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35127"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5ED1A652" wp14:editId="2BE6851C">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51D417A" w14:textId="77777777" w:rsidR="00303C94" w:rsidRPr="00F4622B" w:rsidRDefault="00303C94" w:rsidP="00F4622B">
      <w:pPr>
        <w:pStyle w:val="Heading10"/>
        <w:jc w:val="center"/>
        <w:rPr>
          <w:sz w:val="120"/>
          <w:szCs w:val="120"/>
        </w:rPr>
      </w:pPr>
    </w:p>
    <w:p w14:paraId="6E65A5E8" w14:textId="77777777" w:rsidR="0044715D" w:rsidRDefault="005F4D2F" w:rsidP="00A601AC">
      <w:pPr>
        <w:pStyle w:val="Heading10"/>
        <w:jc w:val="center"/>
        <w:rPr>
          <w:sz w:val="48"/>
          <w:szCs w:val="48"/>
        </w:rPr>
      </w:pPr>
      <w:r>
        <w:rPr>
          <w:sz w:val="48"/>
          <w:szCs w:val="48"/>
        </w:rPr>
        <w:t xml:space="preserve">Application </w:t>
      </w:r>
      <w:bookmarkStart w:id="2" w:name="_GoBack"/>
      <w:bookmarkEnd w:id="2"/>
      <w:r w:rsidR="00BF071B">
        <w:rPr>
          <w:sz w:val="48"/>
          <w:szCs w:val="48"/>
        </w:rPr>
        <w:t>1567</w:t>
      </w:r>
      <w:r w:rsidR="00303C94">
        <w:rPr>
          <w:sz w:val="48"/>
          <w:szCs w:val="48"/>
        </w:rPr>
        <w:t>:</w:t>
      </w:r>
    </w:p>
    <w:p w14:paraId="4C9AA526" w14:textId="7FC4B847" w:rsidR="00303C94" w:rsidRPr="00303C94" w:rsidRDefault="00BF071B" w:rsidP="00A601AC">
      <w:pPr>
        <w:pStyle w:val="Heading10"/>
        <w:jc w:val="center"/>
        <w:rPr>
          <w:sz w:val="48"/>
          <w:szCs w:val="48"/>
        </w:rPr>
      </w:pPr>
      <w:r w:rsidRPr="00BF071B">
        <w:rPr>
          <w:color w:val="548DD4"/>
          <w:sz w:val="48"/>
          <w:szCs w:val="48"/>
        </w:rPr>
        <w:t xml:space="preserve">Digital breast tomosynthesis </w:t>
      </w:r>
      <w:r w:rsidR="008A51E4">
        <w:rPr>
          <w:color w:val="548DD4"/>
          <w:sz w:val="48"/>
          <w:szCs w:val="48"/>
        </w:rPr>
        <w:br/>
      </w:r>
      <w:r w:rsidRPr="00BF071B">
        <w:rPr>
          <w:color w:val="548DD4"/>
          <w:sz w:val="48"/>
          <w:szCs w:val="48"/>
        </w:rPr>
        <w:t>(DBT or 3D mammography)</w:t>
      </w:r>
    </w:p>
    <w:p w14:paraId="63BE83FC" w14:textId="77777777" w:rsidR="0044715D" w:rsidRDefault="0044715D" w:rsidP="00F4622B">
      <w:pPr>
        <w:pStyle w:val="Heading10"/>
        <w:tabs>
          <w:tab w:val="left" w:pos="5613"/>
        </w:tabs>
        <w:jc w:val="center"/>
        <w:rPr>
          <w:sz w:val="72"/>
          <w:szCs w:val="72"/>
        </w:rPr>
      </w:pPr>
    </w:p>
    <w:p w14:paraId="1EDA4AF1" w14:textId="6D401B34" w:rsidR="00D46C89" w:rsidRDefault="00594A2B" w:rsidP="003D699E">
      <w:pPr>
        <w:pStyle w:val="Heading10"/>
        <w:jc w:val="center"/>
        <w:rPr>
          <w:sz w:val="72"/>
          <w:szCs w:val="72"/>
        </w:rPr>
      </w:pPr>
      <w:r>
        <w:rPr>
          <w:sz w:val="72"/>
          <w:szCs w:val="72"/>
        </w:rPr>
        <w:t xml:space="preserve">Ratified </w:t>
      </w:r>
      <w:r w:rsidR="00D46C89">
        <w:rPr>
          <w:sz w:val="72"/>
          <w:szCs w:val="72"/>
        </w:rPr>
        <w:t>PICO Confirmation</w:t>
      </w:r>
    </w:p>
    <w:p w14:paraId="3779C4B6" w14:textId="325B1C0C"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D47BCF">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557C46B1" w14:textId="12E4E6B1"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662FFB">
        <w:rPr>
          <w:rFonts w:ascii="Arial" w:hAnsi="Arial" w:cs="Arial"/>
          <w:b/>
          <w:sz w:val="32"/>
          <w:szCs w:val="32"/>
        </w:rPr>
        <w:t>3</w:t>
      </w:r>
      <w:r w:rsidRPr="00EE7A1F">
        <w:rPr>
          <w:rFonts w:ascii="Arial" w:hAnsi="Arial" w:cs="Arial"/>
          <w:b/>
          <w:sz w:val="32"/>
          <w:szCs w:val="32"/>
        </w:rPr>
        <w:t>)</w:t>
      </w:r>
    </w:p>
    <w:p w14:paraId="1BB0E692" w14:textId="77777777" w:rsidR="00EE7A1F" w:rsidRPr="00606857" w:rsidRDefault="00EE7A1F" w:rsidP="00382875">
      <w:pPr>
        <w:spacing w:before="180"/>
        <w:jc w:val="center"/>
        <w:rPr>
          <w:rFonts w:ascii="Arial" w:hAnsi="Arial" w:cs="Arial"/>
          <w:b/>
          <w:sz w:val="32"/>
          <w:szCs w:val="32"/>
        </w:rPr>
      </w:pPr>
    </w:p>
    <w:p w14:paraId="6B4C8977" w14:textId="77777777" w:rsidR="00BF071B" w:rsidRDefault="00BF071B" w:rsidP="00BF071B">
      <w:pPr>
        <w:rPr>
          <w:lang w:eastAsia="en-AU"/>
        </w:rPr>
      </w:pPr>
    </w:p>
    <w:p w14:paraId="72427B2F" w14:textId="77777777" w:rsidR="00BF071B" w:rsidRDefault="00BF071B">
      <w:pPr>
        <w:rPr>
          <w:lang w:eastAsia="en-AU"/>
        </w:rPr>
      </w:pPr>
      <w:r>
        <w:rPr>
          <w:lang w:eastAsia="en-AU"/>
        </w:rPr>
        <w:br w:type="page"/>
      </w:r>
    </w:p>
    <w:p w14:paraId="7B7CBC12" w14:textId="77777777" w:rsidR="00F12E59" w:rsidRPr="00556426" w:rsidRDefault="0044715D" w:rsidP="00556426">
      <w:pPr>
        <w:pStyle w:val="Heading2"/>
      </w:pPr>
      <w:r w:rsidRPr="00556426">
        <w:lastRenderedPageBreak/>
        <w:t>Summary of PICO</w:t>
      </w:r>
      <w:r w:rsidR="00A84A56" w:rsidRPr="00556426">
        <w:t>/PPICO</w:t>
      </w:r>
      <w:r w:rsidRPr="00556426">
        <w:t xml:space="preserve"> criteria</w:t>
      </w:r>
      <w:bookmarkEnd w:id="0"/>
      <w:bookmarkEnd w:id="1"/>
      <w:r w:rsidR="00F12E59" w:rsidRPr="00556426">
        <w:t xml:space="preserve"> to define the question(s) to be addressed in an Assessment Report to the Medical Services Advisory Committee (MSAC)</w:t>
      </w:r>
    </w:p>
    <w:p w14:paraId="7B48046F" w14:textId="77777777" w:rsidR="002E2849" w:rsidRPr="00B32843" w:rsidRDefault="002E2849" w:rsidP="002E2849">
      <w:pPr>
        <w:pStyle w:val="Heading3"/>
      </w:pPr>
      <w:r>
        <w:t>PICO for clinical effectiveness and safety outcomes</w:t>
      </w:r>
      <w:r w:rsidR="0034623C">
        <w:t xml:space="preserve"> using a linked evidence approach</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33"/>
        <w:gridCol w:w="7178"/>
      </w:tblGrid>
      <w:tr w:rsidR="0044715D" w:rsidRPr="00084393" w14:paraId="4524BE7C" w14:textId="77777777" w:rsidTr="00A06379">
        <w:trPr>
          <w:tblHeader/>
        </w:trPr>
        <w:tc>
          <w:tcPr>
            <w:tcW w:w="1017" w:type="pct"/>
            <w:tcBorders>
              <w:top w:val="single" w:sz="8" w:space="0" w:color="auto"/>
              <w:bottom w:val="single" w:sz="8" w:space="0" w:color="auto"/>
              <w:right w:val="single" w:sz="4" w:space="0" w:color="auto"/>
            </w:tcBorders>
            <w:shd w:val="clear" w:color="auto" w:fill="D9D9D9"/>
          </w:tcPr>
          <w:p w14:paraId="14DF06F2" w14:textId="77777777" w:rsidR="0044715D" w:rsidRPr="00084393" w:rsidRDefault="00A84A56" w:rsidP="00F12E59">
            <w:pPr>
              <w:spacing w:before="20" w:after="20" w:line="240" w:lineRule="auto"/>
              <w:rPr>
                <w:b/>
              </w:rPr>
            </w:pPr>
            <w:r>
              <w:rPr>
                <w:b/>
              </w:rPr>
              <w:t>Component</w:t>
            </w:r>
          </w:p>
        </w:tc>
        <w:tc>
          <w:tcPr>
            <w:tcW w:w="3983" w:type="pct"/>
            <w:tcBorders>
              <w:top w:val="single" w:sz="4" w:space="0" w:color="auto"/>
              <w:left w:val="single" w:sz="4" w:space="0" w:color="auto"/>
              <w:bottom w:val="single" w:sz="4" w:space="0" w:color="auto"/>
              <w:right w:val="single" w:sz="4" w:space="0" w:color="auto"/>
            </w:tcBorders>
            <w:shd w:val="clear" w:color="auto" w:fill="D9D9D9"/>
          </w:tcPr>
          <w:p w14:paraId="4B1A25B0" w14:textId="77777777" w:rsidR="0044715D" w:rsidRPr="00084393" w:rsidRDefault="0044715D" w:rsidP="00FB7FAA">
            <w:pPr>
              <w:spacing w:before="20" w:after="20" w:line="240" w:lineRule="auto"/>
              <w:jc w:val="both"/>
              <w:rPr>
                <w:b/>
              </w:rPr>
            </w:pPr>
            <w:r>
              <w:rPr>
                <w:b/>
              </w:rPr>
              <w:t>Description</w:t>
            </w:r>
          </w:p>
        </w:tc>
      </w:tr>
      <w:tr w:rsidR="0044715D" w:rsidRPr="00084393" w14:paraId="4908EFA1" w14:textId="77777777" w:rsidTr="00A06379">
        <w:tc>
          <w:tcPr>
            <w:tcW w:w="1017" w:type="pct"/>
            <w:tcBorders>
              <w:top w:val="single" w:sz="8" w:space="0" w:color="auto"/>
              <w:right w:val="single" w:sz="4" w:space="0" w:color="auto"/>
            </w:tcBorders>
          </w:tcPr>
          <w:p w14:paraId="2DAC63F4" w14:textId="77777777" w:rsidR="0044715D" w:rsidRPr="00084393" w:rsidRDefault="0044715D" w:rsidP="00F12E59">
            <w:pPr>
              <w:spacing w:before="20" w:after="20" w:line="240" w:lineRule="auto"/>
              <w:rPr>
                <w:rFonts w:cs="Arial"/>
              </w:rPr>
            </w:pPr>
            <w:r w:rsidRPr="00084393">
              <w:rPr>
                <w:rFonts w:cs="Arial"/>
              </w:rPr>
              <w:t>Patients</w:t>
            </w:r>
          </w:p>
        </w:tc>
        <w:tc>
          <w:tcPr>
            <w:tcW w:w="3983" w:type="pct"/>
            <w:tcBorders>
              <w:top w:val="single" w:sz="4" w:space="0" w:color="auto"/>
              <w:left w:val="single" w:sz="4" w:space="0" w:color="auto"/>
              <w:bottom w:val="single" w:sz="4" w:space="0" w:color="auto"/>
              <w:right w:val="single" w:sz="4" w:space="0" w:color="auto"/>
            </w:tcBorders>
          </w:tcPr>
          <w:p w14:paraId="4983575D" w14:textId="3A3AFB31" w:rsidR="00556426" w:rsidRDefault="00556426" w:rsidP="00556426">
            <w:pPr>
              <w:spacing w:before="20" w:after="20" w:line="240" w:lineRule="auto"/>
              <w:rPr>
                <w:rFonts w:cs="Arial"/>
              </w:rPr>
            </w:pPr>
            <w:r w:rsidRPr="00556426">
              <w:rPr>
                <w:rFonts w:cs="Arial"/>
                <w:u w:val="single"/>
              </w:rPr>
              <w:t>Population 1</w:t>
            </w:r>
            <w:r>
              <w:rPr>
                <w:rFonts w:cs="Arial"/>
              </w:rPr>
              <w:t>: Patients</w:t>
            </w:r>
            <w:r w:rsidRPr="00BF071B">
              <w:rPr>
                <w:rFonts w:cs="Arial"/>
              </w:rPr>
              <w:t xml:space="preserve"> with symptoms or signs of possible breast </w:t>
            </w:r>
            <w:r w:rsidR="00A06379">
              <w:rPr>
                <w:rFonts w:cs="Arial"/>
              </w:rPr>
              <w:t>disease</w:t>
            </w:r>
          </w:p>
          <w:p w14:paraId="4EBB6ED0" w14:textId="7267599C" w:rsidR="00556426" w:rsidRDefault="00556426" w:rsidP="00556426">
            <w:pPr>
              <w:spacing w:before="20" w:after="20" w:line="240" w:lineRule="auto"/>
              <w:rPr>
                <w:rFonts w:cs="Arial"/>
              </w:rPr>
            </w:pPr>
            <w:r w:rsidRPr="00556426">
              <w:rPr>
                <w:rFonts w:cs="Arial"/>
                <w:u w:val="single"/>
              </w:rPr>
              <w:t>Population 2</w:t>
            </w:r>
            <w:r>
              <w:rPr>
                <w:rFonts w:cs="Arial"/>
              </w:rPr>
              <w:t xml:space="preserve">: Patients who had </w:t>
            </w:r>
            <w:r w:rsidR="00EB62EC">
              <w:rPr>
                <w:rFonts w:cs="Arial"/>
              </w:rPr>
              <w:t>a</w:t>
            </w:r>
            <w:r>
              <w:rPr>
                <w:rFonts w:cs="Arial"/>
              </w:rPr>
              <w:t xml:space="preserve"> previous </w:t>
            </w:r>
            <w:r w:rsidR="00EB62EC" w:rsidRPr="00EB62EC">
              <w:rPr>
                <w:rFonts w:cs="Arial"/>
              </w:rPr>
              <w:t xml:space="preserve">personal </w:t>
            </w:r>
            <w:r w:rsidR="00EB62EC">
              <w:rPr>
                <w:rFonts w:cs="Arial"/>
              </w:rPr>
              <w:t>history of</w:t>
            </w:r>
            <w:r>
              <w:rPr>
                <w:rFonts w:cs="Arial"/>
              </w:rPr>
              <w:t xml:space="preserve"> breast cancer, with or without symptoms of </w:t>
            </w:r>
            <w:r w:rsidR="00281B2A">
              <w:rPr>
                <w:rFonts w:cs="Arial"/>
              </w:rPr>
              <w:t xml:space="preserve">breast </w:t>
            </w:r>
            <w:r w:rsidR="00EB62EC">
              <w:rPr>
                <w:rFonts w:cs="Arial"/>
              </w:rPr>
              <w:t>cancer recurrence</w:t>
            </w:r>
          </w:p>
          <w:p w14:paraId="55E0903A" w14:textId="77777777" w:rsidR="000E3DA7" w:rsidRDefault="00556426" w:rsidP="000E3DA7">
            <w:pPr>
              <w:spacing w:before="20" w:after="20" w:line="240" w:lineRule="auto"/>
              <w:rPr>
                <w:rFonts w:cs="Arial"/>
              </w:rPr>
            </w:pPr>
            <w:r w:rsidRPr="00556426">
              <w:rPr>
                <w:rFonts w:cs="Arial"/>
                <w:u w:val="single"/>
              </w:rPr>
              <w:t>Population 3</w:t>
            </w:r>
            <w:r>
              <w:rPr>
                <w:rFonts w:cs="Arial"/>
              </w:rPr>
              <w:t xml:space="preserve">: Women with a </w:t>
            </w:r>
            <w:r w:rsidRPr="000E3DA7">
              <w:rPr>
                <w:rFonts w:cs="Arial"/>
              </w:rPr>
              <w:t xml:space="preserve">high risk of developing breast cancer due to </w:t>
            </w:r>
            <w:r>
              <w:rPr>
                <w:rFonts w:cs="Arial"/>
              </w:rPr>
              <w:t>their</w:t>
            </w:r>
            <w:r w:rsidRPr="000E3DA7">
              <w:rPr>
                <w:rFonts w:cs="Arial"/>
              </w:rPr>
              <w:t xml:space="preserve"> family history</w:t>
            </w:r>
            <w:r>
              <w:rPr>
                <w:rFonts w:cs="Arial"/>
              </w:rPr>
              <w:t>, with or without symptoms</w:t>
            </w:r>
          </w:p>
          <w:p w14:paraId="07970E36" w14:textId="445D835F" w:rsidR="00F824C4" w:rsidRPr="00BF071B" w:rsidRDefault="00F824C4" w:rsidP="00331CBF">
            <w:pPr>
              <w:spacing w:before="20" w:after="20" w:line="240" w:lineRule="auto"/>
              <w:rPr>
                <w:rFonts w:cs="Arial"/>
              </w:rPr>
            </w:pPr>
            <w:r w:rsidRPr="00A32DBF">
              <w:rPr>
                <w:rFonts w:cs="Arial"/>
                <w:u w:val="single"/>
              </w:rPr>
              <w:t>Population 4</w:t>
            </w:r>
            <w:r>
              <w:rPr>
                <w:rFonts w:cs="Arial"/>
              </w:rPr>
              <w:t xml:space="preserve">: </w:t>
            </w:r>
            <w:r w:rsidR="00331CBF">
              <w:rPr>
                <w:rFonts w:cs="Arial"/>
              </w:rPr>
              <w:t>Asymptomatic w</w:t>
            </w:r>
            <w:r>
              <w:rPr>
                <w:rFonts w:cs="Arial"/>
              </w:rPr>
              <w:t>omen with a low-</w:t>
            </w:r>
            <w:r w:rsidR="00A32DBF">
              <w:rPr>
                <w:rFonts w:cs="Arial"/>
              </w:rPr>
              <w:t>to-</w:t>
            </w:r>
            <w:r>
              <w:rPr>
                <w:rFonts w:cs="Arial"/>
              </w:rPr>
              <w:t>moderate increased risk of developing breast cancer due to their family history</w:t>
            </w:r>
          </w:p>
        </w:tc>
      </w:tr>
      <w:tr w:rsidR="00A84A56" w:rsidRPr="00084393" w14:paraId="61F715F6" w14:textId="77777777" w:rsidTr="00A06379">
        <w:tc>
          <w:tcPr>
            <w:tcW w:w="1017" w:type="pct"/>
            <w:tcBorders>
              <w:top w:val="single" w:sz="8" w:space="0" w:color="auto"/>
              <w:right w:val="single" w:sz="4" w:space="0" w:color="auto"/>
            </w:tcBorders>
          </w:tcPr>
          <w:p w14:paraId="76DDCE4C" w14:textId="77777777" w:rsidR="00A84A56" w:rsidRPr="00084393" w:rsidRDefault="00F12E59" w:rsidP="00F12E59">
            <w:pPr>
              <w:spacing w:before="20" w:after="20" w:line="240" w:lineRule="auto"/>
              <w:rPr>
                <w:rFonts w:cs="Arial"/>
              </w:rPr>
            </w:pPr>
            <w:r>
              <w:rPr>
                <w:rFonts w:cs="Arial"/>
              </w:rPr>
              <w:t>Prior tests</w:t>
            </w:r>
          </w:p>
        </w:tc>
        <w:tc>
          <w:tcPr>
            <w:tcW w:w="3983" w:type="pct"/>
            <w:tcBorders>
              <w:top w:val="single" w:sz="4" w:space="0" w:color="auto"/>
              <w:left w:val="single" w:sz="4" w:space="0" w:color="auto"/>
              <w:bottom w:val="single" w:sz="4" w:space="0" w:color="auto"/>
              <w:right w:val="single" w:sz="4" w:space="0" w:color="auto"/>
            </w:tcBorders>
          </w:tcPr>
          <w:p w14:paraId="36403F82" w14:textId="77777777" w:rsidR="00A84A56" w:rsidRDefault="002E2849" w:rsidP="00336043">
            <w:pPr>
              <w:spacing w:before="20" w:after="20" w:line="240" w:lineRule="auto"/>
              <w:rPr>
                <w:rFonts w:cs="Arial"/>
              </w:rPr>
            </w:pPr>
            <w:r>
              <w:rPr>
                <w:rFonts w:cs="Arial"/>
              </w:rPr>
              <w:t>Clinical exam</w:t>
            </w:r>
          </w:p>
          <w:p w14:paraId="59D1287B" w14:textId="77777777" w:rsidR="00020F6F" w:rsidRDefault="00AE1CE2" w:rsidP="00020F6F">
            <w:pPr>
              <w:spacing w:before="20" w:after="20" w:line="240" w:lineRule="auto"/>
              <w:rPr>
                <w:rFonts w:cs="Arial"/>
              </w:rPr>
            </w:pPr>
            <w:r>
              <w:rPr>
                <w:rFonts w:cs="Arial"/>
              </w:rPr>
              <w:t xml:space="preserve">Symptomatic </w:t>
            </w:r>
            <w:r w:rsidR="00020F6F">
              <w:rPr>
                <w:rFonts w:cs="Arial"/>
              </w:rPr>
              <w:t xml:space="preserve">women aged </w:t>
            </w:r>
            <w:r>
              <w:rPr>
                <w:rFonts w:cs="Arial"/>
              </w:rPr>
              <w:t>&lt;</w:t>
            </w:r>
            <w:r w:rsidR="00020F6F" w:rsidRPr="00020F6F">
              <w:rPr>
                <w:rFonts w:cs="Arial"/>
              </w:rPr>
              <w:t>35 years</w:t>
            </w:r>
            <w:r w:rsidR="00020F6F">
              <w:rPr>
                <w:rFonts w:cs="Arial"/>
              </w:rPr>
              <w:t xml:space="preserve"> – </w:t>
            </w:r>
            <w:r w:rsidR="00020F6F" w:rsidRPr="00020F6F">
              <w:rPr>
                <w:rFonts w:cs="Arial"/>
              </w:rPr>
              <w:t>ultrasound</w:t>
            </w:r>
          </w:p>
          <w:p w14:paraId="480AD0BF" w14:textId="10385419" w:rsidR="00020F6F" w:rsidRPr="00BF071B" w:rsidRDefault="00AE1CE2" w:rsidP="00C64BCA">
            <w:pPr>
              <w:spacing w:before="20" w:after="20" w:line="240" w:lineRule="auto"/>
              <w:rPr>
                <w:rFonts w:cs="Arial"/>
              </w:rPr>
            </w:pPr>
            <w:r w:rsidRPr="00A06379">
              <w:rPr>
                <w:rFonts w:cs="Arial"/>
              </w:rPr>
              <w:t>A</w:t>
            </w:r>
            <w:r w:rsidR="00020F6F" w:rsidRPr="00A06379">
              <w:rPr>
                <w:rFonts w:cs="Arial"/>
              </w:rPr>
              <w:t xml:space="preserve">symptomatic women </w:t>
            </w:r>
            <w:r w:rsidR="00592973">
              <w:rPr>
                <w:rFonts w:cs="Arial"/>
              </w:rPr>
              <w:t xml:space="preserve">at high risk </w:t>
            </w:r>
            <w:r w:rsidR="00020F6F" w:rsidRPr="00A06379">
              <w:rPr>
                <w:rFonts w:cs="Arial"/>
              </w:rPr>
              <w:t xml:space="preserve">aged </w:t>
            </w:r>
            <w:r w:rsidRPr="00A06379">
              <w:rPr>
                <w:rFonts w:cs="Arial"/>
              </w:rPr>
              <w:t>&lt;</w:t>
            </w:r>
            <w:r w:rsidR="00020F6F" w:rsidRPr="00A06379">
              <w:rPr>
                <w:rFonts w:cs="Arial"/>
              </w:rPr>
              <w:t>50 years – magnetic resonance imaging (MRI)</w:t>
            </w:r>
          </w:p>
        </w:tc>
      </w:tr>
      <w:tr w:rsidR="00A84A56" w:rsidRPr="00084393" w14:paraId="335BA92B" w14:textId="77777777" w:rsidTr="00A06379">
        <w:tc>
          <w:tcPr>
            <w:tcW w:w="1017" w:type="pct"/>
            <w:tcBorders>
              <w:right w:val="single" w:sz="4" w:space="0" w:color="auto"/>
            </w:tcBorders>
          </w:tcPr>
          <w:p w14:paraId="5F1271C1" w14:textId="77777777" w:rsidR="00A84A56" w:rsidRPr="00084393" w:rsidRDefault="00A84A56" w:rsidP="00F12E59">
            <w:pPr>
              <w:spacing w:before="20" w:after="20" w:line="240" w:lineRule="auto"/>
              <w:rPr>
                <w:rFonts w:cs="Arial"/>
              </w:rPr>
            </w:pPr>
            <w:r w:rsidRPr="00084393">
              <w:rPr>
                <w:rFonts w:cs="Arial"/>
              </w:rPr>
              <w:t>Intervention</w:t>
            </w:r>
            <w:r w:rsidR="002627F5">
              <w:rPr>
                <w:rFonts w:cs="Arial"/>
              </w:rPr>
              <w:t>s</w:t>
            </w:r>
          </w:p>
        </w:tc>
        <w:tc>
          <w:tcPr>
            <w:tcW w:w="3983" w:type="pct"/>
            <w:tcBorders>
              <w:top w:val="single" w:sz="4" w:space="0" w:color="auto"/>
              <w:left w:val="single" w:sz="4" w:space="0" w:color="auto"/>
              <w:bottom w:val="single" w:sz="4" w:space="0" w:color="auto"/>
              <w:right w:val="single" w:sz="4" w:space="0" w:color="auto"/>
            </w:tcBorders>
          </w:tcPr>
          <w:p w14:paraId="61A2EED3" w14:textId="42AD8CA4" w:rsidR="00020F6F" w:rsidRPr="00020F6F" w:rsidRDefault="00020F6F" w:rsidP="00020F6F">
            <w:pPr>
              <w:spacing w:before="20" w:after="20" w:line="240" w:lineRule="auto"/>
              <w:rPr>
                <w:rFonts w:cs="Arial"/>
              </w:rPr>
            </w:pPr>
            <w:r>
              <w:rPr>
                <w:rFonts w:cs="Arial"/>
              </w:rPr>
              <w:t xml:space="preserve">For all </w:t>
            </w:r>
            <w:r w:rsidR="000C2FB1">
              <w:rPr>
                <w:rFonts w:cs="Arial"/>
              </w:rPr>
              <w:t xml:space="preserve">four </w:t>
            </w:r>
            <w:r>
              <w:rPr>
                <w:rFonts w:cs="Arial"/>
              </w:rPr>
              <w:t>populations:</w:t>
            </w:r>
          </w:p>
          <w:p w14:paraId="64B6A158" w14:textId="73179703" w:rsidR="004B7A0F" w:rsidRDefault="004B7A0F" w:rsidP="004B7A0F">
            <w:pPr>
              <w:pStyle w:val="ListParagraph"/>
              <w:numPr>
                <w:ilvl w:val="0"/>
                <w:numId w:val="22"/>
              </w:numPr>
              <w:spacing w:before="20" w:after="20" w:line="240" w:lineRule="auto"/>
              <w:ind w:left="339"/>
              <w:rPr>
                <w:rFonts w:cs="Arial"/>
              </w:rPr>
            </w:pPr>
            <w:r w:rsidRPr="005D7A2C">
              <w:rPr>
                <w:rFonts w:cs="Arial"/>
              </w:rPr>
              <w:t xml:space="preserve">Digital breast tomosynthesis </w:t>
            </w:r>
            <w:r>
              <w:rPr>
                <w:rFonts w:cs="Arial"/>
              </w:rPr>
              <w:t>(DBT) plus</w:t>
            </w:r>
            <w:r w:rsidRPr="005D7A2C">
              <w:rPr>
                <w:rFonts w:cs="Arial"/>
              </w:rPr>
              <w:t xml:space="preserve"> synthesised 2D im</w:t>
            </w:r>
            <w:r>
              <w:rPr>
                <w:rFonts w:cs="Arial"/>
              </w:rPr>
              <w:t>ages</w:t>
            </w:r>
          </w:p>
          <w:p w14:paraId="1AC831C8" w14:textId="28D2B698" w:rsidR="005D7A2C" w:rsidRDefault="005D7A2C" w:rsidP="005D7A2C">
            <w:pPr>
              <w:pStyle w:val="ListParagraph"/>
              <w:numPr>
                <w:ilvl w:val="0"/>
                <w:numId w:val="22"/>
              </w:numPr>
              <w:spacing w:before="20" w:after="20" w:line="240" w:lineRule="auto"/>
              <w:ind w:left="339"/>
              <w:rPr>
                <w:rFonts w:cs="Arial"/>
              </w:rPr>
            </w:pPr>
            <w:r w:rsidRPr="004B7A0F">
              <w:rPr>
                <w:rFonts w:cs="Arial"/>
              </w:rPr>
              <w:t xml:space="preserve">DBT </w:t>
            </w:r>
            <w:r w:rsidR="00BF071B" w:rsidRPr="004B7A0F">
              <w:rPr>
                <w:rFonts w:cs="Arial"/>
              </w:rPr>
              <w:t xml:space="preserve">in conjunction with conventional 2D </w:t>
            </w:r>
            <w:r w:rsidR="00786F0D" w:rsidRPr="004B7A0F">
              <w:rPr>
                <w:rFonts w:cs="Arial"/>
              </w:rPr>
              <w:t xml:space="preserve">digital </w:t>
            </w:r>
            <w:r w:rsidR="00BF071B" w:rsidRPr="004B7A0F">
              <w:rPr>
                <w:rFonts w:cs="Arial"/>
              </w:rPr>
              <w:t>mammography</w:t>
            </w:r>
            <w:r w:rsidR="00786F0D" w:rsidRPr="004B7A0F">
              <w:rPr>
                <w:rFonts w:cs="Arial"/>
              </w:rPr>
              <w:t xml:space="preserve"> (</w:t>
            </w:r>
            <w:r w:rsidR="00ED6A24">
              <w:rPr>
                <w:rFonts w:cs="Arial"/>
              </w:rPr>
              <w:t xml:space="preserve">2D </w:t>
            </w:r>
            <w:r w:rsidR="00786F0D" w:rsidRPr="004B7A0F">
              <w:rPr>
                <w:rFonts w:cs="Arial"/>
              </w:rPr>
              <w:t>DM)</w:t>
            </w:r>
          </w:p>
          <w:p w14:paraId="0D2A85CC" w14:textId="27CA96A0" w:rsidR="004B7A0F" w:rsidRPr="00120210" w:rsidRDefault="004B7A0F" w:rsidP="00CE3738">
            <w:pPr>
              <w:pStyle w:val="ListParagraph"/>
              <w:numPr>
                <w:ilvl w:val="0"/>
                <w:numId w:val="22"/>
              </w:numPr>
              <w:spacing w:before="20" w:after="20" w:line="240" w:lineRule="auto"/>
              <w:ind w:left="339"/>
              <w:rPr>
                <w:rFonts w:cs="Arial"/>
              </w:rPr>
            </w:pPr>
          </w:p>
        </w:tc>
      </w:tr>
      <w:tr w:rsidR="00A84A56" w:rsidRPr="00084393" w14:paraId="3EC156AB" w14:textId="77777777" w:rsidTr="00A06379">
        <w:tc>
          <w:tcPr>
            <w:tcW w:w="1017" w:type="pct"/>
            <w:tcBorders>
              <w:right w:val="single" w:sz="4" w:space="0" w:color="auto"/>
            </w:tcBorders>
          </w:tcPr>
          <w:p w14:paraId="5E75AA17" w14:textId="48CE6559" w:rsidR="00A84A56" w:rsidRPr="00084393" w:rsidRDefault="00A84A56" w:rsidP="00F12E59">
            <w:pPr>
              <w:spacing w:before="20" w:after="20" w:line="240" w:lineRule="auto"/>
              <w:rPr>
                <w:rFonts w:cs="Arial"/>
              </w:rPr>
            </w:pPr>
            <w:r w:rsidRPr="00084393">
              <w:rPr>
                <w:rFonts w:cs="Arial"/>
              </w:rPr>
              <w:t>Comparator</w:t>
            </w:r>
            <w:r w:rsidR="002627F5">
              <w:rPr>
                <w:rFonts w:cs="Arial"/>
              </w:rPr>
              <w:t>(s)</w:t>
            </w:r>
          </w:p>
        </w:tc>
        <w:tc>
          <w:tcPr>
            <w:tcW w:w="3983" w:type="pct"/>
            <w:tcBorders>
              <w:top w:val="single" w:sz="4" w:space="0" w:color="auto"/>
              <w:left w:val="single" w:sz="4" w:space="0" w:color="auto"/>
              <w:bottom w:val="single" w:sz="4" w:space="0" w:color="auto"/>
              <w:right w:val="single" w:sz="4" w:space="0" w:color="auto"/>
            </w:tcBorders>
          </w:tcPr>
          <w:p w14:paraId="01413CAD" w14:textId="68EF9D7F" w:rsidR="000E3DA7" w:rsidRPr="002627F5" w:rsidRDefault="00BF071B" w:rsidP="008D4AEC">
            <w:pPr>
              <w:spacing w:before="20" w:after="20" w:line="240" w:lineRule="auto"/>
              <w:rPr>
                <w:rFonts w:cs="Arial"/>
              </w:rPr>
            </w:pPr>
            <w:r w:rsidRPr="005D7A2C">
              <w:rPr>
                <w:rFonts w:cs="Arial"/>
              </w:rPr>
              <w:t xml:space="preserve">Conventional 2D </w:t>
            </w:r>
            <w:r w:rsidR="00786F0D">
              <w:rPr>
                <w:rFonts w:cs="Arial"/>
              </w:rPr>
              <w:t>DM</w:t>
            </w:r>
          </w:p>
        </w:tc>
      </w:tr>
      <w:tr w:rsidR="00A84A56" w:rsidRPr="00084393" w14:paraId="4F86A6F7" w14:textId="77777777" w:rsidTr="00A06379">
        <w:tc>
          <w:tcPr>
            <w:tcW w:w="1017" w:type="pct"/>
            <w:tcBorders>
              <w:right w:val="single" w:sz="4" w:space="0" w:color="auto"/>
            </w:tcBorders>
          </w:tcPr>
          <w:p w14:paraId="1A26C334" w14:textId="77777777" w:rsidR="00A84A56" w:rsidRPr="00084393" w:rsidRDefault="00A84A56" w:rsidP="00F12E59">
            <w:pPr>
              <w:spacing w:before="20" w:after="20" w:line="240" w:lineRule="auto"/>
              <w:rPr>
                <w:rFonts w:cs="Arial"/>
              </w:rPr>
            </w:pPr>
            <w:r w:rsidRPr="00084393">
              <w:rPr>
                <w:rFonts w:cs="Arial"/>
              </w:rPr>
              <w:t>Outcomes</w:t>
            </w:r>
          </w:p>
        </w:tc>
        <w:tc>
          <w:tcPr>
            <w:tcW w:w="3983" w:type="pct"/>
            <w:tcBorders>
              <w:top w:val="single" w:sz="4" w:space="0" w:color="auto"/>
              <w:left w:val="single" w:sz="4" w:space="0" w:color="auto"/>
              <w:bottom w:val="single" w:sz="4" w:space="0" w:color="auto"/>
              <w:right w:val="single" w:sz="4" w:space="0" w:color="auto"/>
            </w:tcBorders>
          </w:tcPr>
          <w:p w14:paraId="5C1B621A" w14:textId="77777777" w:rsidR="00217CE7" w:rsidRPr="00217CE7" w:rsidRDefault="00A84A56" w:rsidP="00217CE7">
            <w:pPr>
              <w:spacing w:before="20" w:after="20" w:line="240" w:lineRule="auto"/>
              <w:rPr>
                <w:rFonts w:cs="Arial"/>
                <w:b/>
              </w:rPr>
            </w:pPr>
            <w:r w:rsidRPr="00217CE7">
              <w:rPr>
                <w:rFonts w:cs="Arial"/>
                <w:b/>
              </w:rPr>
              <w:t>Safety</w:t>
            </w:r>
          </w:p>
          <w:p w14:paraId="218F72D6" w14:textId="77777777" w:rsidR="00A84A56" w:rsidRDefault="00217CE7" w:rsidP="00217CE7">
            <w:pPr>
              <w:pStyle w:val="ListParagraph"/>
              <w:numPr>
                <w:ilvl w:val="0"/>
                <w:numId w:val="8"/>
              </w:numPr>
              <w:spacing w:before="20" w:after="20" w:line="240" w:lineRule="auto"/>
              <w:rPr>
                <w:rFonts w:cs="Arial"/>
              </w:rPr>
            </w:pPr>
            <w:r>
              <w:rPr>
                <w:rFonts w:cs="Arial"/>
              </w:rPr>
              <w:t>Radiation exposure</w:t>
            </w:r>
          </w:p>
          <w:p w14:paraId="17354B18" w14:textId="77777777" w:rsidR="00B35E76" w:rsidRPr="00B35E76" w:rsidRDefault="00B35E76" w:rsidP="00B35E76">
            <w:pPr>
              <w:spacing w:before="20" w:after="20" w:line="240" w:lineRule="auto"/>
              <w:rPr>
                <w:rFonts w:cs="Arial"/>
                <w:b/>
              </w:rPr>
            </w:pPr>
            <w:r w:rsidRPr="00B35E76">
              <w:rPr>
                <w:rFonts w:cs="Arial"/>
                <w:b/>
              </w:rPr>
              <w:t>Clinical utility</w:t>
            </w:r>
          </w:p>
          <w:p w14:paraId="728E98E7" w14:textId="77777777" w:rsidR="00B35E76" w:rsidRDefault="00B35E76" w:rsidP="00B35E76">
            <w:pPr>
              <w:pStyle w:val="ListParagraph"/>
              <w:numPr>
                <w:ilvl w:val="0"/>
                <w:numId w:val="25"/>
              </w:numPr>
              <w:spacing w:before="40" w:after="0" w:line="240" w:lineRule="auto"/>
              <w:ind w:left="339"/>
              <w:jc w:val="both"/>
              <w:rPr>
                <w:rFonts w:asciiTheme="minorHAnsi" w:eastAsia="SimSun" w:hAnsiTheme="minorHAnsi"/>
                <w:szCs w:val="20"/>
              </w:rPr>
            </w:pPr>
            <w:r w:rsidRPr="00B35E76">
              <w:rPr>
                <w:rFonts w:asciiTheme="minorHAnsi" w:eastAsia="SimSun" w:hAnsiTheme="minorHAnsi"/>
                <w:szCs w:val="20"/>
              </w:rPr>
              <w:t>Percent change in management as a result of earlier detection of cancer by DBT</w:t>
            </w:r>
          </w:p>
          <w:p w14:paraId="638CD72B" w14:textId="77777777" w:rsidR="00B35E76" w:rsidRDefault="00B35E76" w:rsidP="00B35E76">
            <w:pPr>
              <w:pStyle w:val="ListParagraph"/>
              <w:numPr>
                <w:ilvl w:val="0"/>
                <w:numId w:val="25"/>
              </w:numPr>
              <w:spacing w:before="40" w:after="0" w:line="240" w:lineRule="auto"/>
              <w:ind w:left="339"/>
              <w:jc w:val="both"/>
              <w:rPr>
                <w:rFonts w:asciiTheme="minorHAnsi" w:eastAsia="SimSun" w:hAnsiTheme="minorHAnsi"/>
                <w:szCs w:val="20"/>
              </w:rPr>
            </w:pPr>
            <w:r w:rsidRPr="00B35E76">
              <w:rPr>
                <w:rFonts w:asciiTheme="minorHAnsi" w:eastAsia="SimSun" w:hAnsiTheme="minorHAnsi"/>
                <w:szCs w:val="20"/>
              </w:rPr>
              <w:t>change in treatment due to a reduction in false positive or inconclusive results</w:t>
            </w:r>
          </w:p>
          <w:p w14:paraId="2C6498B8" w14:textId="0F48FA6E" w:rsidR="007E3885" w:rsidRPr="00B35E76" w:rsidRDefault="007E3885" w:rsidP="007E3885">
            <w:pPr>
              <w:pStyle w:val="ListParagraph"/>
              <w:numPr>
                <w:ilvl w:val="0"/>
                <w:numId w:val="25"/>
              </w:numPr>
              <w:spacing w:before="40" w:after="0" w:line="240" w:lineRule="auto"/>
              <w:ind w:left="317"/>
              <w:jc w:val="both"/>
              <w:rPr>
                <w:rFonts w:asciiTheme="minorHAnsi" w:eastAsia="SimSun" w:hAnsiTheme="minorHAnsi"/>
                <w:szCs w:val="20"/>
              </w:rPr>
            </w:pPr>
            <w:r w:rsidRPr="007E3885">
              <w:rPr>
                <w:rFonts w:asciiTheme="minorHAnsi" w:eastAsia="SimSun" w:hAnsiTheme="minorHAnsi"/>
                <w:szCs w:val="20"/>
              </w:rPr>
              <w:t>risk of ‘over-diagnosis’</w:t>
            </w:r>
          </w:p>
          <w:p w14:paraId="2D277333" w14:textId="77777777" w:rsidR="00217CE7" w:rsidRPr="00217CE7" w:rsidRDefault="00B35E76" w:rsidP="00217CE7">
            <w:pPr>
              <w:spacing w:before="20" w:after="20" w:line="240" w:lineRule="auto"/>
              <w:rPr>
                <w:rFonts w:cs="Arial"/>
                <w:b/>
              </w:rPr>
            </w:pPr>
            <w:r w:rsidRPr="00B35E76">
              <w:rPr>
                <w:rFonts w:cs="Arial"/>
                <w:b/>
              </w:rPr>
              <w:t xml:space="preserve">Therapeutic </w:t>
            </w:r>
            <w:r w:rsidR="00A84A56" w:rsidRPr="00217CE7">
              <w:rPr>
                <w:rFonts w:cs="Arial"/>
                <w:b/>
              </w:rPr>
              <w:t>effectiveness</w:t>
            </w:r>
          </w:p>
          <w:p w14:paraId="5D7B388D" w14:textId="77777777" w:rsidR="008254A4" w:rsidRPr="003A7AA4" w:rsidRDefault="008254A4" w:rsidP="008254A4">
            <w:pPr>
              <w:pStyle w:val="ListParagraph"/>
              <w:numPr>
                <w:ilvl w:val="0"/>
                <w:numId w:val="8"/>
              </w:numPr>
              <w:spacing w:before="20" w:after="20" w:line="240" w:lineRule="auto"/>
              <w:rPr>
                <w:rFonts w:cs="Arial"/>
              </w:rPr>
            </w:pPr>
            <w:r>
              <w:rPr>
                <w:rFonts w:cs="Arial"/>
              </w:rPr>
              <w:t>False negative rate</w:t>
            </w:r>
          </w:p>
          <w:p w14:paraId="5B356EEF" w14:textId="77777777" w:rsidR="008254A4" w:rsidRDefault="008254A4" w:rsidP="008254A4">
            <w:pPr>
              <w:pStyle w:val="ListParagraph"/>
              <w:numPr>
                <w:ilvl w:val="1"/>
                <w:numId w:val="8"/>
              </w:numPr>
              <w:spacing w:before="20" w:after="20" w:line="240" w:lineRule="auto"/>
              <w:ind w:left="765"/>
              <w:rPr>
                <w:rFonts w:cs="Arial"/>
              </w:rPr>
            </w:pPr>
            <w:r>
              <w:rPr>
                <w:rFonts w:cs="Arial"/>
              </w:rPr>
              <w:t>Overall survival due to earlier detection of breast cancer</w:t>
            </w:r>
          </w:p>
          <w:p w14:paraId="2BEDAE60" w14:textId="77777777" w:rsidR="00B35E76" w:rsidRPr="003A7AA4" w:rsidRDefault="00B35E76" w:rsidP="00B35E76">
            <w:pPr>
              <w:pStyle w:val="ListParagraph"/>
              <w:numPr>
                <w:ilvl w:val="0"/>
                <w:numId w:val="8"/>
              </w:numPr>
              <w:spacing w:before="20" w:after="20" w:line="240" w:lineRule="auto"/>
              <w:rPr>
                <w:rFonts w:cs="Arial"/>
              </w:rPr>
            </w:pPr>
            <w:r>
              <w:rPr>
                <w:rFonts w:cs="Arial"/>
              </w:rPr>
              <w:t>False positive rate</w:t>
            </w:r>
          </w:p>
          <w:p w14:paraId="584773C3" w14:textId="77777777" w:rsidR="00217CE7" w:rsidRDefault="00C817B7" w:rsidP="003A7AA4">
            <w:pPr>
              <w:pStyle w:val="ListParagraph"/>
              <w:numPr>
                <w:ilvl w:val="1"/>
                <w:numId w:val="8"/>
              </w:numPr>
              <w:spacing w:before="20" w:after="20" w:line="240" w:lineRule="auto"/>
              <w:ind w:left="765"/>
              <w:rPr>
                <w:rFonts w:cs="Arial"/>
              </w:rPr>
            </w:pPr>
            <w:r>
              <w:rPr>
                <w:rFonts w:cs="Arial"/>
              </w:rPr>
              <w:t>Avoidance of</w:t>
            </w:r>
            <w:r w:rsidR="00217CE7">
              <w:rPr>
                <w:rFonts w:cs="Arial"/>
              </w:rPr>
              <w:t xml:space="preserve"> unnecessary </w:t>
            </w:r>
            <w:r w:rsidR="001A5CBA">
              <w:rPr>
                <w:rFonts w:cs="Arial"/>
              </w:rPr>
              <w:t>biopsies or surgery</w:t>
            </w:r>
          </w:p>
          <w:p w14:paraId="4830E657" w14:textId="77777777" w:rsidR="001A5CBA" w:rsidRDefault="001A5CBA" w:rsidP="001A5CBA">
            <w:pPr>
              <w:pStyle w:val="ListParagraph"/>
              <w:numPr>
                <w:ilvl w:val="1"/>
                <w:numId w:val="8"/>
              </w:numPr>
              <w:spacing w:before="20" w:after="20" w:line="240" w:lineRule="auto"/>
              <w:ind w:left="765"/>
              <w:rPr>
                <w:rFonts w:cs="Arial"/>
              </w:rPr>
            </w:pPr>
            <w:r>
              <w:rPr>
                <w:rFonts w:cs="Arial"/>
              </w:rPr>
              <w:t>Proportion of</w:t>
            </w:r>
            <w:r w:rsidRPr="001A5CBA">
              <w:rPr>
                <w:rFonts w:cs="Arial"/>
              </w:rPr>
              <w:t xml:space="preserve"> unnecessary workups of benign tumours</w:t>
            </w:r>
          </w:p>
          <w:p w14:paraId="17018408" w14:textId="77777777" w:rsidR="00A82986" w:rsidRDefault="003A7AA4" w:rsidP="00A82986">
            <w:pPr>
              <w:pStyle w:val="ListParagraph"/>
              <w:numPr>
                <w:ilvl w:val="1"/>
                <w:numId w:val="8"/>
              </w:numPr>
              <w:spacing w:before="20" w:after="20" w:line="240" w:lineRule="auto"/>
              <w:ind w:left="765"/>
              <w:rPr>
                <w:rFonts w:cs="Arial"/>
              </w:rPr>
            </w:pPr>
            <w:r>
              <w:rPr>
                <w:rFonts w:cs="Arial"/>
              </w:rPr>
              <w:t xml:space="preserve">Patient </w:t>
            </w:r>
            <w:r w:rsidR="00A82986">
              <w:rPr>
                <w:rFonts w:cs="Arial"/>
              </w:rPr>
              <w:t>anxiety</w:t>
            </w:r>
          </w:p>
          <w:p w14:paraId="3032D404" w14:textId="77777777" w:rsidR="001A5CBA" w:rsidRDefault="001A5CBA" w:rsidP="001A5CBA">
            <w:pPr>
              <w:pStyle w:val="ListParagraph"/>
              <w:numPr>
                <w:ilvl w:val="0"/>
                <w:numId w:val="8"/>
              </w:numPr>
              <w:spacing w:before="20" w:after="20" w:line="240" w:lineRule="auto"/>
              <w:rPr>
                <w:rFonts w:cs="Arial"/>
              </w:rPr>
            </w:pPr>
            <w:r>
              <w:rPr>
                <w:rFonts w:cs="Arial"/>
              </w:rPr>
              <w:t>Inconclusive result rate</w:t>
            </w:r>
          </w:p>
          <w:p w14:paraId="28FC5E45" w14:textId="58FBC888" w:rsidR="001A5CBA" w:rsidRDefault="001A5CBA" w:rsidP="004B469F">
            <w:pPr>
              <w:pStyle w:val="ListParagraph"/>
              <w:numPr>
                <w:ilvl w:val="1"/>
                <w:numId w:val="8"/>
              </w:numPr>
              <w:spacing w:before="20" w:after="20" w:line="240" w:lineRule="auto"/>
              <w:ind w:left="765"/>
              <w:rPr>
                <w:rFonts w:cs="Arial"/>
              </w:rPr>
            </w:pPr>
            <w:r w:rsidRPr="001A5CBA">
              <w:rPr>
                <w:rFonts w:cs="Arial"/>
              </w:rPr>
              <w:t xml:space="preserve">Avoidance of unnecessary </w:t>
            </w:r>
            <w:r w:rsidR="004B469F" w:rsidRPr="004B469F">
              <w:rPr>
                <w:rFonts w:cs="Arial"/>
              </w:rPr>
              <w:t xml:space="preserve">coned compression views and/or other </w:t>
            </w:r>
            <w:r>
              <w:rPr>
                <w:rFonts w:cs="Arial"/>
              </w:rPr>
              <w:t>additional imaging</w:t>
            </w:r>
            <w:r w:rsidR="00A32DBF">
              <w:rPr>
                <w:rFonts w:cs="Arial"/>
              </w:rPr>
              <w:t>, biopsies and surgeries</w:t>
            </w:r>
          </w:p>
          <w:p w14:paraId="69DD135B" w14:textId="7D87FA05" w:rsidR="00592973" w:rsidRDefault="00592973" w:rsidP="00592973">
            <w:pPr>
              <w:pStyle w:val="ListParagraph"/>
              <w:numPr>
                <w:ilvl w:val="1"/>
                <w:numId w:val="8"/>
              </w:numPr>
              <w:spacing w:before="20" w:after="20" w:line="240" w:lineRule="auto"/>
              <w:ind w:left="765"/>
              <w:rPr>
                <w:rFonts w:cs="Arial"/>
              </w:rPr>
            </w:pPr>
            <w:r>
              <w:rPr>
                <w:rFonts w:cs="Arial"/>
              </w:rPr>
              <w:t>Proportion of</w:t>
            </w:r>
            <w:r w:rsidR="00A32DBF">
              <w:rPr>
                <w:rFonts w:cs="Arial"/>
              </w:rPr>
              <w:t xml:space="preserve"> unnecessary workups</w:t>
            </w:r>
          </w:p>
          <w:p w14:paraId="74B9351C" w14:textId="77777777" w:rsidR="00A84A56" w:rsidRPr="00A82986" w:rsidRDefault="00A84A56" w:rsidP="00217CE7">
            <w:pPr>
              <w:spacing w:before="20" w:after="20" w:line="240" w:lineRule="auto"/>
              <w:rPr>
                <w:rFonts w:cs="Arial"/>
                <w:b/>
              </w:rPr>
            </w:pPr>
            <w:r w:rsidRPr="00A82986">
              <w:rPr>
                <w:rFonts w:cs="Arial"/>
                <w:b/>
              </w:rPr>
              <w:t>Cost-effectiveness</w:t>
            </w:r>
          </w:p>
          <w:p w14:paraId="00376E49" w14:textId="77777777" w:rsidR="00A82986" w:rsidRPr="00217CE7" w:rsidRDefault="001A5CBA" w:rsidP="00217CE7">
            <w:pPr>
              <w:spacing w:before="20" w:after="20" w:line="240" w:lineRule="auto"/>
              <w:rPr>
                <w:rFonts w:cs="Arial"/>
              </w:rPr>
            </w:pPr>
            <w:r w:rsidRPr="001A5CBA">
              <w:rPr>
                <w:rFonts w:cs="Arial"/>
              </w:rPr>
              <w:t>Cost, cost per life year gained, cost per quality adjusted life year or disability adjusted life year, incremental cost-effectiveness ratio, cost per case identified</w:t>
            </w:r>
            <w:r>
              <w:rPr>
                <w:rFonts w:cs="Arial"/>
              </w:rPr>
              <w:t>,</w:t>
            </w:r>
            <w:r w:rsidRPr="001A5CBA">
              <w:rPr>
                <w:rFonts w:cs="Arial"/>
              </w:rPr>
              <w:t xml:space="preserve"> </w:t>
            </w:r>
            <w:r w:rsidR="00A82986" w:rsidRPr="00A82986">
              <w:rPr>
                <w:rFonts w:cs="Arial"/>
              </w:rPr>
              <w:t xml:space="preserve">cost per </w:t>
            </w:r>
            <w:r w:rsidR="00A82986">
              <w:rPr>
                <w:rFonts w:cs="Arial"/>
              </w:rPr>
              <w:t>additional diagnosis</w:t>
            </w:r>
            <w:r w:rsidR="003A7AA4">
              <w:rPr>
                <w:rFonts w:cs="Arial"/>
              </w:rPr>
              <w:t>, cost per case avoided</w:t>
            </w:r>
          </w:p>
          <w:p w14:paraId="698E846A" w14:textId="77777777" w:rsidR="00A84A56" w:rsidRDefault="00A84A56" w:rsidP="00120210">
            <w:pPr>
              <w:keepNext/>
              <w:spacing w:before="20" w:after="20" w:line="240" w:lineRule="auto"/>
              <w:rPr>
                <w:rFonts w:cs="Arial"/>
                <w:b/>
              </w:rPr>
            </w:pPr>
            <w:r w:rsidRPr="00A82986">
              <w:rPr>
                <w:rFonts w:cs="Arial"/>
                <w:b/>
              </w:rPr>
              <w:t xml:space="preserve">Total </w:t>
            </w:r>
            <w:r w:rsidR="00F12E59" w:rsidRPr="00A82986">
              <w:rPr>
                <w:rFonts w:cs="Arial"/>
                <w:b/>
              </w:rPr>
              <w:t>Australian G</w:t>
            </w:r>
            <w:r w:rsidRPr="00A82986">
              <w:rPr>
                <w:rFonts w:cs="Arial"/>
                <w:b/>
              </w:rPr>
              <w:t>overnment healthcare costs</w:t>
            </w:r>
          </w:p>
          <w:p w14:paraId="1B7AC28F" w14:textId="77777777" w:rsidR="008254A4" w:rsidRPr="008254A4" w:rsidRDefault="008254A4" w:rsidP="00217CE7">
            <w:pPr>
              <w:spacing w:before="20" w:after="20" w:line="240" w:lineRule="auto"/>
              <w:rPr>
                <w:rFonts w:cs="Arial"/>
              </w:rPr>
            </w:pPr>
            <w:r w:rsidRPr="008254A4">
              <w:rPr>
                <w:rFonts w:cs="Arial"/>
              </w:rPr>
              <w:t>Number of patients tested, number of patients recalled for repeat testing, number of additional patients treated earlier</w:t>
            </w:r>
          </w:p>
        </w:tc>
      </w:tr>
    </w:tbl>
    <w:p w14:paraId="7BC0225A" w14:textId="77777777" w:rsidR="002E2849" w:rsidRPr="00B32843" w:rsidRDefault="002E2849" w:rsidP="002E2849">
      <w:pPr>
        <w:pStyle w:val="Heading3"/>
      </w:pPr>
      <w:r>
        <w:lastRenderedPageBreak/>
        <w:t>PICO for diagnostic accuracy</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75"/>
        <w:gridCol w:w="7036"/>
      </w:tblGrid>
      <w:tr w:rsidR="002E2849" w:rsidRPr="00084393" w14:paraId="0EA67C63" w14:textId="77777777" w:rsidTr="00D34042">
        <w:trPr>
          <w:tblHeader/>
        </w:trPr>
        <w:tc>
          <w:tcPr>
            <w:tcW w:w="1096" w:type="pct"/>
            <w:tcBorders>
              <w:top w:val="single" w:sz="8" w:space="0" w:color="auto"/>
              <w:bottom w:val="single" w:sz="8" w:space="0" w:color="auto"/>
              <w:right w:val="single" w:sz="4" w:space="0" w:color="auto"/>
            </w:tcBorders>
            <w:shd w:val="clear" w:color="auto" w:fill="D9D9D9"/>
          </w:tcPr>
          <w:p w14:paraId="14F2C19F" w14:textId="77777777" w:rsidR="002E2849" w:rsidRPr="00084393" w:rsidRDefault="002E2849" w:rsidP="008E2EDC">
            <w:pPr>
              <w:spacing w:before="20" w:after="20" w:line="240" w:lineRule="auto"/>
              <w:rPr>
                <w:b/>
              </w:rPr>
            </w:pPr>
            <w:r>
              <w:rPr>
                <w:b/>
              </w:rPr>
              <w:t>Component</w:t>
            </w:r>
          </w:p>
        </w:tc>
        <w:tc>
          <w:tcPr>
            <w:tcW w:w="3904" w:type="pct"/>
            <w:tcBorders>
              <w:top w:val="single" w:sz="4" w:space="0" w:color="auto"/>
              <w:left w:val="single" w:sz="4" w:space="0" w:color="auto"/>
              <w:bottom w:val="single" w:sz="4" w:space="0" w:color="auto"/>
              <w:right w:val="single" w:sz="4" w:space="0" w:color="auto"/>
            </w:tcBorders>
            <w:shd w:val="clear" w:color="auto" w:fill="D9D9D9"/>
          </w:tcPr>
          <w:p w14:paraId="3FFAAC08" w14:textId="77777777" w:rsidR="002E2849" w:rsidRPr="00084393" w:rsidRDefault="002E2849" w:rsidP="008E2EDC">
            <w:pPr>
              <w:spacing w:before="20" w:after="20" w:line="240" w:lineRule="auto"/>
              <w:jc w:val="both"/>
              <w:rPr>
                <w:b/>
              </w:rPr>
            </w:pPr>
            <w:r>
              <w:rPr>
                <w:b/>
              </w:rPr>
              <w:t>Description</w:t>
            </w:r>
          </w:p>
        </w:tc>
      </w:tr>
      <w:tr w:rsidR="002E2849" w:rsidRPr="00084393" w14:paraId="4253234E" w14:textId="77777777" w:rsidTr="00D34042">
        <w:tc>
          <w:tcPr>
            <w:tcW w:w="1096" w:type="pct"/>
            <w:tcBorders>
              <w:top w:val="single" w:sz="8" w:space="0" w:color="auto"/>
              <w:right w:val="single" w:sz="4" w:space="0" w:color="auto"/>
            </w:tcBorders>
          </w:tcPr>
          <w:p w14:paraId="23FE8E66" w14:textId="77777777" w:rsidR="002E2849" w:rsidRPr="00084393" w:rsidRDefault="002E2849" w:rsidP="008E2EDC">
            <w:pPr>
              <w:spacing w:before="20" w:after="20" w:line="240" w:lineRule="auto"/>
              <w:rPr>
                <w:rFonts w:cs="Arial"/>
              </w:rPr>
            </w:pPr>
            <w:r w:rsidRPr="00084393">
              <w:rPr>
                <w:rFonts w:cs="Arial"/>
              </w:rPr>
              <w:t>Patients</w:t>
            </w:r>
          </w:p>
        </w:tc>
        <w:tc>
          <w:tcPr>
            <w:tcW w:w="3904" w:type="pct"/>
            <w:tcBorders>
              <w:top w:val="single" w:sz="4" w:space="0" w:color="auto"/>
              <w:left w:val="single" w:sz="4" w:space="0" w:color="auto"/>
              <w:bottom w:val="single" w:sz="4" w:space="0" w:color="auto"/>
              <w:right w:val="single" w:sz="4" w:space="0" w:color="auto"/>
            </w:tcBorders>
          </w:tcPr>
          <w:p w14:paraId="77A9ADE0" w14:textId="6AF47EDC" w:rsidR="00556426" w:rsidRDefault="00556426" w:rsidP="00556426">
            <w:pPr>
              <w:spacing w:before="20" w:after="20" w:line="240" w:lineRule="auto"/>
              <w:rPr>
                <w:rFonts w:cs="Arial"/>
              </w:rPr>
            </w:pPr>
            <w:r w:rsidRPr="00556426">
              <w:rPr>
                <w:rFonts w:cs="Arial"/>
                <w:u w:val="single"/>
              </w:rPr>
              <w:t>Population 1</w:t>
            </w:r>
            <w:r>
              <w:rPr>
                <w:rFonts w:cs="Arial"/>
              </w:rPr>
              <w:t>: Patients</w:t>
            </w:r>
            <w:r w:rsidRPr="00BF071B">
              <w:rPr>
                <w:rFonts w:cs="Arial"/>
              </w:rPr>
              <w:t xml:space="preserve"> with symptoms or signs of possible breast </w:t>
            </w:r>
            <w:r w:rsidR="00A06379">
              <w:rPr>
                <w:rFonts w:cs="Arial"/>
              </w:rPr>
              <w:t>disease</w:t>
            </w:r>
          </w:p>
          <w:p w14:paraId="43806DE0" w14:textId="0451FD37" w:rsidR="00556426" w:rsidRDefault="00556426" w:rsidP="00556426">
            <w:pPr>
              <w:spacing w:before="20" w:after="20" w:line="240" w:lineRule="auto"/>
              <w:rPr>
                <w:rFonts w:cs="Arial"/>
              </w:rPr>
            </w:pPr>
            <w:r w:rsidRPr="00556426">
              <w:rPr>
                <w:rFonts w:cs="Arial"/>
                <w:u w:val="single"/>
              </w:rPr>
              <w:t>Population 2</w:t>
            </w:r>
            <w:r>
              <w:rPr>
                <w:rFonts w:cs="Arial"/>
              </w:rPr>
              <w:t xml:space="preserve">: </w:t>
            </w:r>
            <w:r w:rsidR="00EB62EC" w:rsidRPr="00EB62EC">
              <w:rPr>
                <w:rFonts w:cs="Arial"/>
              </w:rPr>
              <w:t>Patients who had a previous personal history of breast cancer, with or without symptoms of breast cancer recurrence</w:t>
            </w:r>
          </w:p>
          <w:p w14:paraId="3103FBD3" w14:textId="77777777" w:rsidR="002E2849" w:rsidRDefault="00556426" w:rsidP="00556426">
            <w:pPr>
              <w:spacing w:before="20" w:after="20" w:line="240" w:lineRule="auto"/>
              <w:rPr>
                <w:rFonts w:cs="Arial"/>
              </w:rPr>
            </w:pPr>
            <w:r w:rsidRPr="00556426">
              <w:rPr>
                <w:rFonts w:cs="Arial"/>
                <w:u w:val="single"/>
              </w:rPr>
              <w:t>Population 3</w:t>
            </w:r>
            <w:r>
              <w:rPr>
                <w:rFonts w:cs="Arial"/>
              </w:rPr>
              <w:t xml:space="preserve">: Women with a </w:t>
            </w:r>
            <w:r w:rsidRPr="000E3DA7">
              <w:rPr>
                <w:rFonts w:cs="Arial"/>
              </w:rPr>
              <w:t xml:space="preserve">high risk of developing breast cancer due to </w:t>
            </w:r>
            <w:r>
              <w:rPr>
                <w:rFonts w:cs="Arial"/>
              </w:rPr>
              <w:t>their</w:t>
            </w:r>
            <w:r w:rsidRPr="000E3DA7">
              <w:rPr>
                <w:rFonts w:cs="Arial"/>
              </w:rPr>
              <w:t xml:space="preserve"> family history</w:t>
            </w:r>
            <w:r>
              <w:rPr>
                <w:rFonts w:cs="Arial"/>
              </w:rPr>
              <w:t>, with or without symptoms</w:t>
            </w:r>
          </w:p>
          <w:p w14:paraId="6110D99F" w14:textId="29CAFB77" w:rsidR="00A32DBF" w:rsidRDefault="00A32DBF" w:rsidP="002E2849">
            <w:pPr>
              <w:spacing w:before="20" w:after="20" w:line="240" w:lineRule="auto"/>
              <w:rPr>
                <w:rFonts w:cs="Arial"/>
              </w:rPr>
            </w:pPr>
            <w:r w:rsidRPr="00A32DBF">
              <w:rPr>
                <w:rFonts w:cs="Arial"/>
                <w:u w:val="single"/>
              </w:rPr>
              <w:t>Population 4</w:t>
            </w:r>
            <w:r>
              <w:rPr>
                <w:rFonts w:cs="Arial"/>
              </w:rPr>
              <w:t xml:space="preserve">: </w:t>
            </w:r>
            <w:r w:rsidR="00331CBF">
              <w:rPr>
                <w:rFonts w:cs="Arial"/>
              </w:rPr>
              <w:t>Asymptomatic w</w:t>
            </w:r>
            <w:r>
              <w:rPr>
                <w:rFonts w:cs="Arial"/>
              </w:rPr>
              <w:t>omen with a low-to-moderate increased risk of developing breast canc</w:t>
            </w:r>
            <w:r w:rsidR="00331CBF">
              <w:rPr>
                <w:rFonts w:cs="Arial"/>
              </w:rPr>
              <w:t>er due to their family history</w:t>
            </w:r>
          </w:p>
          <w:p w14:paraId="00E09224" w14:textId="4CBC8C6B" w:rsidR="002E2849" w:rsidRPr="001D1F62" w:rsidRDefault="002E2849" w:rsidP="00A32DBF">
            <w:pPr>
              <w:spacing w:before="20" w:after="20" w:line="240" w:lineRule="auto"/>
              <w:rPr>
                <w:rFonts w:cs="Arial"/>
                <w:vertAlign w:val="superscript"/>
              </w:rPr>
            </w:pPr>
            <w:r w:rsidRPr="00556426">
              <w:rPr>
                <w:rFonts w:cs="Arial"/>
                <w:u w:val="single"/>
              </w:rPr>
              <w:t xml:space="preserve">Population </w:t>
            </w:r>
            <w:r w:rsidR="00A32DBF">
              <w:rPr>
                <w:rFonts w:cs="Arial"/>
                <w:u w:val="single"/>
              </w:rPr>
              <w:t>5</w:t>
            </w:r>
            <w:r>
              <w:rPr>
                <w:rFonts w:cs="Arial"/>
              </w:rPr>
              <w:t>: General breast screening population</w:t>
            </w:r>
            <w:r w:rsidR="00815C6E">
              <w:rPr>
                <w:rFonts w:cs="Arial"/>
              </w:rPr>
              <w:t xml:space="preserve"> </w:t>
            </w:r>
            <w:r w:rsidR="000C2FB1">
              <w:rPr>
                <w:rFonts w:cs="Arial"/>
                <w:vertAlign w:val="superscript"/>
              </w:rPr>
              <w:t>a</w:t>
            </w:r>
          </w:p>
        </w:tc>
      </w:tr>
      <w:tr w:rsidR="00AE1CE2" w:rsidRPr="00084393" w14:paraId="28D1C68E" w14:textId="77777777" w:rsidTr="00D34042">
        <w:tc>
          <w:tcPr>
            <w:tcW w:w="1096" w:type="pct"/>
            <w:tcBorders>
              <w:top w:val="single" w:sz="8" w:space="0" w:color="auto"/>
              <w:right w:val="single" w:sz="4" w:space="0" w:color="auto"/>
            </w:tcBorders>
          </w:tcPr>
          <w:p w14:paraId="0A7E31F8" w14:textId="77777777" w:rsidR="00AE1CE2" w:rsidRPr="00084393" w:rsidRDefault="00AE1CE2" w:rsidP="00AE1CE2">
            <w:pPr>
              <w:spacing w:before="20" w:after="20" w:line="240" w:lineRule="auto"/>
              <w:rPr>
                <w:rFonts w:cs="Arial"/>
              </w:rPr>
            </w:pPr>
            <w:r>
              <w:rPr>
                <w:rFonts w:cs="Arial"/>
              </w:rPr>
              <w:t>Prior tests</w:t>
            </w:r>
          </w:p>
        </w:tc>
        <w:tc>
          <w:tcPr>
            <w:tcW w:w="3904" w:type="pct"/>
            <w:tcBorders>
              <w:top w:val="single" w:sz="4" w:space="0" w:color="auto"/>
              <w:left w:val="single" w:sz="4" w:space="0" w:color="auto"/>
              <w:bottom w:val="single" w:sz="4" w:space="0" w:color="auto"/>
              <w:right w:val="single" w:sz="4" w:space="0" w:color="auto"/>
            </w:tcBorders>
          </w:tcPr>
          <w:p w14:paraId="264FB2BD" w14:textId="77777777" w:rsidR="00AE1CE2" w:rsidRDefault="00AE1CE2" w:rsidP="00AE1CE2">
            <w:pPr>
              <w:spacing w:before="20" w:after="20" w:line="240" w:lineRule="auto"/>
              <w:rPr>
                <w:rFonts w:cs="Arial"/>
              </w:rPr>
            </w:pPr>
            <w:r>
              <w:rPr>
                <w:rFonts w:cs="Arial"/>
              </w:rPr>
              <w:t>Clinical exam</w:t>
            </w:r>
          </w:p>
          <w:p w14:paraId="5A88C69D" w14:textId="77777777" w:rsidR="00AE1CE2" w:rsidRDefault="00AE1CE2" w:rsidP="00AE1CE2">
            <w:pPr>
              <w:spacing w:before="20" w:after="20" w:line="240" w:lineRule="auto"/>
              <w:rPr>
                <w:rFonts w:cs="Arial"/>
              </w:rPr>
            </w:pPr>
            <w:r>
              <w:rPr>
                <w:rFonts w:cs="Arial"/>
              </w:rPr>
              <w:t>Symptomatic women aged &lt;</w:t>
            </w:r>
            <w:r w:rsidRPr="00020F6F">
              <w:rPr>
                <w:rFonts w:cs="Arial"/>
              </w:rPr>
              <w:t>35 years</w:t>
            </w:r>
            <w:r>
              <w:rPr>
                <w:rFonts w:cs="Arial"/>
              </w:rPr>
              <w:t xml:space="preserve"> – </w:t>
            </w:r>
            <w:r w:rsidRPr="00020F6F">
              <w:rPr>
                <w:rFonts w:cs="Arial"/>
              </w:rPr>
              <w:t>ultrasound</w:t>
            </w:r>
          </w:p>
          <w:p w14:paraId="4C385997" w14:textId="5B6363FF" w:rsidR="00AE1CE2" w:rsidRPr="00BF071B" w:rsidRDefault="00AE1CE2" w:rsidP="00AE1CE2">
            <w:pPr>
              <w:spacing w:before="20" w:after="20" w:line="240" w:lineRule="auto"/>
              <w:rPr>
                <w:rFonts w:cs="Arial"/>
              </w:rPr>
            </w:pPr>
            <w:r>
              <w:rPr>
                <w:rFonts w:cs="Arial"/>
              </w:rPr>
              <w:t>A</w:t>
            </w:r>
            <w:r w:rsidRPr="00020F6F">
              <w:rPr>
                <w:rFonts w:cs="Arial"/>
              </w:rPr>
              <w:t xml:space="preserve">symptomatic women </w:t>
            </w:r>
            <w:r w:rsidR="00592973">
              <w:rPr>
                <w:rFonts w:cs="Arial"/>
              </w:rPr>
              <w:t xml:space="preserve">at high risk </w:t>
            </w:r>
            <w:r w:rsidRPr="00020F6F">
              <w:rPr>
                <w:rFonts w:cs="Arial"/>
              </w:rPr>
              <w:t xml:space="preserve">aged </w:t>
            </w:r>
            <w:r>
              <w:rPr>
                <w:rFonts w:cs="Arial"/>
              </w:rPr>
              <w:t>&lt;</w:t>
            </w:r>
            <w:r w:rsidRPr="00020F6F">
              <w:rPr>
                <w:rFonts w:cs="Arial"/>
              </w:rPr>
              <w:t xml:space="preserve">50 years </w:t>
            </w:r>
            <w:r>
              <w:rPr>
                <w:rFonts w:cs="Arial"/>
              </w:rPr>
              <w:t>– magnetic resonance imaging (MR</w:t>
            </w:r>
            <w:r w:rsidRPr="00020F6F">
              <w:rPr>
                <w:rFonts w:cs="Arial"/>
              </w:rPr>
              <w:t>I</w:t>
            </w:r>
            <w:r>
              <w:rPr>
                <w:rFonts w:cs="Arial"/>
              </w:rPr>
              <w:t>)</w:t>
            </w:r>
          </w:p>
        </w:tc>
      </w:tr>
      <w:tr w:rsidR="0045092E" w:rsidRPr="00084393" w14:paraId="01E12158" w14:textId="77777777" w:rsidTr="00D34042">
        <w:tc>
          <w:tcPr>
            <w:tcW w:w="1096" w:type="pct"/>
            <w:tcBorders>
              <w:right w:val="single" w:sz="4" w:space="0" w:color="auto"/>
            </w:tcBorders>
          </w:tcPr>
          <w:p w14:paraId="12BB011E" w14:textId="77777777" w:rsidR="0045092E" w:rsidRPr="00084393" w:rsidRDefault="0045092E" w:rsidP="00AE1CE2">
            <w:pPr>
              <w:spacing w:before="20" w:after="20" w:line="240" w:lineRule="auto"/>
              <w:rPr>
                <w:rFonts w:cs="Arial"/>
              </w:rPr>
            </w:pPr>
            <w:r>
              <w:rPr>
                <w:rFonts w:cs="Arial"/>
              </w:rPr>
              <w:t>Reference standard</w:t>
            </w:r>
          </w:p>
        </w:tc>
        <w:tc>
          <w:tcPr>
            <w:tcW w:w="3904" w:type="pct"/>
            <w:tcBorders>
              <w:top w:val="single" w:sz="4" w:space="0" w:color="auto"/>
              <w:left w:val="single" w:sz="4" w:space="0" w:color="auto"/>
              <w:bottom w:val="single" w:sz="4" w:space="0" w:color="auto"/>
              <w:right w:val="single" w:sz="4" w:space="0" w:color="auto"/>
            </w:tcBorders>
          </w:tcPr>
          <w:p w14:paraId="2B2692F9" w14:textId="3437EA2C" w:rsidR="0045092E" w:rsidRDefault="0045092E" w:rsidP="00561F8C">
            <w:pPr>
              <w:spacing w:before="20" w:after="20" w:line="240" w:lineRule="auto"/>
              <w:rPr>
                <w:rFonts w:cs="Arial"/>
              </w:rPr>
            </w:pPr>
            <w:r>
              <w:rPr>
                <w:rFonts w:cs="Arial"/>
              </w:rPr>
              <w:t>F</w:t>
            </w:r>
            <w:r w:rsidR="00561F8C">
              <w:rPr>
                <w:rFonts w:cs="Arial"/>
              </w:rPr>
              <w:t>ine needle aspiration</w:t>
            </w:r>
            <w:r>
              <w:rPr>
                <w:rFonts w:cs="Arial"/>
              </w:rPr>
              <w:t>, core b</w:t>
            </w:r>
            <w:r w:rsidR="00D34042">
              <w:rPr>
                <w:rFonts w:cs="Arial"/>
              </w:rPr>
              <w:t>iopsy</w:t>
            </w:r>
            <w:r>
              <w:rPr>
                <w:rFonts w:cs="Arial"/>
              </w:rPr>
              <w:t xml:space="preserve"> </w:t>
            </w:r>
            <w:r w:rsidR="00D34042">
              <w:rPr>
                <w:rFonts w:cs="Arial"/>
              </w:rPr>
              <w:t>and/</w:t>
            </w:r>
            <w:r>
              <w:rPr>
                <w:rFonts w:cs="Arial"/>
              </w:rPr>
              <w:t>or surgical biopsy results</w:t>
            </w:r>
          </w:p>
        </w:tc>
      </w:tr>
      <w:tr w:rsidR="00120210" w:rsidRPr="00084393" w14:paraId="61CD2AD6" w14:textId="77777777" w:rsidTr="00D34042">
        <w:tc>
          <w:tcPr>
            <w:tcW w:w="1096" w:type="pct"/>
            <w:tcBorders>
              <w:right w:val="single" w:sz="4" w:space="0" w:color="auto"/>
            </w:tcBorders>
          </w:tcPr>
          <w:p w14:paraId="34C8DA00" w14:textId="77777777" w:rsidR="00120210" w:rsidRPr="00084393" w:rsidRDefault="00120210" w:rsidP="00120210">
            <w:pPr>
              <w:spacing w:before="20" w:after="20" w:line="240" w:lineRule="auto"/>
              <w:rPr>
                <w:rFonts w:cs="Arial"/>
              </w:rPr>
            </w:pPr>
            <w:r w:rsidRPr="00084393">
              <w:rPr>
                <w:rFonts w:cs="Arial"/>
              </w:rPr>
              <w:t>Intervention</w:t>
            </w:r>
            <w:r>
              <w:rPr>
                <w:rFonts w:cs="Arial"/>
              </w:rPr>
              <w:t>s</w:t>
            </w:r>
          </w:p>
        </w:tc>
        <w:tc>
          <w:tcPr>
            <w:tcW w:w="3904" w:type="pct"/>
            <w:tcBorders>
              <w:top w:val="single" w:sz="4" w:space="0" w:color="auto"/>
              <w:left w:val="single" w:sz="4" w:space="0" w:color="auto"/>
              <w:bottom w:val="single" w:sz="4" w:space="0" w:color="auto"/>
              <w:right w:val="single" w:sz="4" w:space="0" w:color="auto"/>
            </w:tcBorders>
          </w:tcPr>
          <w:p w14:paraId="2D5D24D4" w14:textId="6FDCD8BF" w:rsidR="00120210" w:rsidRPr="00020F6F" w:rsidRDefault="00120210" w:rsidP="00120210">
            <w:pPr>
              <w:spacing w:before="20" w:after="20" w:line="240" w:lineRule="auto"/>
              <w:rPr>
                <w:rFonts w:cs="Arial"/>
              </w:rPr>
            </w:pPr>
            <w:r>
              <w:rPr>
                <w:rFonts w:cs="Arial"/>
              </w:rPr>
              <w:t>For all five populations:</w:t>
            </w:r>
          </w:p>
          <w:p w14:paraId="695AAFA1" w14:textId="77777777" w:rsidR="00120210" w:rsidRDefault="00120210" w:rsidP="00120210">
            <w:pPr>
              <w:pStyle w:val="ListParagraph"/>
              <w:numPr>
                <w:ilvl w:val="0"/>
                <w:numId w:val="40"/>
              </w:numPr>
              <w:spacing w:before="20" w:after="20" w:line="240" w:lineRule="auto"/>
              <w:ind w:left="317" w:hanging="338"/>
              <w:rPr>
                <w:rFonts w:cs="Arial"/>
              </w:rPr>
            </w:pPr>
            <w:r w:rsidRPr="005D7A2C">
              <w:rPr>
                <w:rFonts w:cs="Arial"/>
              </w:rPr>
              <w:t xml:space="preserve">Digital breast tomosynthesis </w:t>
            </w:r>
            <w:r>
              <w:rPr>
                <w:rFonts w:cs="Arial"/>
              </w:rPr>
              <w:t>(DBT) plus</w:t>
            </w:r>
            <w:r w:rsidRPr="005D7A2C">
              <w:rPr>
                <w:rFonts w:cs="Arial"/>
              </w:rPr>
              <w:t xml:space="preserve"> synthesised 2D im</w:t>
            </w:r>
            <w:r>
              <w:rPr>
                <w:rFonts w:cs="Arial"/>
              </w:rPr>
              <w:t>ages</w:t>
            </w:r>
          </w:p>
          <w:p w14:paraId="5710B2CA" w14:textId="77777777" w:rsidR="00120210" w:rsidRDefault="00120210" w:rsidP="00120210">
            <w:pPr>
              <w:pStyle w:val="ListParagraph"/>
              <w:numPr>
                <w:ilvl w:val="0"/>
                <w:numId w:val="40"/>
              </w:numPr>
              <w:spacing w:before="20" w:after="20" w:line="240" w:lineRule="auto"/>
              <w:ind w:left="339"/>
              <w:rPr>
                <w:rFonts w:cs="Arial"/>
              </w:rPr>
            </w:pPr>
            <w:r w:rsidRPr="004B7A0F">
              <w:rPr>
                <w:rFonts w:cs="Arial"/>
              </w:rPr>
              <w:t>DBT in conjunction with conventional 2D digital mammography (DM)</w:t>
            </w:r>
          </w:p>
          <w:p w14:paraId="064A0C79" w14:textId="2116E4ED" w:rsidR="00120210" w:rsidRPr="00120210" w:rsidRDefault="00120210" w:rsidP="00CE3738">
            <w:pPr>
              <w:pStyle w:val="ListParagraph"/>
              <w:numPr>
                <w:ilvl w:val="0"/>
                <w:numId w:val="40"/>
              </w:numPr>
              <w:spacing w:before="20" w:after="20" w:line="240" w:lineRule="auto"/>
              <w:ind w:left="317" w:hanging="310"/>
              <w:rPr>
                <w:rFonts w:cs="Arial"/>
              </w:rPr>
            </w:pPr>
          </w:p>
        </w:tc>
      </w:tr>
      <w:tr w:rsidR="00120210" w:rsidRPr="00084393" w14:paraId="7DEB3CFF" w14:textId="77777777" w:rsidTr="00D34042">
        <w:tc>
          <w:tcPr>
            <w:tcW w:w="1096" w:type="pct"/>
            <w:tcBorders>
              <w:right w:val="single" w:sz="4" w:space="0" w:color="auto"/>
            </w:tcBorders>
          </w:tcPr>
          <w:p w14:paraId="16F14C61" w14:textId="77777777" w:rsidR="00120210" w:rsidRPr="00084393" w:rsidRDefault="00120210" w:rsidP="00120210">
            <w:pPr>
              <w:spacing w:before="20" w:after="20" w:line="240" w:lineRule="auto"/>
              <w:rPr>
                <w:rFonts w:cs="Arial"/>
              </w:rPr>
            </w:pPr>
            <w:r w:rsidRPr="00084393">
              <w:rPr>
                <w:rFonts w:cs="Arial"/>
              </w:rPr>
              <w:t>Comparator</w:t>
            </w:r>
            <w:r>
              <w:rPr>
                <w:rFonts w:cs="Arial"/>
              </w:rPr>
              <w:t>(s)</w:t>
            </w:r>
          </w:p>
        </w:tc>
        <w:tc>
          <w:tcPr>
            <w:tcW w:w="3904" w:type="pct"/>
            <w:tcBorders>
              <w:top w:val="single" w:sz="4" w:space="0" w:color="auto"/>
              <w:left w:val="single" w:sz="4" w:space="0" w:color="auto"/>
              <w:bottom w:val="single" w:sz="4" w:space="0" w:color="auto"/>
              <w:right w:val="single" w:sz="4" w:space="0" w:color="auto"/>
            </w:tcBorders>
          </w:tcPr>
          <w:p w14:paraId="0DD34ADA" w14:textId="269DA5A3" w:rsidR="00120210" w:rsidRPr="002627F5" w:rsidRDefault="00120210" w:rsidP="00120210">
            <w:pPr>
              <w:spacing w:before="20" w:after="20" w:line="240" w:lineRule="auto"/>
              <w:rPr>
                <w:rFonts w:cs="Arial"/>
              </w:rPr>
            </w:pPr>
            <w:r w:rsidRPr="005D7A2C">
              <w:rPr>
                <w:rFonts w:cs="Arial"/>
              </w:rPr>
              <w:t xml:space="preserve">Conventional 2D </w:t>
            </w:r>
            <w:r>
              <w:rPr>
                <w:rFonts w:cs="Arial"/>
              </w:rPr>
              <w:t>DM</w:t>
            </w:r>
          </w:p>
        </w:tc>
      </w:tr>
      <w:tr w:rsidR="00120210" w:rsidRPr="00084393" w14:paraId="45794215" w14:textId="77777777" w:rsidTr="00D34042">
        <w:tc>
          <w:tcPr>
            <w:tcW w:w="1096" w:type="pct"/>
            <w:tcBorders>
              <w:right w:val="single" w:sz="4" w:space="0" w:color="auto"/>
            </w:tcBorders>
          </w:tcPr>
          <w:p w14:paraId="448FFE7E" w14:textId="77777777" w:rsidR="00120210" w:rsidRPr="00084393" w:rsidRDefault="00120210" w:rsidP="00120210">
            <w:pPr>
              <w:spacing w:before="20" w:after="20" w:line="240" w:lineRule="auto"/>
              <w:rPr>
                <w:rFonts w:cs="Arial"/>
              </w:rPr>
            </w:pPr>
            <w:r w:rsidRPr="00084393">
              <w:rPr>
                <w:rFonts w:cs="Arial"/>
              </w:rPr>
              <w:t>Outcomes</w:t>
            </w:r>
          </w:p>
        </w:tc>
        <w:tc>
          <w:tcPr>
            <w:tcW w:w="3904" w:type="pct"/>
            <w:tcBorders>
              <w:top w:val="single" w:sz="4" w:space="0" w:color="auto"/>
              <w:left w:val="single" w:sz="4" w:space="0" w:color="auto"/>
              <w:bottom w:val="single" w:sz="4" w:space="0" w:color="auto"/>
              <w:right w:val="single" w:sz="4" w:space="0" w:color="auto"/>
            </w:tcBorders>
          </w:tcPr>
          <w:p w14:paraId="63230B5A" w14:textId="77777777" w:rsidR="00120210" w:rsidRPr="00CE3738" w:rsidRDefault="00120210" w:rsidP="00120210">
            <w:pPr>
              <w:spacing w:before="20" w:after="20" w:line="240" w:lineRule="auto"/>
              <w:rPr>
                <w:rFonts w:asciiTheme="minorHAnsi" w:hAnsiTheme="minorHAnsi"/>
              </w:rPr>
            </w:pPr>
            <w:r w:rsidRPr="00B35E76">
              <w:rPr>
                <w:rFonts w:cs="Arial"/>
                <w:b/>
              </w:rPr>
              <w:t>Diagnostic performance</w:t>
            </w:r>
            <w:r w:rsidRPr="00B35E76">
              <w:rPr>
                <w:rFonts w:asciiTheme="minorHAnsi" w:eastAsia="SimSun" w:hAnsiTheme="minorHAnsi"/>
                <w:szCs w:val="20"/>
              </w:rPr>
              <w:t xml:space="preserve"> for detection of architectural distortion and focal asymmetries, benign versus malignant cancers (conspicuity), and micro</w:t>
            </w:r>
            <w:r>
              <w:rPr>
                <w:rFonts w:asciiTheme="minorHAnsi" w:eastAsia="SimSun" w:hAnsiTheme="minorHAnsi"/>
                <w:szCs w:val="20"/>
              </w:rPr>
              <w:t>-</w:t>
            </w:r>
            <w:r w:rsidRPr="00B35E76">
              <w:rPr>
                <w:rFonts w:asciiTheme="minorHAnsi" w:eastAsia="SimSun" w:hAnsiTheme="minorHAnsi"/>
                <w:szCs w:val="20"/>
              </w:rPr>
              <w:t>calcifications as the primary finding</w:t>
            </w:r>
            <w:r>
              <w:rPr>
                <w:rFonts w:asciiTheme="minorHAnsi" w:eastAsia="SimSun" w:hAnsiTheme="minorHAnsi"/>
                <w:szCs w:val="20"/>
              </w:rPr>
              <w:t>, and the effect of breast density</w:t>
            </w:r>
          </w:p>
          <w:p w14:paraId="55CC4A87" w14:textId="08E82EB1" w:rsidR="00120210" w:rsidRPr="007E34EE" w:rsidRDefault="00120210" w:rsidP="00120210">
            <w:pPr>
              <w:pStyle w:val="ListParagraph"/>
              <w:numPr>
                <w:ilvl w:val="0"/>
                <w:numId w:val="25"/>
              </w:numPr>
              <w:spacing w:before="40" w:after="0" w:line="240" w:lineRule="auto"/>
              <w:ind w:left="371"/>
              <w:jc w:val="both"/>
              <w:rPr>
                <w:rFonts w:asciiTheme="minorHAnsi" w:hAnsiTheme="minorHAnsi"/>
              </w:rPr>
            </w:pPr>
            <w:r>
              <w:rPr>
                <w:rFonts w:asciiTheme="minorHAnsi" w:eastAsia="SimSun" w:hAnsiTheme="minorHAnsi"/>
                <w:szCs w:val="20"/>
              </w:rPr>
              <w:t>Diagnostic yield (</w:t>
            </w:r>
            <w:r w:rsidR="007E3885">
              <w:rPr>
                <w:rFonts w:asciiTheme="minorHAnsi" w:eastAsia="SimSun" w:hAnsiTheme="minorHAnsi"/>
                <w:szCs w:val="20"/>
              </w:rPr>
              <w:t xml:space="preserve">cancer detection </w:t>
            </w:r>
            <w:r>
              <w:rPr>
                <w:rFonts w:asciiTheme="minorHAnsi" w:eastAsia="SimSun" w:hAnsiTheme="minorHAnsi"/>
                <w:szCs w:val="20"/>
              </w:rPr>
              <w:t>rate)</w:t>
            </w:r>
          </w:p>
          <w:p w14:paraId="527764E5" w14:textId="77777777" w:rsidR="00120210" w:rsidRPr="00B35E76" w:rsidRDefault="00120210" w:rsidP="00CE3738">
            <w:pPr>
              <w:pStyle w:val="ListParagraph"/>
              <w:numPr>
                <w:ilvl w:val="0"/>
                <w:numId w:val="25"/>
              </w:numPr>
              <w:spacing w:before="40" w:after="0" w:line="240" w:lineRule="auto"/>
              <w:ind w:left="371"/>
              <w:jc w:val="both"/>
              <w:rPr>
                <w:rFonts w:asciiTheme="minorHAnsi" w:hAnsiTheme="minorHAnsi"/>
              </w:rPr>
            </w:pPr>
            <w:r w:rsidRPr="00B35E76">
              <w:rPr>
                <w:rFonts w:asciiTheme="minorHAnsi" w:eastAsia="SimSun" w:hAnsiTheme="minorHAnsi"/>
                <w:szCs w:val="20"/>
              </w:rPr>
              <w:t>Sensitivity and specificity (analytical validity)</w:t>
            </w:r>
          </w:p>
          <w:p w14:paraId="49667FEE" w14:textId="77777777" w:rsidR="00120210" w:rsidRPr="00B35E76" w:rsidRDefault="00120210" w:rsidP="00CE3738">
            <w:pPr>
              <w:pStyle w:val="ListParagraph"/>
              <w:numPr>
                <w:ilvl w:val="0"/>
                <w:numId w:val="25"/>
              </w:numPr>
              <w:spacing w:before="40" w:after="0" w:line="240" w:lineRule="auto"/>
              <w:ind w:left="371"/>
              <w:jc w:val="both"/>
              <w:rPr>
                <w:rFonts w:asciiTheme="minorHAnsi" w:hAnsiTheme="minorHAnsi"/>
              </w:rPr>
            </w:pPr>
            <w:r>
              <w:rPr>
                <w:rFonts w:asciiTheme="minorHAnsi" w:eastAsia="SimSun" w:hAnsiTheme="minorHAnsi"/>
                <w:szCs w:val="20"/>
              </w:rPr>
              <w:t>I</w:t>
            </w:r>
            <w:r w:rsidRPr="00B35E76">
              <w:rPr>
                <w:rFonts w:asciiTheme="minorHAnsi" w:eastAsia="SimSun" w:hAnsiTheme="minorHAnsi"/>
                <w:szCs w:val="20"/>
              </w:rPr>
              <w:t>nter-observer agreement</w:t>
            </w:r>
          </w:p>
          <w:p w14:paraId="7C46A606" w14:textId="77777777" w:rsidR="00120210" w:rsidRPr="00B35E76" w:rsidRDefault="00120210" w:rsidP="00CE3738">
            <w:pPr>
              <w:pStyle w:val="ListParagraph"/>
              <w:numPr>
                <w:ilvl w:val="0"/>
                <w:numId w:val="25"/>
              </w:numPr>
              <w:spacing w:before="40" w:after="0" w:line="240" w:lineRule="auto"/>
              <w:ind w:left="371"/>
              <w:jc w:val="both"/>
              <w:rPr>
                <w:rFonts w:asciiTheme="minorHAnsi" w:hAnsiTheme="minorHAnsi"/>
              </w:rPr>
            </w:pPr>
            <w:r>
              <w:rPr>
                <w:rFonts w:asciiTheme="minorHAnsi" w:eastAsia="SimSun" w:hAnsiTheme="minorHAnsi"/>
                <w:szCs w:val="20"/>
              </w:rPr>
              <w:t>T</w:t>
            </w:r>
            <w:r w:rsidRPr="00B35E76">
              <w:rPr>
                <w:rFonts w:asciiTheme="minorHAnsi" w:eastAsia="SimSun" w:hAnsiTheme="minorHAnsi"/>
                <w:szCs w:val="20"/>
              </w:rPr>
              <w:t>est-retest reliability</w:t>
            </w:r>
          </w:p>
          <w:p w14:paraId="3D5C28D8" w14:textId="77777777" w:rsidR="00120210" w:rsidRPr="007E3885" w:rsidRDefault="00120210" w:rsidP="00CE3738">
            <w:pPr>
              <w:pStyle w:val="ListParagraph"/>
              <w:numPr>
                <w:ilvl w:val="0"/>
                <w:numId w:val="25"/>
              </w:numPr>
              <w:spacing w:before="40" w:after="0" w:line="240" w:lineRule="auto"/>
              <w:ind w:left="371"/>
              <w:jc w:val="both"/>
              <w:rPr>
                <w:rFonts w:asciiTheme="minorHAnsi" w:hAnsiTheme="minorHAnsi"/>
              </w:rPr>
            </w:pPr>
            <w:r>
              <w:rPr>
                <w:rFonts w:asciiTheme="minorHAnsi" w:eastAsia="SimSun" w:hAnsiTheme="minorHAnsi"/>
                <w:szCs w:val="20"/>
              </w:rPr>
              <w:t xml:space="preserve">Proportion of </w:t>
            </w:r>
            <w:r w:rsidRPr="00B35E76">
              <w:rPr>
                <w:rFonts w:asciiTheme="minorHAnsi" w:eastAsia="SimSun" w:hAnsiTheme="minorHAnsi"/>
                <w:szCs w:val="20"/>
              </w:rPr>
              <w:t>inconclusive results</w:t>
            </w:r>
          </w:p>
          <w:p w14:paraId="0CA21979" w14:textId="0E515C16" w:rsidR="007E3885" w:rsidRPr="00D34042" w:rsidRDefault="007E3885" w:rsidP="00CE3738">
            <w:pPr>
              <w:pStyle w:val="ListParagraph"/>
              <w:numPr>
                <w:ilvl w:val="0"/>
                <w:numId w:val="25"/>
              </w:numPr>
              <w:spacing w:before="40" w:after="0" w:line="240" w:lineRule="auto"/>
              <w:ind w:left="371"/>
              <w:jc w:val="both"/>
              <w:rPr>
                <w:rFonts w:asciiTheme="minorHAnsi" w:hAnsiTheme="minorHAnsi"/>
              </w:rPr>
            </w:pPr>
            <w:r>
              <w:rPr>
                <w:rFonts w:asciiTheme="minorHAnsi" w:hAnsiTheme="minorHAnsi"/>
              </w:rPr>
              <w:t>Recall rate</w:t>
            </w:r>
          </w:p>
          <w:p w14:paraId="1397B944" w14:textId="77777777" w:rsidR="00120210" w:rsidRPr="00B35E76" w:rsidRDefault="00120210" w:rsidP="00CE3738">
            <w:pPr>
              <w:spacing w:before="20" w:after="20" w:line="240" w:lineRule="auto"/>
              <w:ind w:left="21"/>
              <w:rPr>
                <w:rFonts w:cs="Arial"/>
                <w:b/>
              </w:rPr>
            </w:pPr>
            <w:r w:rsidRPr="00B35E76">
              <w:rPr>
                <w:rFonts w:cs="Arial"/>
                <w:b/>
              </w:rPr>
              <w:t>Clinical validity</w:t>
            </w:r>
          </w:p>
          <w:p w14:paraId="3EAB3487" w14:textId="77777777" w:rsidR="00120210" w:rsidRDefault="00120210" w:rsidP="00CE3738">
            <w:pPr>
              <w:pStyle w:val="ListParagraph"/>
              <w:numPr>
                <w:ilvl w:val="0"/>
                <w:numId w:val="25"/>
              </w:numPr>
              <w:spacing w:before="40" w:after="0" w:line="240" w:lineRule="auto"/>
              <w:ind w:left="371"/>
              <w:jc w:val="both"/>
              <w:rPr>
                <w:rFonts w:asciiTheme="minorHAnsi" w:eastAsia="SimSun" w:hAnsiTheme="minorHAnsi"/>
                <w:szCs w:val="20"/>
              </w:rPr>
            </w:pPr>
            <w:r w:rsidRPr="00B35E76">
              <w:rPr>
                <w:rFonts w:asciiTheme="minorHAnsi" w:eastAsia="SimSun" w:hAnsiTheme="minorHAnsi"/>
                <w:szCs w:val="20"/>
              </w:rPr>
              <w:t>Positive and negative predictive values</w:t>
            </w:r>
          </w:p>
          <w:p w14:paraId="6339A80D" w14:textId="77777777" w:rsidR="00120210" w:rsidRDefault="00120210" w:rsidP="00120210">
            <w:pPr>
              <w:pStyle w:val="ListParagraph"/>
              <w:numPr>
                <w:ilvl w:val="0"/>
                <w:numId w:val="25"/>
              </w:numPr>
              <w:spacing w:before="40" w:after="0" w:line="240" w:lineRule="auto"/>
              <w:ind w:left="371"/>
              <w:jc w:val="both"/>
              <w:rPr>
                <w:rFonts w:asciiTheme="minorHAnsi" w:eastAsia="SimSun" w:hAnsiTheme="minorHAnsi"/>
                <w:szCs w:val="20"/>
              </w:rPr>
            </w:pPr>
            <w:r>
              <w:rPr>
                <w:rFonts w:asciiTheme="minorHAnsi" w:eastAsia="SimSun" w:hAnsiTheme="minorHAnsi"/>
                <w:szCs w:val="20"/>
              </w:rPr>
              <w:t>P</w:t>
            </w:r>
            <w:r w:rsidRPr="00B35E76">
              <w:rPr>
                <w:rFonts w:asciiTheme="minorHAnsi" w:eastAsia="SimSun" w:hAnsiTheme="minorHAnsi"/>
                <w:szCs w:val="20"/>
              </w:rPr>
              <w:t xml:space="preserve">ositive and negative likelihood ratios </w:t>
            </w:r>
          </w:p>
          <w:p w14:paraId="490AFC2E" w14:textId="77777777" w:rsidR="00120210" w:rsidRPr="00CE3738" w:rsidRDefault="00120210" w:rsidP="00CE3738">
            <w:pPr>
              <w:pStyle w:val="ListParagraph"/>
              <w:numPr>
                <w:ilvl w:val="0"/>
                <w:numId w:val="25"/>
              </w:numPr>
              <w:spacing w:before="20" w:after="20" w:line="240" w:lineRule="auto"/>
              <w:ind w:left="371"/>
            </w:pPr>
            <w:r>
              <w:rPr>
                <w:rFonts w:cs="Arial"/>
              </w:rPr>
              <w:t>Prognostic value of detecting different types of abnormalities, e.g. architectural distortions, focal asymmetries, micro-calcifications and solid masses</w:t>
            </w:r>
          </w:p>
        </w:tc>
      </w:tr>
    </w:tbl>
    <w:p w14:paraId="7CEA800D" w14:textId="77777777" w:rsidR="008D2F56" w:rsidRDefault="000C2FB1" w:rsidP="002E2849">
      <w:pPr>
        <w:rPr>
          <w:rFonts w:eastAsia="MS Gothic"/>
          <w:bCs/>
          <w:szCs w:val="26"/>
        </w:rPr>
      </w:pPr>
      <w:r>
        <w:rPr>
          <w:rFonts w:eastAsia="MS Gothic"/>
          <w:b/>
          <w:bCs/>
          <w:szCs w:val="26"/>
          <w:u w:val="single"/>
          <w:vertAlign w:val="superscript"/>
        </w:rPr>
        <w:t>a</w:t>
      </w:r>
      <w:r>
        <w:rPr>
          <w:rFonts w:eastAsia="MS Gothic"/>
          <w:b/>
          <w:bCs/>
          <w:szCs w:val="26"/>
          <w:u w:val="single"/>
        </w:rPr>
        <w:t xml:space="preserve"> </w:t>
      </w:r>
      <w:r w:rsidRPr="001D1F62">
        <w:rPr>
          <w:rFonts w:eastAsia="MS Gothic"/>
          <w:bCs/>
          <w:szCs w:val="26"/>
        </w:rPr>
        <w:t>Diagnostic performance</w:t>
      </w:r>
      <w:r w:rsidRPr="00815C6E">
        <w:rPr>
          <w:rFonts w:eastAsia="MS Gothic"/>
          <w:bCs/>
          <w:szCs w:val="26"/>
        </w:rPr>
        <w:t xml:space="preserve"> t</w:t>
      </w:r>
      <w:r>
        <w:rPr>
          <w:rFonts w:eastAsia="MS Gothic"/>
          <w:bCs/>
          <w:szCs w:val="26"/>
        </w:rPr>
        <w:t>o be assessed in the general breast screening population only if insufficient literature is identified on the other four populations</w:t>
      </w:r>
    </w:p>
    <w:p w14:paraId="57E90382" w14:textId="5B70C81F" w:rsidR="002E2849" w:rsidRPr="00A82986" w:rsidRDefault="002E2849" w:rsidP="002E2849">
      <w:pPr>
        <w:rPr>
          <w:rFonts w:eastAsia="MS Gothic"/>
          <w:b/>
          <w:bCs/>
          <w:szCs w:val="26"/>
          <w:u w:val="single"/>
        </w:rPr>
      </w:pPr>
      <w:r w:rsidRPr="00A82986">
        <w:rPr>
          <w:rFonts w:eastAsia="MS Gothic"/>
          <w:b/>
          <w:bCs/>
          <w:szCs w:val="26"/>
          <w:u w:val="single"/>
        </w:rPr>
        <w:br w:type="page"/>
      </w:r>
    </w:p>
    <w:p w14:paraId="213870F0" w14:textId="77777777" w:rsidR="007F4E20" w:rsidRPr="00E364F7" w:rsidRDefault="00E364F7" w:rsidP="00556426">
      <w:pPr>
        <w:pStyle w:val="Heading2"/>
      </w:pPr>
      <w:r w:rsidRPr="00E364F7">
        <w:lastRenderedPageBreak/>
        <w:t>PICO</w:t>
      </w:r>
      <w:r w:rsidR="00953ED7">
        <w:t xml:space="preserve"> </w:t>
      </w:r>
      <w:r w:rsidRPr="00E364F7">
        <w:t>rationale</w:t>
      </w:r>
      <w:r w:rsidR="006D1643">
        <w:t xml:space="preserve"> for the</w:t>
      </w:r>
      <w:r w:rsidR="001B04B7">
        <w:t xml:space="preserve"> </w:t>
      </w:r>
      <w:r w:rsidR="00B45971">
        <w:t xml:space="preserve">investigative </w:t>
      </w:r>
      <w:r w:rsidR="00BA63AA">
        <w:t xml:space="preserve">medical service </w:t>
      </w:r>
    </w:p>
    <w:p w14:paraId="0D517172" w14:textId="77777777" w:rsidR="00896845" w:rsidRPr="00B32843" w:rsidRDefault="00896845" w:rsidP="00FE7113">
      <w:pPr>
        <w:pStyle w:val="Heading3"/>
      </w:pPr>
      <w:r w:rsidRPr="00B32843">
        <w:t>Population</w:t>
      </w:r>
    </w:p>
    <w:p w14:paraId="0879D61E" w14:textId="5AA52BE8" w:rsidR="002B3338" w:rsidRDefault="005B3E25" w:rsidP="001B04B7">
      <w:pPr>
        <w:jc w:val="both"/>
      </w:pPr>
      <w:r>
        <w:t>T</w:t>
      </w:r>
      <w:r w:rsidR="00E364F7" w:rsidRPr="00A82986">
        <w:t>he</w:t>
      </w:r>
      <w:r w:rsidR="00E77F5A" w:rsidRPr="00A82986">
        <w:t xml:space="preserve"> patient</w:t>
      </w:r>
      <w:r w:rsidR="00A84A56" w:rsidRPr="00A82986">
        <w:t xml:space="preserve"> population for whom public funding f</w:t>
      </w:r>
      <w:r w:rsidR="005226BC">
        <w:t>or</w:t>
      </w:r>
      <w:r w:rsidR="00A84A56" w:rsidRPr="00A82986">
        <w:t xml:space="preserve"> </w:t>
      </w:r>
      <w:r>
        <w:t>digital breast tomosynthesis</w:t>
      </w:r>
      <w:r w:rsidR="005226BC">
        <w:t xml:space="preserve"> (DBT)</w:t>
      </w:r>
      <w:r w:rsidR="00A84A56" w:rsidRPr="00A82986">
        <w:t xml:space="preserve"> is intended</w:t>
      </w:r>
      <w:r w:rsidRPr="005B3E25">
        <w:t xml:space="preserve"> </w:t>
      </w:r>
      <w:r>
        <w:t xml:space="preserve">includes </w:t>
      </w:r>
      <w:r w:rsidR="009253FF">
        <w:t>all patients</w:t>
      </w:r>
      <w:r w:rsidR="00B430C2" w:rsidRPr="00B430C2">
        <w:t xml:space="preserve"> </w:t>
      </w:r>
      <w:r w:rsidR="00B430C2">
        <w:t>with</w:t>
      </w:r>
      <w:r w:rsidR="00556426">
        <w:t>:</w:t>
      </w:r>
      <w:r w:rsidR="00B430C2">
        <w:t xml:space="preserve"> </w:t>
      </w:r>
      <w:r w:rsidR="00556426">
        <w:t xml:space="preserve">1) </w:t>
      </w:r>
      <w:r w:rsidR="00B430C2" w:rsidRPr="005B3E25">
        <w:t>symptom</w:t>
      </w:r>
      <w:r w:rsidR="00B430C2">
        <w:t>s or signs suggestive of breast cancer</w:t>
      </w:r>
      <w:r w:rsidR="00556426">
        <w:t>,</w:t>
      </w:r>
      <w:r w:rsidR="000E3DA7">
        <w:t xml:space="preserve"> </w:t>
      </w:r>
      <w:r w:rsidR="00556426">
        <w:t xml:space="preserve">2) </w:t>
      </w:r>
      <w:r w:rsidR="000E3DA7">
        <w:t>a previous personal history of breast cancer</w:t>
      </w:r>
      <w:r>
        <w:t>,</w:t>
      </w:r>
      <w:r w:rsidRPr="005B3E25">
        <w:t xml:space="preserve"> and </w:t>
      </w:r>
      <w:r w:rsidR="00556426">
        <w:t xml:space="preserve">3) </w:t>
      </w:r>
      <w:r w:rsidR="000E3DA7">
        <w:t>women</w:t>
      </w:r>
      <w:r w:rsidRPr="005B3E25">
        <w:t xml:space="preserve"> </w:t>
      </w:r>
      <w:r w:rsidR="008D4AEC">
        <w:t>with an increased</w:t>
      </w:r>
      <w:r w:rsidR="000E3DA7">
        <w:t xml:space="preserve"> risk of developing breast cancer due to</w:t>
      </w:r>
      <w:r>
        <w:t xml:space="preserve"> a family history</w:t>
      </w:r>
      <w:r w:rsidRPr="005B3E25">
        <w:t>.</w:t>
      </w:r>
    </w:p>
    <w:p w14:paraId="4517FD1D" w14:textId="4BB5F8D0" w:rsidR="000E3DA7" w:rsidRDefault="000E3DA7" w:rsidP="00B32843">
      <w:pPr>
        <w:jc w:val="both"/>
      </w:pPr>
      <w:r>
        <w:t xml:space="preserve">The pathway to mammography may vary for patients </w:t>
      </w:r>
      <w:r w:rsidR="00556426">
        <w:t>with</w:t>
      </w:r>
      <w:r>
        <w:t xml:space="preserve"> different indications and age. Therefore, the patients </w:t>
      </w:r>
      <w:r w:rsidR="00C00548">
        <w:t xml:space="preserve">who would be </w:t>
      </w:r>
      <w:r>
        <w:t xml:space="preserve">eligible for reimbursement under Medicare have been divided into </w:t>
      </w:r>
      <w:r w:rsidR="002863C8">
        <w:t>four</w:t>
      </w:r>
      <w:r>
        <w:t xml:space="preserve"> populations</w:t>
      </w:r>
      <w:r w:rsidR="00AC3AC0">
        <w:t xml:space="preserve"> as follows:</w:t>
      </w:r>
    </w:p>
    <w:p w14:paraId="44560E90" w14:textId="5056329C" w:rsidR="000E3DA7" w:rsidRDefault="000E3DA7" w:rsidP="00B32843">
      <w:pPr>
        <w:jc w:val="both"/>
      </w:pPr>
      <w:r w:rsidRPr="00556426">
        <w:rPr>
          <w:u w:val="single"/>
        </w:rPr>
        <w:t xml:space="preserve">Population </w:t>
      </w:r>
      <w:r w:rsidR="00556426">
        <w:rPr>
          <w:u w:val="single"/>
        </w:rPr>
        <w:t>1</w:t>
      </w:r>
      <w:r w:rsidR="00AC3AC0">
        <w:t>:</w:t>
      </w:r>
      <w:r>
        <w:t xml:space="preserve"> </w:t>
      </w:r>
      <w:r w:rsidR="00A5712E">
        <w:t>P</w:t>
      </w:r>
      <w:r>
        <w:t xml:space="preserve">atients </w:t>
      </w:r>
      <w:r w:rsidR="00AC3AC0" w:rsidRPr="00AC3AC0">
        <w:t xml:space="preserve">with symptoms or signs suggestive of breast cancer </w:t>
      </w:r>
      <w:r w:rsidR="00AC3AC0">
        <w:t xml:space="preserve">but </w:t>
      </w:r>
      <w:r>
        <w:t xml:space="preserve">without a </w:t>
      </w:r>
      <w:r w:rsidR="00AC3AC0">
        <w:t xml:space="preserve">previous breast cancer diagnosis </w:t>
      </w:r>
      <w:r>
        <w:t xml:space="preserve">or </w:t>
      </w:r>
      <w:r w:rsidR="00AC3AC0">
        <w:t>a high-risk family history of breast and/or ovarian cancer.</w:t>
      </w:r>
      <w:r w:rsidR="00A5712E">
        <w:t xml:space="preserve"> </w:t>
      </w:r>
      <w:r w:rsidR="002863C8">
        <w:t>This population includes</w:t>
      </w:r>
      <w:r w:rsidR="00A5712E">
        <w:t xml:space="preserve"> symptomatic women </w:t>
      </w:r>
      <w:r w:rsidR="002863C8">
        <w:t xml:space="preserve">and men from the general population, as well as symptomatic women with </w:t>
      </w:r>
      <w:r w:rsidR="00A5712E">
        <w:t>a low-to-moderate increased risk of developing breast cancer</w:t>
      </w:r>
      <w:r w:rsidR="002863C8">
        <w:t>. These women</w:t>
      </w:r>
      <w:r w:rsidR="00A5712E">
        <w:t xml:space="preserve"> </w:t>
      </w:r>
      <w:r w:rsidR="002863C8">
        <w:t>would be treated the same as those with no increased risk</w:t>
      </w:r>
      <w:r w:rsidR="00E23907">
        <w:t>;</w:t>
      </w:r>
      <w:r w:rsidR="002863C8">
        <w:t xml:space="preserve"> </w:t>
      </w:r>
      <w:r w:rsidR="00E23907">
        <w:t>hence, their</w:t>
      </w:r>
      <w:r w:rsidR="00A5712E">
        <w:t xml:space="preserve"> inclu</w:t>
      </w:r>
      <w:r w:rsidR="00E23907">
        <w:t>sion</w:t>
      </w:r>
      <w:r w:rsidR="00A5712E">
        <w:t xml:space="preserve"> in this population.</w:t>
      </w:r>
    </w:p>
    <w:p w14:paraId="1F72B68F" w14:textId="509512B7" w:rsidR="001F2156" w:rsidRDefault="001F2156" w:rsidP="00665C7C">
      <w:pPr>
        <w:spacing w:after="0"/>
        <w:contextualSpacing/>
        <w:jc w:val="both"/>
      </w:pPr>
      <w:r>
        <w:t>Symptoms of breast cancer include</w:t>
      </w:r>
      <w:r w:rsidR="00665C7C">
        <w:rPr>
          <w:rStyle w:val="FootnoteReference"/>
        </w:rPr>
        <w:footnoteReference w:id="2"/>
      </w:r>
      <w:r>
        <w:t>:</w:t>
      </w:r>
    </w:p>
    <w:p w14:paraId="37392356" w14:textId="50B973CF" w:rsidR="001F2156" w:rsidRDefault="00665C7C" w:rsidP="00665C7C">
      <w:pPr>
        <w:pStyle w:val="ListParagraph"/>
        <w:numPr>
          <w:ilvl w:val="0"/>
          <w:numId w:val="34"/>
        </w:numPr>
        <w:ind w:left="425" w:hanging="357"/>
        <w:jc w:val="both"/>
      </w:pPr>
      <w:r>
        <w:t>A l</w:t>
      </w:r>
      <w:r w:rsidR="001F2156">
        <w:t xml:space="preserve">ump or </w:t>
      </w:r>
      <w:r w:rsidR="00EB62EC">
        <w:t xml:space="preserve">area of </w:t>
      </w:r>
      <w:r w:rsidR="001F2156">
        <w:t>thickening</w:t>
      </w:r>
      <w:r>
        <w:t xml:space="preserve"> </w:t>
      </w:r>
      <w:r w:rsidR="00EB62EC">
        <w:t>in the breast</w:t>
      </w:r>
    </w:p>
    <w:p w14:paraId="260D5FF7" w14:textId="3D436D18" w:rsidR="001F2156" w:rsidRDefault="001F2156" w:rsidP="00665C7C">
      <w:pPr>
        <w:pStyle w:val="ListParagraph"/>
        <w:numPr>
          <w:ilvl w:val="0"/>
          <w:numId w:val="34"/>
        </w:numPr>
        <w:ind w:left="426"/>
        <w:jc w:val="both"/>
      </w:pPr>
      <w:r>
        <w:t xml:space="preserve">Persistent, unusual pain </w:t>
      </w:r>
      <w:r w:rsidR="00EB62EC">
        <w:t xml:space="preserve">in the breast or armpit </w:t>
      </w:r>
      <w:r>
        <w:t xml:space="preserve">not related to </w:t>
      </w:r>
      <w:r w:rsidR="00665C7C">
        <w:t>the</w:t>
      </w:r>
      <w:r>
        <w:t xml:space="preserve"> menstrual cycle</w:t>
      </w:r>
    </w:p>
    <w:p w14:paraId="6A274E0F" w14:textId="6DB7EBED" w:rsidR="001F2156" w:rsidRDefault="001F2156" w:rsidP="00665C7C">
      <w:pPr>
        <w:pStyle w:val="ListParagraph"/>
        <w:numPr>
          <w:ilvl w:val="0"/>
          <w:numId w:val="34"/>
        </w:numPr>
        <w:ind w:left="426"/>
        <w:jc w:val="both"/>
      </w:pPr>
      <w:r>
        <w:t xml:space="preserve">Nipple changes (in shape, crusting, a sore or an ulcer, redness, or a nipple that </w:t>
      </w:r>
      <w:r w:rsidR="00EB62EC">
        <w:t>is</w:t>
      </w:r>
      <w:r>
        <w:t xml:space="preserve"> inver</w:t>
      </w:r>
      <w:r w:rsidR="00665C7C">
        <w:t>ted when it used to stick out)</w:t>
      </w:r>
    </w:p>
    <w:p w14:paraId="00EA92A9" w14:textId="41D251A5" w:rsidR="001F2156" w:rsidRDefault="00665C7C" w:rsidP="00665C7C">
      <w:pPr>
        <w:pStyle w:val="ListParagraph"/>
        <w:numPr>
          <w:ilvl w:val="0"/>
          <w:numId w:val="34"/>
        </w:numPr>
        <w:ind w:left="426"/>
        <w:jc w:val="both"/>
      </w:pPr>
      <w:r>
        <w:t>Nipple discharge</w:t>
      </w:r>
      <w:r w:rsidR="00EB62EC">
        <w:t xml:space="preserve"> (with or without blood)</w:t>
      </w:r>
    </w:p>
    <w:p w14:paraId="4208FE83" w14:textId="3509536D" w:rsidR="001F2156" w:rsidRDefault="00EB62EC" w:rsidP="00665C7C">
      <w:pPr>
        <w:pStyle w:val="ListParagraph"/>
        <w:numPr>
          <w:ilvl w:val="0"/>
          <w:numId w:val="34"/>
        </w:numPr>
        <w:ind w:left="426"/>
        <w:jc w:val="both"/>
      </w:pPr>
      <w:r>
        <w:t>A change in</w:t>
      </w:r>
      <w:r w:rsidR="001F2156">
        <w:t xml:space="preserve"> t</w:t>
      </w:r>
      <w:r w:rsidR="00665C7C">
        <w:t>he size or shape of the breast</w:t>
      </w:r>
    </w:p>
    <w:p w14:paraId="6E18CC5E" w14:textId="30FF1A9C" w:rsidR="001F2156" w:rsidRDefault="001F2156" w:rsidP="00665C7C">
      <w:pPr>
        <w:pStyle w:val="ListParagraph"/>
        <w:numPr>
          <w:ilvl w:val="0"/>
          <w:numId w:val="34"/>
        </w:numPr>
        <w:ind w:left="426"/>
        <w:jc w:val="both"/>
      </w:pPr>
      <w:r>
        <w:t>Skin changes (dimpling, unusual r</w:t>
      </w:r>
      <w:r w:rsidR="00665C7C">
        <w:t>edness or other colour changes)</w:t>
      </w:r>
    </w:p>
    <w:p w14:paraId="48652337" w14:textId="0C90ED32" w:rsidR="001F2156" w:rsidRDefault="001F2156" w:rsidP="00665C7C">
      <w:pPr>
        <w:pStyle w:val="ListParagraph"/>
        <w:numPr>
          <w:ilvl w:val="0"/>
          <w:numId w:val="34"/>
        </w:numPr>
        <w:ind w:left="426"/>
        <w:jc w:val="both"/>
      </w:pPr>
      <w:r>
        <w:t>Swell</w:t>
      </w:r>
      <w:r w:rsidR="00665C7C">
        <w:t>ing or discomfort in the armpit</w:t>
      </w:r>
    </w:p>
    <w:p w14:paraId="24249677" w14:textId="438B1E3C" w:rsidR="00BD0BF2" w:rsidRDefault="00BD0BF2" w:rsidP="008A51E4">
      <w:r>
        <w:t>This population would also include w</w:t>
      </w:r>
      <w:r w:rsidRPr="00BD0BF2">
        <w:t xml:space="preserve">omen participating in the BreastScreen Australia program who are identified as having findings suspicious of malignancy </w:t>
      </w:r>
      <w:r>
        <w:t>who</w:t>
      </w:r>
      <w:r w:rsidRPr="00BD0BF2">
        <w:t xml:space="preserve"> wish to be </w:t>
      </w:r>
      <w:r>
        <w:t xml:space="preserve">further </w:t>
      </w:r>
      <w:r w:rsidRPr="00BD0BF2">
        <w:t>assessed in the private health care sector.</w:t>
      </w:r>
      <w:r w:rsidR="00301DAD">
        <w:t xml:space="preserve"> However, generally v</w:t>
      </w:r>
      <w:r w:rsidR="00301DAD" w:rsidRPr="00301DAD">
        <w:t>ery few patients move from the BreastScreen program into the private sector</w:t>
      </w:r>
      <w:r w:rsidR="00F91163">
        <w:t>,</w:t>
      </w:r>
      <w:r w:rsidR="00301DAD" w:rsidRPr="00301DAD">
        <w:t xml:space="preserve"> </w:t>
      </w:r>
      <w:r w:rsidR="00E819E9">
        <w:t xml:space="preserve">with </w:t>
      </w:r>
      <w:r w:rsidR="00301DAD" w:rsidRPr="00301DAD">
        <w:t>the most likely reason be</w:t>
      </w:r>
      <w:r w:rsidR="00E819E9">
        <w:t>ing</w:t>
      </w:r>
      <w:r w:rsidR="00301DAD" w:rsidRPr="00301DAD">
        <w:t xml:space="preserve"> anxiety about a delay in assessment within the BreastScreen program.</w:t>
      </w:r>
      <w:r w:rsidR="00E819E9" w:rsidRPr="00E819E9">
        <w:t xml:space="preserve"> DBT is </w:t>
      </w:r>
      <w:r w:rsidR="00E819E9">
        <w:t xml:space="preserve">currently being </w:t>
      </w:r>
      <w:r w:rsidR="00E819E9" w:rsidRPr="00E819E9">
        <w:t>used within the BreastScreen program for both screening and further assessment.</w:t>
      </w:r>
    </w:p>
    <w:p w14:paraId="347979AA" w14:textId="5DCD8F28" w:rsidR="00AC3AC0" w:rsidRDefault="00AC3AC0" w:rsidP="00AC3AC0">
      <w:pPr>
        <w:spacing w:before="240"/>
        <w:jc w:val="both"/>
      </w:pPr>
      <w:r w:rsidRPr="00556426">
        <w:rPr>
          <w:u w:val="single"/>
        </w:rPr>
        <w:t xml:space="preserve">Population </w:t>
      </w:r>
      <w:r w:rsidR="00556426">
        <w:rPr>
          <w:u w:val="single"/>
        </w:rPr>
        <w:t>2</w:t>
      </w:r>
      <w:r>
        <w:t xml:space="preserve">: </w:t>
      </w:r>
      <w:r w:rsidR="00A5712E">
        <w:t>P</w:t>
      </w:r>
      <w:r>
        <w:t xml:space="preserve">atients with a previous </w:t>
      </w:r>
      <w:r w:rsidR="00EB62EC" w:rsidRPr="00EB62EC">
        <w:t xml:space="preserve">personal </w:t>
      </w:r>
      <w:r w:rsidR="00561F8C" w:rsidRPr="00EB62EC">
        <w:t>history</w:t>
      </w:r>
      <w:r>
        <w:t xml:space="preserve"> </w:t>
      </w:r>
      <w:r w:rsidR="0012319B">
        <w:t>of</w:t>
      </w:r>
      <w:r>
        <w:t xml:space="preserve"> breast cancer, with or without symptoms of breast disease</w:t>
      </w:r>
      <w:r w:rsidR="00561F8C">
        <w:t xml:space="preserve"> recurrence</w:t>
      </w:r>
      <w:r>
        <w:t>.</w:t>
      </w:r>
    </w:p>
    <w:p w14:paraId="333D2FF2" w14:textId="4B13A984" w:rsidR="00AC3AC0" w:rsidRDefault="00AC3AC0" w:rsidP="00AC3AC0">
      <w:pPr>
        <w:spacing w:before="240"/>
        <w:contextualSpacing/>
        <w:jc w:val="both"/>
      </w:pPr>
      <w:r w:rsidRPr="00556426">
        <w:rPr>
          <w:u w:val="single"/>
        </w:rPr>
        <w:t xml:space="preserve">Population </w:t>
      </w:r>
      <w:r w:rsidR="00556426">
        <w:rPr>
          <w:u w:val="single"/>
        </w:rPr>
        <w:t>3</w:t>
      </w:r>
      <w:r>
        <w:t xml:space="preserve">: </w:t>
      </w:r>
      <w:r w:rsidR="00A5712E">
        <w:t>W</w:t>
      </w:r>
      <w:r>
        <w:t xml:space="preserve">omen with </w:t>
      </w:r>
      <w:r w:rsidRPr="00AC3AC0">
        <w:t xml:space="preserve">a high risk of developing breast cancer due to </w:t>
      </w:r>
      <w:r>
        <w:t>their</w:t>
      </w:r>
      <w:r w:rsidRPr="00AC3AC0">
        <w:t xml:space="preserve"> family history</w:t>
      </w:r>
      <w:r w:rsidR="00281B2A">
        <w:t>,</w:t>
      </w:r>
      <w:r>
        <w:t xml:space="preserve"> with or without symptoms of breast disease. </w:t>
      </w:r>
      <w:r w:rsidR="00245FFA">
        <w:t xml:space="preserve">According to the </w:t>
      </w:r>
      <w:r w:rsidR="00245FFA" w:rsidRPr="00245FFA">
        <w:t>Royal Australian College of General Practitioners</w:t>
      </w:r>
      <w:r w:rsidR="00245FFA">
        <w:t xml:space="preserve"> </w:t>
      </w:r>
      <w:r w:rsidR="00245FFA">
        <w:fldChar w:fldCharType="begin"/>
      </w:r>
      <w:r w:rsidR="00245FFA">
        <w:instrText xml:space="preserve"> ADDIN EN.CITE &lt;EndNote&gt;&lt;Cite&gt;&lt;Author&gt;RACGP&lt;/Author&gt;&lt;Year&gt;2018&lt;/Year&gt;&lt;RecNum&gt;37&lt;/RecNum&gt;&lt;DisplayText&gt;(RACGP 2018)&lt;/DisplayText&gt;&lt;record&gt;&lt;rec-number&gt;37&lt;/rec-number&gt;&lt;foreign-keys&gt;&lt;key app="EN" db-id="0wdaf0td1x22xgepa2f5tp9fpffxfszvdww0" timestamp="1551052076"&gt;37&lt;/key&gt;&lt;/foreign-keys&gt;&lt;ref-type name="Report"&gt;27&lt;/ref-type&gt;&lt;contributors&gt;&lt;authors&gt;&lt;author&gt;RACGP&lt;/author&gt;&lt;/authors&gt;&lt;secondary-authors&gt;&lt;author&gt;RACGP&lt;/author&gt;&lt;/secondary-authors&gt;&lt;/contributors&gt;&lt;titles&gt;&lt;title&gt;Guidelines for preventive activities in general practice. 9th edition, updated.&lt;/title&gt;&lt;/titles&gt;&lt;dates&gt;&lt;year&gt;2018&lt;/year&gt;&lt;/dates&gt;&lt;pub-location&gt;East Melbourne, Victoria&lt;/pub-location&gt;&lt;publisher&gt;The Royal Australian College of General Practitioners&lt;/publisher&gt;&lt;urls&gt;&lt;related-urls&gt;&lt;url&gt;https://www.racgp.org.au/clinical-resources/clinical-guidelines/key-racgp-guidelines/view-all-racgp-guidelines/red-book/early-detection-of-cancers/breast-cancer&lt;/url&gt;&lt;/related-urls&gt;&lt;/urls&gt;&lt;/record&gt;&lt;/Cite&gt;&lt;/EndNote&gt;</w:instrText>
      </w:r>
      <w:r w:rsidR="00245FFA">
        <w:fldChar w:fldCharType="separate"/>
      </w:r>
      <w:r w:rsidR="00245FFA">
        <w:rPr>
          <w:noProof/>
        </w:rPr>
        <w:t>(RACGP 2018)</w:t>
      </w:r>
      <w:r w:rsidR="00245FFA">
        <w:fldChar w:fldCharType="end"/>
      </w:r>
      <w:r w:rsidR="00245FFA">
        <w:t>, w</w:t>
      </w:r>
      <w:r>
        <w:t>omen are considered to have a high</w:t>
      </w:r>
      <w:r w:rsidR="00ED6A24">
        <w:t xml:space="preserve"> </w:t>
      </w:r>
      <w:r>
        <w:t xml:space="preserve">risk </w:t>
      </w:r>
      <w:r w:rsidR="00281B2A">
        <w:t xml:space="preserve">if their </w:t>
      </w:r>
      <w:r>
        <w:t>family history meets the following criteria:</w:t>
      </w:r>
    </w:p>
    <w:p w14:paraId="4D6531CD" w14:textId="4C5B1AA6" w:rsidR="00AC3AC0" w:rsidRDefault="00AC3AC0" w:rsidP="00AC3AC0">
      <w:pPr>
        <w:ind w:left="426" w:hanging="426"/>
        <w:contextualSpacing/>
        <w:jc w:val="both"/>
      </w:pPr>
      <w:r>
        <w:t>a.</w:t>
      </w:r>
      <w:r>
        <w:tab/>
        <w:t>Three or more first</w:t>
      </w:r>
      <w:r w:rsidR="00ED6A24">
        <w:t>-</w:t>
      </w:r>
      <w:r>
        <w:t xml:space="preserve"> or second</w:t>
      </w:r>
      <w:r w:rsidR="00ED6A24">
        <w:t>-</w:t>
      </w:r>
      <w:r>
        <w:t>degree relatives, on the same side of the family, who have been diagnosed with breast or ovarian cancer;</w:t>
      </w:r>
    </w:p>
    <w:p w14:paraId="3E346BFA" w14:textId="5E1A2925" w:rsidR="00AC3AC0" w:rsidRDefault="00AC3AC0" w:rsidP="00AC3AC0">
      <w:pPr>
        <w:ind w:left="426" w:hanging="426"/>
        <w:contextualSpacing/>
        <w:jc w:val="both"/>
      </w:pPr>
      <w:r>
        <w:lastRenderedPageBreak/>
        <w:t>b.</w:t>
      </w:r>
      <w:r>
        <w:tab/>
        <w:t>Two or more first</w:t>
      </w:r>
      <w:r w:rsidR="00ED6A24">
        <w:t>-</w:t>
      </w:r>
      <w:r>
        <w:t xml:space="preserve"> or second</w:t>
      </w:r>
      <w:r w:rsidR="00ED6A24">
        <w:t>-</w:t>
      </w:r>
      <w:r>
        <w:t>degree relatives, on the same side of the family, who have been diagnosed with breast or ovarian cancer, if any of the following applies to at least one of the relatives:</w:t>
      </w:r>
    </w:p>
    <w:p w14:paraId="7C1F1BE0" w14:textId="77777777" w:rsidR="00AC3AC0" w:rsidRDefault="00AC3AC0" w:rsidP="00AC3AC0">
      <w:pPr>
        <w:ind w:left="851" w:hanging="426"/>
        <w:contextualSpacing/>
        <w:jc w:val="both"/>
      </w:pPr>
      <w:r>
        <w:t>•</w:t>
      </w:r>
      <w:r>
        <w:tab/>
        <w:t>has been diagnosed with bilateral cancer;</w:t>
      </w:r>
    </w:p>
    <w:p w14:paraId="507D5A35" w14:textId="77777777" w:rsidR="00AC3AC0" w:rsidRDefault="00AC3AC0" w:rsidP="00AC3AC0">
      <w:pPr>
        <w:ind w:left="851" w:hanging="426"/>
        <w:contextualSpacing/>
        <w:jc w:val="both"/>
      </w:pPr>
      <w:r>
        <w:t>•</w:t>
      </w:r>
      <w:r>
        <w:tab/>
        <w:t>had onset of breast cancer before 40 years of age;</w:t>
      </w:r>
    </w:p>
    <w:p w14:paraId="73FA8A94" w14:textId="77777777" w:rsidR="00AC3AC0" w:rsidRDefault="00AC3AC0" w:rsidP="00AC3AC0">
      <w:pPr>
        <w:ind w:left="851" w:hanging="426"/>
        <w:contextualSpacing/>
        <w:jc w:val="both"/>
      </w:pPr>
      <w:r>
        <w:t>•</w:t>
      </w:r>
      <w:r>
        <w:tab/>
        <w:t>had onset of ovarian cancer before 50 years of age;</w:t>
      </w:r>
    </w:p>
    <w:p w14:paraId="6DA33C1C" w14:textId="77777777" w:rsidR="00AC3AC0" w:rsidRDefault="00AC3AC0" w:rsidP="00AC3AC0">
      <w:pPr>
        <w:ind w:left="851" w:hanging="426"/>
        <w:contextualSpacing/>
        <w:jc w:val="both"/>
      </w:pPr>
      <w:r>
        <w:t>•</w:t>
      </w:r>
      <w:r>
        <w:tab/>
        <w:t>has been diagnosed with breast and ovarian cancer, at the same time or at different times;</w:t>
      </w:r>
    </w:p>
    <w:p w14:paraId="2A45F130" w14:textId="77777777" w:rsidR="00AC3AC0" w:rsidRDefault="00AC3AC0" w:rsidP="00AC3AC0">
      <w:pPr>
        <w:ind w:left="851" w:hanging="426"/>
        <w:contextualSpacing/>
        <w:jc w:val="both"/>
      </w:pPr>
      <w:r>
        <w:t>•</w:t>
      </w:r>
      <w:r>
        <w:tab/>
        <w:t>has Ashkenazi Jewish ancestry;</w:t>
      </w:r>
    </w:p>
    <w:p w14:paraId="58429162" w14:textId="77777777" w:rsidR="00AC3AC0" w:rsidRDefault="00AC3AC0" w:rsidP="00AC3AC0">
      <w:pPr>
        <w:ind w:left="851" w:hanging="426"/>
        <w:contextualSpacing/>
        <w:jc w:val="both"/>
      </w:pPr>
      <w:r>
        <w:t>•</w:t>
      </w:r>
      <w:r>
        <w:tab/>
        <w:t>is a male relative who has been diagnosed with breast cancer;</w:t>
      </w:r>
    </w:p>
    <w:p w14:paraId="0CD0395E" w14:textId="2CA95E4A" w:rsidR="00AC3AC0" w:rsidRDefault="00AC3AC0" w:rsidP="00AC3AC0">
      <w:pPr>
        <w:ind w:left="426" w:hanging="426"/>
        <w:contextualSpacing/>
        <w:jc w:val="both"/>
      </w:pPr>
      <w:r>
        <w:t>c.</w:t>
      </w:r>
      <w:r>
        <w:tab/>
        <w:t>One first</w:t>
      </w:r>
      <w:r w:rsidR="00ED6A24">
        <w:t>-</w:t>
      </w:r>
      <w:r>
        <w:t xml:space="preserve"> or second</w:t>
      </w:r>
      <w:r w:rsidR="00ED6A24">
        <w:t>-</w:t>
      </w:r>
      <w:r>
        <w:t>degree relative diagnosed with breast cancer at 45 years or younger, plus another first</w:t>
      </w:r>
      <w:r w:rsidR="00ED6A24">
        <w:t>-</w:t>
      </w:r>
      <w:r>
        <w:t xml:space="preserve"> or second</w:t>
      </w:r>
      <w:r w:rsidR="00ED6A24">
        <w:t>-degree</w:t>
      </w:r>
      <w:r>
        <w:t xml:space="preserve"> relative on the same side of the family with bone or soft tissue sarcoma at age 45 years or younger;</w:t>
      </w:r>
    </w:p>
    <w:p w14:paraId="2B3579AE" w14:textId="7892FB4C" w:rsidR="00AC3AC0" w:rsidRDefault="00AC3AC0" w:rsidP="00AC3AC0">
      <w:pPr>
        <w:ind w:left="426" w:hanging="426"/>
        <w:jc w:val="both"/>
      </w:pPr>
      <w:r>
        <w:t>d.</w:t>
      </w:r>
      <w:r>
        <w:tab/>
        <w:t>Genetic testing has identified the presence of a high</w:t>
      </w:r>
      <w:r w:rsidR="00ED6A24">
        <w:t>-</w:t>
      </w:r>
      <w:r>
        <w:t>risk breast cancer gene mutation.</w:t>
      </w:r>
    </w:p>
    <w:p w14:paraId="64AACC9C" w14:textId="4212BB74" w:rsidR="00E819E9" w:rsidRDefault="00E819E9" w:rsidP="00E819E9">
      <w:pPr>
        <w:jc w:val="both"/>
      </w:pPr>
      <w:r w:rsidRPr="00E819E9">
        <w:t xml:space="preserve">PASC noted that BreastScreen Australia is currently looking into risk factors and what studies are required before introducing risk-based screening in Australia. PASC advised that </w:t>
      </w:r>
      <w:r>
        <w:t>this</w:t>
      </w:r>
      <w:r w:rsidRPr="00E819E9">
        <w:t xml:space="preserve"> will provide information about risk categories, which may significantly affect the evaluation.</w:t>
      </w:r>
    </w:p>
    <w:p w14:paraId="5DD7C650" w14:textId="39BF7836" w:rsidR="00110DDC" w:rsidRDefault="00A32DBF" w:rsidP="001F063F">
      <w:pPr>
        <w:jc w:val="both"/>
      </w:pPr>
      <w:r w:rsidRPr="00A32DBF">
        <w:rPr>
          <w:u w:val="single"/>
        </w:rPr>
        <w:t>Population 4</w:t>
      </w:r>
      <w:r>
        <w:t>:</w:t>
      </w:r>
      <w:r w:rsidRPr="00A32DBF">
        <w:t xml:space="preserve"> </w:t>
      </w:r>
      <w:r w:rsidR="00A5712E">
        <w:t>A</w:t>
      </w:r>
      <w:r w:rsidR="00331CBF">
        <w:t xml:space="preserve">symptomatic </w:t>
      </w:r>
      <w:r w:rsidRPr="00A32DBF">
        <w:t xml:space="preserve">women with a </w:t>
      </w:r>
      <w:r>
        <w:t>low-to-moderate</w:t>
      </w:r>
      <w:r w:rsidRPr="00A32DBF">
        <w:t xml:space="preserve"> </w:t>
      </w:r>
      <w:r w:rsidR="00BD0BF2">
        <w:t xml:space="preserve">increased </w:t>
      </w:r>
      <w:r w:rsidRPr="00A32DBF">
        <w:t>risk of developing breast can</w:t>
      </w:r>
      <w:r w:rsidR="00331CBF">
        <w:t>cer due to their family history</w:t>
      </w:r>
      <w:r w:rsidRPr="00A32DBF">
        <w:t>.</w:t>
      </w:r>
      <w:r>
        <w:t xml:space="preserve"> </w:t>
      </w:r>
      <w:r w:rsidR="00F54314">
        <w:t xml:space="preserve">According to the RACGP Guidelines </w:t>
      </w:r>
      <w:r w:rsidR="00F54314">
        <w:fldChar w:fldCharType="begin"/>
      </w:r>
      <w:r w:rsidR="00F54314">
        <w:instrText xml:space="preserve"> ADDIN EN.CITE &lt;EndNote&gt;&lt;Cite&gt;&lt;Author&gt;RACGP&lt;/Author&gt;&lt;Year&gt;2018&lt;/Year&gt;&lt;RecNum&gt;37&lt;/RecNum&gt;&lt;DisplayText&gt;(RACGP 2018)&lt;/DisplayText&gt;&lt;record&gt;&lt;rec-number&gt;37&lt;/rec-number&gt;&lt;foreign-keys&gt;&lt;key app="EN" db-id="0wdaf0td1x22xgepa2f5tp9fpffxfszvdww0" timestamp="1551052076"&gt;37&lt;/key&gt;&lt;/foreign-keys&gt;&lt;ref-type name="Report"&gt;27&lt;/ref-type&gt;&lt;contributors&gt;&lt;authors&gt;&lt;author&gt;RACGP&lt;/author&gt;&lt;/authors&gt;&lt;secondary-authors&gt;&lt;author&gt;RACGP&lt;/author&gt;&lt;/secondary-authors&gt;&lt;/contributors&gt;&lt;titles&gt;&lt;title&gt;Guidelines for preventive activities in general practice. 9th edition, updated.&lt;/title&gt;&lt;/titles&gt;&lt;dates&gt;&lt;year&gt;2018&lt;/year&gt;&lt;/dates&gt;&lt;pub-location&gt;East Melbourne, Victoria&lt;/pub-location&gt;&lt;publisher&gt;The Royal Australian College of General Practitioners&lt;/publisher&gt;&lt;urls&gt;&lt;related-urls&gt;&lt;url&gt;https://www.racgp.org.au/clinical-resources/clinical-guidelines/key-racgp-guidelines/view-all-racgp-guidelines/red-book/early-detection-of-cancers/breast-cancer&lt;/url&gt;&lt;/related-urls&gt;&lt;/urls&gt;&lt;/record&gt;&lt;/Cite&gt;&lt;/EndNote&gt;</w:instrText>
      </w:r>
      <w:r w:rsidR="00F54314">
        <w:fldChar w:fldCharType="separate"/>
      </w:r>
      <w:r w:rsidR="00F54314">
        <w:rPr>
          <w:noProof/>
        </w:rPr>
        <w:t>(RACGP 2018)</w:t>
      </w:r>
      <w:r w:rsidR="00F54314">
        <w:fldChar w:fldCharType="end"/>
      </w:r>
      <w:r w:rsidR="00F54314">
        <w:t xml:space="preserve">, </w:t>
      </w:r>
      <w:r w:rsidR="00A5712E">
        <w:t>these women</w:t>
      </w:r>
      <w:r w:rsidR="00515857" w:rsidRPr="00515857">
        <w:t xml:space="preserve"> should be monitored in the same manner as the general asymptomatic population; </w:t>
      </w:r>
      <w:r w:rsidR="00A5712E">
        <w:t xml:space="preserve">with </w:t>
      </w:r>
      <w:r w:rsidR="00515857" w:rsidRPr="00515857">
        <w:t xml:space="preserve">screening mammograms (available free of charge from BreastScreen Australia) every two years from the age of 40 years. </w:t>
      </w:r>
      <w:r w:rsidR="0012319B" w:rsidRPr="0012319B">
        <w:t xml:space="preserve">However, it may be recommended </w:t>
      </w:r>
      <w:r w:rsidR="0012319B">
        <w:t xml:space="preserve">that women with a </w:t>
      </w:r>
      <w:r w:rsidR="001F063F">
        <w:t>first</w:t>
      </w:r>
      <w:r w:rsidR="00ED6A24">
        <w:t>-</w:t>
      </w:r>
      <w:r w:rsidR="001F063F">
        <w:t xml:space="preserve">degree relative </w:t>
      </w:r>
      <w:r w:rsidR="002863C8">
        <w:t xml:space="preserve">who was </w:t>
      </w:r>
      <w:r w:rsidR="001F063F">
        <w:t xml:space="preserve">aged &lt;50 years </w:t>
      </w:r>
      <w:r w:rsidR="002863C8">
        <w:t xml:space="preserve">when </w:t>
      </w:r>
      <w:r w:rsidR="001F063F">
        <w:t xml:space="preserve">diagnosed with breast cancer </w:t>
      </w:r>
      <w:r w:rsidR="0012319B" w:rsidRPr="0012319B">
        <w:t>have annual instead of bi-annual screening, starting at least 10 years earlier than the age of the affected relative.</w:t>
      </w:r>
    </w:p>
    <w:p w14:paraId="52033DAA" w14:textId="01739526" w:rsidR="00331CBF" w:rsidRDefault="00E23907" w:rsidP="001F063F">
      <w:pPr>
        <w:jc w:val="both"/>
      </w:pPr>
      <w:r>
        <w:t>These women would be eligible for MBS-funded screening, instead of through BreastScreen Australia, under the proposed new MBS item numbers. Therefore, t</w:t>
      </w:r>
      <w:r w:rsidR="002863C8">
        <w:t>h</w:t>
      </w:r>
      <w:r>
        <w:t>is population consists of tho</w:t>
      </w:r>
      <w:r w:rsidR="002863C8">
        <w:t xml:space="preserve">se women </w:t>
      </w:r>
      <w:r>
        <w:t>who do not wish to be screened through BreastScreen Australia, but choose to have</w:t>
      </w:r>
      <w:r w:rsidR="002863C8">
        <w:t xml:space="preserve"> MBS-funded </w:t>
      </w:r>
      <w:r>
        <w:t>screening instead.</w:t>
      </w:r>
      <w:r w:rsidR="002863C8">
        <w:t xml:space="preserve"> </w:t>
      </w:r>
      <w:r w:rsidR="00F03951">
        <w:t xml:space="preserve">PASC noted that confirmation is required regarding whether </w:t>
      </w:r>
      <w:r w:rsidR="00F91163">
        <w:t>Population</w:t>
      </w:r>
      <w:r w:rsidR="00F03951">
        <w:t xml:space="preserve"> 4 is in scope. If it is considered outside of scope for </w:t>
      </w:r>
      <w:r w:rsidR="009D7769" w:rsidRPr="009D7769">
        <w:t xml:space="preserve">MBS-funded DBT, </w:t>
      </w:r>
      <w:r w:rsidR="00F03951">
        <w:t>it was</w:t>
      </w:r>
      <w:r w:rsidR="009D7769">
        <w:t xml:space="preserve"> noted that</w:t>
      </w:r>
      <w:r w:rsidR="009D7769" w:rsidRPr="009D7769">
        <w:t xml:space="preserve"> it would be necessary to tighten the MBS item descriptor</w:t>
      </w:r>
      <w:r w:rsidR="009D7769">
        <w:t>s to exclude these women. PASC also</w:t>
      </w:r>
      <w:r w:rsidR="009D7769" w:rsidRPr="009D7769">
        <w:t xml:space="preserve"> noted that similar modification of the descriptor for 2D-DM</w:t>
      </w:r>
      <w:r w:rsidR="009D7769">
        <w:t xml:space="preserve"> would also be required</w:t>
      </w:r>
      <w:r w:rsidR="009D7769" w:rsidRPr="009D7769">
        <w:t>.</w:t>
      </w:r>
    </w:p>
    <w:p w14:paraId="3D89DA55" w14:textId="4A2D8B00" w:rsidR="00515857" w:rsidRDefault="00331CBF" w:rsidP="001F063F">
      <w:pPr>
        <w:jc w:val="both"/>
      </w:pPr>
      <w:r>
        <w:t xml:space="preserve">Women </w:t>
      </w:r>
      <w:r w:rsidRPr="00331CBF">
        <w:t xml:space="preserve">with a low-to-moderate </w:t>
      </w:r>
      <w:r w:rsidR="00BD0BF2">
        <w:t xml:space="preserve">increased </w:t>
      </w:r>
      <w:r w:rsidRPr="00331CBF">
        <w:t>risk of developing breast cancer due to their family history</w:t>
      </w:r>
      <w:r w:rsidR="00515857" w:rsidRPr="00515857">
        <w:t xml:space="preserve"> </w:t>
      </w:r>
      <w:r w:rsidRPr="00561F8C">
        <w:rPr>
          <w:u w:val="single"/>
        </w:rPr>
        <w:t>who have</w:t>
      </w:r>
      <w:r w:rsidR="00515857" w:rsidRPr="00561F8C">
        <w:rPr>
          <w:u w:val="single"/>
        </w:rPr>
        <w:t xml:space="preserve"> signs or symptoms suggestive of breast disease</w:t>
      </w:r>
      <w:r w:rsidR="00515857" w:rsidRPr="00515857">
        <w:t xml:space="preserve"> would be </w:t>
      </w:r>
      <w:r w:rsidR="002863C8">
        <w:t xml:space="preserve">treated the same as the general population, and are therefore </w:t>
      </w:r>
      <w:r>
        <w:t>included</w:t>
      </w:r>
      <w:r w:rsidR="00515857" w:rsidRPr="00515857">
        <w:t xml:space="preserve"> in </w:t>
      </w:r>
      <w:r w:rsidR="00F91163">
        <w:t>Population</w:t>
      </w:r>
      <w:r w:rsidR="00D1700E">
        <w:t xml:space="preserve"> </w:t>
      </w:r>
      <w:r w:rsidR="00556426">
        <w:t>1</w:t>
      </w:r>
      <w:r w:rsidR="00515857" w:rsidRPr="00515857">
        <w:t>.</w:t>
      </w:r>
    </w:p>
    <w:p w14:paraId="6C89CBB6" w14:textId="38678058" w:rsidR="00D1700E" w:rsidRDefault="00D1700E" w:rsidP="00D1700E">
      <w:pPr>
        <w:spacing w:after="0" w:line="240" w:lineRule="auto"/>
        <w:contextualSpacing/>
        <w:jc w:val="both"/>
      </w:pPr>
      <w:r>
        <w:t xml:space="preserve">Women with a low </w:t>
      </w:r>
      <w:r w:rsidR="00331CBF">
        <w:t xml:space="preserve">level of increased </w:t>
      </w:r>
      <w:r>
        <w:t>risk of developing breast cancer due to their family history are defined as having breast cancer occurring in:</w:t>
      </w:r>
    </w:p>
    <w:p w14:paraId="7D590757" w14:textId="77777777" w:rsidR="00D1700E" w:rsidRDefault="00D1700E" w:rsidP="00D1700E">
      <w:pPr>
        <w:pStyle w:val="ListParagraph"/>
        <w:numPr>
          <w:ilvl w:val="0"/>
          <w:numId w:val="31"/>
        </w:numPr>
        <w:spacing w:line="240" w:lineRule="auto"/>
        <w:ind w:left="426"/>
        <w:jc w:val="both"/>
      </w:pPr>
      <w:r>
        <w:t>One first-degree relative at age 50 years or older,</w:t>
      </w:r>
    </w:p>
    <w:p w14:paraId="5B7B891E" w14:textId="77777777" w:rsidR="00D1700E" w:rsidRDefault="00D1700E" w:rsidP="00D1700E">
      <w:pPr>
        <w:pStyle w:val="ListParagraph"/>
        <w:numPr>
          <w:ilvl w:val="0"/>
          <w:numId w:val="31"/>
        </w:numPr>
        <w:spacing w:line="240" w:lineRule="auto"/>
        <w:ind w:left="426"/>
        <w:jc w:val="both"/>
      </w:pPr>
      <w:r>
        <w:t>One second-degree relative at any age,</w:t>
      </w:r>
    </w:p>
    <w:p w14:paraId="2D482F1F" w14:textId="042044E2" w:rsidR="00D1700E" w:rsidRDefault="00D1700E" w:rsidP="00D1700E">
      <w:pPr>
        <w:pStyle w:val="ListParagraph"/>
        <w:numPr>
          <w:ilvl w:val="0"/>
          <w:numId w:val="31"/>
        </w:numPr>
        <w:spacing w:line="240" w:lineRule="auto"/>
        <w:ind w:left="426"/>
        <w:jc w:val="both"/>
      </w:pPr>
      <w:r>
        <w:t>Two first</w:t>
      </w:r>
      <w:r w:rsidR="00ED6A24">
        <w:t>-</w:t>
      </w:r>
      <w:r>
        <w:t xml:space="preserve"> or second-degree relatives over the age of 50 years on different sides of the family,</w:t>
      </w:r>
    </w:p>
    <w:p w14:paraId="45448F54" w14:textId="77777777" w:rsidR="00D1700E" w:rsidRDefault="00D1700E" w:rsidP="00D1700E">
      <w:pPr>
        <w:pStyle w:val="ListParagraph"/>
        <w:numPr>
          <w:ilvl w:val="0"/>
          <w:numId w:val="31"/>
        </w:numPr>
        <w:ind w:left="426"/>
        <w:jc w:val="both"/>
      </w:pPr>
      <w:r>
        <w:t>Two second-degree relatives on the same side of the family diagnosed at age 50 years or older.</w:t>
      </w:r>
    </w:p>
    <w:p w14:paraId="723B65E6" w14:textId="77777777" w:rsidR="00D1700E" w:rsidRDefault="00D1700E" w:rsidP="00D1700E">
      <w:pPr>
        <w:spacing w:after="0" w:line="240" w:lineRule="auto"/>
        <w:ind w:left="68"/>
        <w:jc w:val="both"/>
      </w:pPr>
      <w:r>
        <w:t>Women with a moderately increased risk have a family history of breast cancer occurring in:</w:t>
      </w:r>
    </w:p>
    <w:p w14:paraId="6BC12755" w14:textId="0208251E" w:rsidR="00D1700E" w:rsidRDefault="00D1700E" w:rsidP="00D1700E">
      <w:pPr>
        <w:pStyle w:val="ListParagraph"/>
        <w:numPr>
          <w:ilvl w:val="0"/>
          <w:numId w:val="32"/>
        </w:numPr>
        <w:ind w:left="426"/>
        <w:jc w:val="both"/>
      </w:pPr>
      <w:r>
        <w:t>One first-degree relative before the age of 50</w:t>
      </w:r>
      <w:r w:rsidR="002863C8">
        <w:t xml:space="preserve"> years</w:t>
      </w:r>
      <w:r>
        <w:t>, or</w:t>
      </w:r>
    </w:p>
    <w:p w14:paraId="6C0ECE9A" w14:textId="77777777" w:rsidR="00D1700E" w:rsidRDefault="00D1700E" w:rsidP="00D1700E">
      <w:pPr>
        <w:pStyle w:val="ListParagraph"/>
        <w:numPr>
          <w:ilvl w:val="0"/>
          <w:numId w:val="32"/>
        </w:numPr>
        <w:ind w:left="426"/>
        <w:jc w:val="both"/>
      </w:pPr>
      <w:r>
        <w:lastRenderedPageBreak/>
        <w:t>Two first-degree relatives on the same side of the family</w:t>
      </w:r>
      <w:r w:rsidRPr="00D1700E">
        <w:t xml:space="preserve"> </w:t>
      </w:r>
      <w:r>
        <w:t>with at least one diagnosed under the age of 50 years</w:t>
      </w:r>
    </w:p>
    <w:p w14:paraId="0F18EB5A" w14:textId="77777777" w:rsidR="00D1700E" w:rsidRDefault="00D1700E" w:rsidP="00D1700E">
      <w:pPr>
        <w:pStyle w:val="ListParagraph"/>
        <w:numPr>
          <w:ilvl w:val="0"/>
          <w:numId w:val="32"/>
        </w:numPr>
        <w:ind w:left="426"/>
        <w:jc w:val="both"/>
      </w:pPr>
      <w:r>
        <w:t xml:space="preserve">Two second-degree relatives on the same side of the family </w:t>
      </w:r>
      <w:r w:rsidRPr="00D1700E">
        <w:t>with at least one diagnosed under the age of 50 year</w:t>
      </w:r>
      <w:r>
        <w:t>s</w:t>
      </w:r>
    </w:p>
    <w:p w14:paraId="4A09837B" w14:textId="67C6DD97" w:rsidR="00AC3AC0" w:rsidRPr="00AC3AC0" w:rsidRDefault="00245FFA" w:rsidP="00AC3AC0">
      <w:pPr>
        <w:jc w:val="both"/>
        <w:rPr>
          <w:i/>
        </w:rPr>
      </w:pPr>
      <w:r>
        <w:rPr>
          <w:i/>
        </w:rPr>
        <w:t>Incidence of</w:t>
      </w:r>
      <w:r w:rsidR="00AC3AC0">
        <w:rPr>
          <w:i/>
        </w:rPr>
        <w:t xml:space="preserve"> breast cancer</w:t>
      </w:r>
    </w:p>
    <w:p w14:paraId="6A05F0D4" w14:textId="77777777" w:rsidR="005B3E25" w:rsidRDefault="009E5BE6" w:rsidP="005B3E25">
      <w:pPr>
        <w:jc w:val="both"/>
      </w:pPr>
      <w:r>
        <w:t>It is estimated that in 201</w:t>
      </w:r>
      <w:r w:rsidR="00365D99">
        <w:t>9</w:t>
      </w:r>
      <w:r>
        <w:t xml:space="preserve">, breast cancer will be the </w:t>
      </w:r>
      <w:r w:rsidR="004C613B">
        <w:t xml:space="preserve">fourth </w:t>
      </w:r>
      <w:r>
        <w:t xml:space="preserve">most commonly diagnosed cancer in Australia in the general population and </w:t>
      </w:r>
      <w:r w:rsidR="004C613B">
        <w:t xml:space="preserve">the second most common </w:t>
      </w:r>
      <w:r>
        <w:t>among females, with</w:t>
      </w:r>
      <w:r w:rsidR="005B3E25">
        <w:t xml:space="preserve"> </w:t>
      </w:r>
      <w:r>
        <w:t xml:space="preserve">an expected </w:t>
      </w:r>
      <w:r w:rsidR="00365D99">
        <w:t>19</w:t>
      </w:r>
      <w:r w:rsidR="005B3E25">
        <w:t>,</w:t>
      </w:r>
      <w:r w:rsidR="00365D99">
        <w:t>3</w:t>
      </w:r>
      <w:r w:rsidR="005B3E25">
        <w:t>7</w:t>
      </w:r>
      <w:r w:rsidR="00365D99">
        <w:t>1</w:t>
      </w:r>
      <w:r w:rsidR="005B3E25">
        <w:t xml:space="preserve"> women and 1</w:t>
      </w:r>
      <w:r w:rsidR="00365D99">
        <w:t>6</w:t>
      </w:r>
      <w:r w:rsidR="005B3E25">
        <w:t>4 males be</w:t>
      </w:r>
      <w:r>
        <w:t>ing</w:t>
      </w:r>
      <w:r w:rsidR="005B3E25">
        <w:t xml:space="preserve"> newly diagnosed with breast cancer</w:t>
      </w:r>
      <w:r w:rsidR="00365D99">
        <w:rPr>
          <w:rStyle w:val="FootnoteReference"/>
        </w:rPr>
        <w:footnoteReference w:id="3"/>
      </w:r>
      <w:r>
        <w:t>.</w:t>
      </w:r>
      <w:r w:rsidR="005B3E25">
        <w:t xml:space="preserve"> </w:t>
      </w:r>
      <w:r w:rsidR="00365D99">
        <w:t xml:space="preserve">In </w:t>
      </w:r>
      <w:r w:rsidR="004C613B">
        <w:t>2019,</w:t>
      </w:r>
      <w:r w:rsidR="00365D99">
        <w:t xml:space="preserve"> breast cancer</w:t>
      </w:r>
      <w:r>
        <w:t xml:space="preserve"> </w:t>
      </w:r>
      <w:r w:rsidR="004C613B">
        <w:t xml:space="preserve">will </w:t>
      </w:r>
      <w:r w:rsidR="005B3E25">
        <w:t>account for 13.</w:t>
      </w:r>
      <w:r w:rsidR="004C613B">
        <w:t>5</w:t>
      </w:r>
      <w:r w:rsidR="005B3E25">
        <w:t>% of all cancer cases.</w:t>
      </w:r>
      <w:r w:rsidR="005B3E25" w:rsidRPr="005B3E25">
        <w:t xml:space="preserve"> </w:t>
      </w:r>
      <w:r w:rsidR="005B3E25">
        <w:t>The estimated number of deaths from breast cancer in 201</w:t>
      </w:r>
      <w:r w:rsidR="004C613B">
        <w:t>9</w:t>
      </w:r>
      <w:r w:rsidR="005B3E25">
        <w:t xml:space="preserve"> </w:t>
      </w:r>
      <w:r w:rsidR="0027152C">
        <w:t>i</w:t>
      </w:r>
      <w:r w:rsidR="00365D99">
        <w:t>s</w:t>
      </w:r>
      <w:r w:rsidR="005B3E25">
        <w:t xml:space="preserve"> </w:t>
      </w:r>
      <w:r w:rsidR="004C613B">
        <w:t>3</w:t>
      </w:r>
      <w:r w:rsidR="005B3E25">
        <w:t>2 males and 3,</w:t>
      </w:r>
      <w:r w:rsidR="004C613B">
        <w:t>05</w:t>
      </w:r>
      <w:r w:rsidR="005B3E25">
        <w:t>8 females</w:t>
      </w:r>
      <w:r w:rsidR="00813452">
        <w:t xml:space="preserve">, representing </w:t>
      </w:r>
      <w:r w:rsidR="00FE7113">
        <w:t>an age-standardised rate of 10.1%</w:t>
      </w:r>
      <w:r w:rsidR="00813452">
        <w:t>.</w:t>
      </w:r>
      <w:r w:rsidR="003D2E68">
        <w:t xml:space="preserve"> P</w:t>
      </w:r>
      <w:r w:rsidR="00CB3D82">
        <w:t>opulation screening through</w:t>
      </w:r>
      <w:r w:rsidR="00813452">
        <w:t xml:space="preserve"> BreastScreen Australia</w:t>
      </w:r>
      <w:r>
        <w:t xml:space="preserve"> and</w:t>
      </w:r>
      <w:r w:rsidR="00813452">
        <w:t xml:space="preserve"> br</w:t>
      </w:r>
      <w:r w:rsidR="00B32843">
        <w:t>east cancer awareness campaigns has resulted in</w:t>
      </w:r>
      <w:r w:rsidR="00813452">
        <w:t xml:space="preserve"> earlier detection</w:t>
      </w:r>
      <w:r w:rsidR="00B32843">
        <w:t>, and</w:t>
      </w:r>
      <w:r w:rsidR="00813452">
        <w:t xml:space="preserve"> </w:t>
      </w:r>
      <w:r>
        <w:t xml:space="preserve">in combination with better treatment options </w:t>
      </w:r>
      <w:r w:rsidR="00B32843">
        <w:t xml:space="preserve">this </w:t>
      </w:r>
      <w:r w:rsidR="00813452">
        <w:t>has led to an increase in the c</w:t>
      </w:r>
      <w:r w:rsidR="005B3E25">
        <w:t xml:space="preserve">hance of surviving at least 5 years </w:t>
      </w:r>
      <w:r w:rsidR="00813452">
        <w:t xml:space="preserve">after diagnosis </w:t>
      </w:r>
      <w:r w:rsidR="00BA24C5">
        <w:t xml:space="preserve">from 72% in </w:t>
      </w:r>
      <w:r w:rsidR="00BA24C5" w:rsidRPr="00BA24C5">
        <w:t>1982–1987</w:t>
      </w:r>
      <w:r w:rsidR="00BA24C5">
        <w:t xml:space="preserve"> </w:t>
      </w:r>
      <w:r w:rsidR="00813452">
        <w:t xml:space="preserve">to 91% in </w:t>
      </w:r>
      <w:r w:rsidR="005B3E25">
        <w:t>2010–2014</w:t>
      </w:r>
      <w:r w:rsidR="004642B9">
        <w:t xml:space="preserve"> </w:t>
      </w:r>
      <w:r w:rsidR="00F36585">
        <w:fldChar w:fldCharType="begin"/>
      </w:r>
      <w:r w:rsidR="00F36585">
        <w:instrText xml:space="preserve"> ADDIN EN.CITE &lt;EndNote&gt;&lt;Cite&gt;&lt;Author&gt;Australian Institute of Health and Welfare&lt;/Author&gt;&lt;Year&gt;2012&lt;/Year&gt;&lt;RecNum&gt;21&lt;/RecNum&gt;&lt;DisplayText&gt;(Australian Institute of Health and Welfare 2012; Breast Cancer Network Australia 2018)&lt;/DisplayText&gt;&lt;record&gt;&lt;rec-number&gt;21&lt;/rec-number&gt;&lt;foreign-keys&gt;&lt;key app="EN" db-id="0wdaf0td1x22xgepa2f5tp9fpffxfszvdww0" timestamp="1549432834"&gt;21&lt;/key&gt;&lt;/foreign-keys&gt;&lt;ref-type name="Catalog"&gt;8&lt;/ref-type&gt;&lt;contributors&gt;&lt;authors&gt;&lt;author&gt;Australian Institute of Health and Welfare,&lt;/author&gt;&lt;/authors&gt;&lt;/contributors&gt;&lt;titles&gt;&lt;title&gt;Breast cancer in Australia: an overview &lt;/title&gt;&lt;secondary-title&gt;Cancer series no. 71. Cat. no. CAN 67&lt;/secondary-title&gt;&lt;/titles&gt;&lt;num-vols&gt;CAN 67&lt;/num-vols&gt;&lt;dates&gt;&lt;year&gt;2012&lt;/year&gt;&lt;pub-dates&gt;&lt;date&gt;October 2012&lt;/date&gt;&lt;/pub-dates&gt;&lt;/dates&gt;&lt;pub-location&gt;Canberra: AIHW&lt;/pub-location&gt;&lt;isbn&gt;978-1-74249-355-8&lt;/isbn&gt;&lt;urls&gt;&lt;/urls&gt;&lt;/record&gt;&lt;/Cite&gt;&lt;Cite&gt;&lt;Author&gt;Breast Cancer Network Australia&lt;/Author&gt;&lt;Year&gt;2018&lt;/Year&gt;&lt;RecNum&gt;22&lt;/RecNum&gt;&lt;record&gt;&lt;rec-number&gt;22&lt;/rec-number&gt;&lt;foreign-keys&gt;&lt;key app="EN" db-id="0wdaf0td1x22xgepa2f5tp9fpffxfszvdww0" timestamp="1549433734"&gt;22&lt;/key&gt;&lt;/foreign-keys&gt;&lt;ref-type name="Pamphlet"&gt;24&lt;/ref-type&gt;&lt;contributors&gt;&lt;authors&gt;&lt;author&gt;Breast Cancer Network Australia,&lt;/author&gt;&lt;/authors&gt;&lt;/contributors&gt;&lt;titles&gt;&lt;title&gt;Breast cancer statisitcs in Australia&lt;/title&gt;&lt;/titles&gt;&lt;dates&gt;&lt;year&gt;2018&lt;/year&gt;&lt;pub-dates&gt;&lt;date&gt;August 2018&lt;/date&gt;&lt;/pub-dates&gt;&lt;/dates&gt;&lt;pub-location&gt;Canberra&lt;/pub-location&gt;&lt;urls&gt;&lt;related-urls&gt;&lt;url&gt;https://www.bcna.org.au/news/2018/08/the-latest-breast-cancer-stats-from-aihw/&lt;/url&gt;&lt;/related-urls&gt;&lt;/urls&gt;&lt;/record&gt;&lt;/Cite&gt;&lt;/EndNote&gt;</w:instrText>
      </w:r>
      <w:r w:rsidR="00F36585">
        <w:fldChar w:fldCharType="separate"/>
      </w:r>
      <w:r w:rsidR="00F36585">
        <w:rPr>
          <w:noProof/>
        </w:rPr>
        <w:t>(Australian Institute of Health and Welfare 2012; Breast Cancer Network Australia 2018)</w:t>
      </w:r>
      <w:r w:rsidR="00F36585">
        <w:fldChar w:fldCharType="end"/>
      </w:r>
      <w:r w:rsidR="00813452">
        <w:t>.</w:t>
      </w:r>
      <w:r w:rsidR="00CB3D82">
        <w:t xml:space="preserve"> </w:t>
      </w:r>
    </w:p>
    <w:p w14:paraId="00F4EB7B" w14:textId="77777777" w:rsidR="003E69C9" w:rsidRDefault="003E69C9" w:rsidP="00CB3D82">
      <w:pPr>
        <w:jc w:val="both"/>
      </w:pPr>
      <w:r w:rsidRPr="003E69C9">
        <w:t>In 201</w:t>
      </w:r>
      <w:r w:rsidR="00FE7113">
        <w:t>9</w:t>
      </w:r>
      <w:r w:rsidR="00B430C2">
        <w:t>, it is estimated that the age-</w:t>
      </w:r>
      <w:r w:rsidRPr="003E69C9">
        <w:t>standardised incidence rate will be 6</w:t>
      </w:r>
      <w:r w:rsidR="00FE7113">
        <w:t>7.7</w:t>
      </w:r>
      <w:r w:rsidRPr="003E69C9">
        <w:t xml:space="preserve"> cases per 100,000 persons (1.</w:t>
      </w:r>
      <w:r w:rsidR="00FE7113">
        <w:t>1</w:t>
      </w:r>
      <w:r w:rsidRPr="003E69C9">
        <w:t xml:space="preserve"> for males and 1</w:t>
      </w:r>
      <w:r w:rsidR="00FE7113">
        <w:t>31</w:t>
      </w:r>
      <w:r w:rsidRPr="003E69C9">
        <w:t xml:space="preserve"> for females).</w:t>
      </w:r>
      <w:r w:rsidR="009E5BE6">
        <w:t xml:space="preserve"> </w:t>
      </w:r>
      <w:r w:rsidRPr="003E69C9">
        <w:t xml:space="preserve">The incidence </w:t>
      </w:r>
      <w:r w:rsidR="009E5BE6">
        <w:t>rate</w:t>
      </w:r>
      <w:r w:rsidRPr="003E69C9">
        <w:t xml:space="preserve"> increases with age</w:t>
      </w:r>
      <w:r w:rsidR="00281B2A">
        <w:t>;</w:t>
      </w:r>
      <w:r w:rsidR="0004583D">
        <w:t xml:space="preserve"> a</w:t>
      </w:r>
      <w:r w:rsidRPr="003E69C9">
        <w:t xml:space="preserve">round 21% of new cases </w:t>
      </w:r>
      <w:r w:rsidR="00281B2A">
        <w:t xml:space="preserve">are </w:t>
      </w:r>
      <w:r w:rsidRPr="003E69C9">
        <w:t xml:space="preserve">diagnosed in women younger than 50 years and 42% in those aged </w:t>
      </w:r>
      <w:r w:rsidR="009E5BE6">
        <w:t xml:space="preserve">over </w:t>
      </w:r>
      <w:r w:rsidRPr="003E69C9">
        <w:t>65</w:t>
      </w:r>
      <w:r w:rsidR="009E5BE6">
        <w:t xml:space="preserve"> years</w:t>
      </w:r>
      <w:r w:rsidRPr="003E69C9">
        <w:t xml:space="preserve">. </w:t>
      </w:r>
      <w:r w:rsidR="009E5BE6">
        <w:t>T</w:t>
      </w:r>
      <w:r w:rsidRPr="003E69C9">
        <w:t xml:space="preserve">he average age of </w:t>
      </w:r>
      <w:r w:rsidR="009E5BE6">
        <w:t>diagnosis in Australian women i</w:t>
      </w:r>
      <w:r w:rsidRPr="003E69C9">
        <w:t xml:space="preserve">s 61 years. </w:t>
      </w:r>
      <w:r>
        <w:t>In 201</w:t>
      </w:r>
      <w:r w:rsidR="00365D99">
        <w:t>9</w:t>
      </w:r>
      <w:r>
        <w:t xml:space="preserve">, it is estimated that the risk of an individual being diagnosed with breast cancer by their 85th birthday will be 1 in </w:t>
      </w:r>
      <w:r w:rsidR="00365D99">
        <w:t>6</w:t>
      </w:r>
      <w:r>
        <w:t xml:space="preserve">75 </w:t>
      </w:r>
      <w:r w:rsidR="00365D99">
        <w:t xml:space="preserve">for </w:t>
      </w:r>
      <w:r>
        <w:t xml:space="preserve">males and 1 in </w:t>
      </w:r>
      <w:r w:rsidR="00365D99">
        <w:t>7</w:t>
      </w:r>
      <w:r>
        <w:t xml:space="preserve"> </w:t>
      </w:r>
      <w:r w:rsidR="00365D99">
        <w:t xml:space="preserve">for </w:t>
      </w:r>
      <w:r>
        <w:t>females.</w:t>
      </w:r>
    </w:p>
    <w:p w14:paraId="4D73B958" w14:textId="38D0A3FF" w:rsidR="00FA2625" w:rsidRDefault="005F60B8" w:rsidP="00CB3D82">
      <w:pPr>
        <w:jc w:val="both"/>
      </w:pPr>
      <w:r w:rsidRPr="005F60B8">
        <w:t xml:space="preserve">The Department stated that </w:t>
      </w:r>
      <w:r w:rsidR="00494399">
        <w:t>“</w:t>
      </w:r>
      <w:r w:rsidRPr="005F60B8">
        <w:t xml:space="preserve">a </w:t>
      </w:r>
      <w:r w:rsidR="00494399">
        <w:t>more</w:t>
      </w:r>
      <w:r w:rsidRPr="005F60B8">
        <w:t xml:space="preserve"> accurate estimate of the four populations</w:t>
      </w:r>
      <w:r w:rsidR="00494399">
        <w:t>”</w:t>
      </w:r>
      <w:r w:rsidRPr="005F60B8">
        <w:t xml:space="preserve"> would be required to inform the assessment.</w:t>
      </w:r>
      <w:r>
        <w:t xml:space="preserve"> </w:t>
      </w:r>
      <w:r w:rsidR="00FA2625" w:rsidRPr="00FA2625">
        <w:t xml:space="preserve">Utilisation of the interim MBS item numbers for DBT </w:t>
      </w:r>
      <w:r w:rsidR="00FA2625">
        <w:t>(</w:t>
      </w:r>
      <w:r w:rsidR="007F5C80">
        <w:t xml:space="preserve">see </w:t>
      </w:r>
      <w:r w:rsidR="00FA2625">
        <w:t xml:space="preserve">Table 2) </w:t>
      </w:r>
      <w:r w:rsidR="00FA2625" w:rsidRPr="00FA2625">
        <w:t xml:space="preserve">indicate that 133,452 claims were processed between 01/11/2018 and 27/03/2019. Of these 88,738 (66.5%) were referred by GPs. According to </w:t>
      </w:r>
      <w:r w:rsidR="00F91163">
        <w:t xml:space="preserve">the </w:t>
      </w:r>
      <w:r w:rsidR="00FA2625" w:rsidRPr="00FA2625">
        <w:t xml:space="preserve">Royal Australian and New Zealand College of Radiologists (RANZCR), GPs usually refer symptomatic patients, thus more than half of the DBTs performed under the interim MBS item numbers have been for patients who would </w:t>
      </w:r>
      <w:r w:rsidR="00301DAD">
        <w:t xml:space="preserve">most likely </w:t>
      </w:r>
      <w:r w:rsidR="00FA2625" w:rsidRPr="00FA2625">
        <w:t xml:space="preserve">be included in </w:t>
      </w:r>
      <w:r w:rsidR="00F91163">
        <w:t>P</w:t>
      </w:r>
      <w:r w:rsidR="00FA2625" w:rsidRPr="00FA2625">
        <w:t>opulation 1.</w:t>
      </w:r>
      <w:r w:rsidR="007F5C80">
        <w:t xml:space="preserve"> Specialists usually refer patients with previous cancer or those with a family history. Of the 43,856 (32.9%) patients referred by specialists most would have had cancer previously, patients with a family history would be a minority.</w:t>
      </w:r>
      <w:r w:rsidRPr="005F60B8">
        <w:t xml:space="preserve"> PASC queried whether these assumptions can be used to estimate population sizes</w:t>
      </w:r>
      <w:r>
        <w:t>.</w:t>
      </w:r>
    </w:p>
    <w:p w14:paraId="4EFA87D4" w14:textId="77777777" w:rsidR="00E364F7" w:rsidRPr="00A82986" w:rsidRDefault="002B3338" w:rsidP="001B04B7">
      <w:pPr>
        <w:jc w:val="both"/>
        <w:rPr>
          <w:i/>
        </w:rPr>
      </w:pPr>
      <w:r w:rsidRPr="00A82986">
        <w:rPr>
          <w:i/>
        </w:rPr>
        <w:t>Rationale</w:t>
      </w:r>
    </w:p>
    <w:p w14:paraId="7C39A80E" w14:textId="37303100" w:rsidR="008254A4" w:rsidRDefault="008254A4" w:rsidP="001B04B7">
      <w:pPr>
        <w:jc w:val="both"/>
      </w:pPr>
      <w:r>
        <w:t xml:space="preserve">Women participating in the BreastScreen Australia program who </w:t>
      </w:r>
      <w:r w:rsidR="00375E88">
        <w:t xml:space="preserve">are </w:t>
      </w:r>
      <w:r>
        <w:t xml:space="preserve">identified as having findings suspicious of malignancy </w:t>
      </w:r>
      <w:r w:rsidR="009253FF">
        <w:t xml:space="preserve">and wish to be assessed in the private health care sector </w:t>
      </w:r>
      <w:r>
        <w:t xml:space="preserve">would </w:t>
      </w:r>
      <w:r w:rsidR="009253FF">
        <w:t xml:space="preserve">also </w:t>
      </w:r>
      <w:r>
        <w:t xml:space="preserve">be eligible for </w:t>
      </w:r>
      <w:r w:rsidR="0004583D">
        <w:t xml:space="preserve">reimbursement for </w:t>
      </w:r>
      <w:r>
        <w:t xml:space="preserve">DBT </w:t>
      </w:r>
      <w:r w:rsidR="0004583D">
        <w:t xml:space="preserve">from the MBS </w:t>
      </w:r>
      <w:r>
        <w:t xml:space="preserve">if not already undertaken as part of the initial breast screen. </w:t>
      </w:r>
      <w:r w:rsidR="00BD0BF2">
        <w:t xml:space="preserve">These women would be included in </w:t>
      </w:r>
      <w:r w:rsidR="00F91163">
        <w:t>P</w:t>
      </w:r>
      <w:r w:rsidR="00BD0BF2">
        <w:t>opulation 1.</w:t>
      </w:r>
    </w:p>
    <w:p w14:paraId="4AF116CC" w14:textId="054A8A02" w:rsidR="00B430C2" w:rsidRDefault="00BF761F" w:rsidP="001B04B7">
      <w:pPr>
        <w:jc w:val="both"/>
      </w:pPr>
      <w:r w:rsidRPr="00BF761F">
        <w:t xml:space="preserve">Prior to the use of </w:t>
      </w:r>
      <w:r w:rsidR="0069527B">
        <w:t>DBT</w:t>
      </w:r>
      <w:r w:rsidR="00C728A3">
        <w:t xml:space="preserve">, patients </w:t>
      </w:r>
      <w:r w:rsidR="00AC3AC0">
        <w:t xml:space="preserve">who </w:t>
      </w:r>
      <w:r w:rsidR="00C728A3">
        <w:t>we</w:t>
      </w:r>
      <w:r w:rsidRPr="00BF761F">
        <w:t>re investigated with clinical history and examination by their general practitioner or a breast clinical specialist</w:t>
      </w:r>
      <w:r w:rsidR="00AC3AC0">
        <w:t xml:space="preserve"> and found to have</w:t>
      </w:r>
      <w:r w:rsidR="00B430C2" w:rsidRPr="00B430C2">
        <w:t xml:space="preserve"> symptoms or signs suggestive of breast cancer, </w:t>
      </w:r>
      <w:r w:rsidR="00AC3AC0">
        <w:t xml:space="preserve">and/or </w:t>
      </w:r>
      <w:r w:rsidR="00B430C2" w:rsidRPr="00B430C2">
        <w:t xml:space="preserve">a family history or previous personal history of breast cancer, </w:t>
      </w:r>
      <w:r w:rsidR="00C728A3">
        <w:t>we</w:t>
      </w:r>
      <w:r>
        <w:t xml:space="preserve">re referred for </w:t>
      </w:r>
      <w:r w:rsidR="009253FF">
        <w:t>imaging tests, includ</w:t>
      </w:r>
      <w:r w:rsidR="002D07F7">
        <w:t xml:space="preserve">ing </w:t>
      </w:r>
      <w:r>
        <w:t>2</w:t>
      </w:r>
      <w:r w:rsidR="009F41F6">
        <w:t>-dimensional (2</w:t>
      </w:r>
      <w:r>
        <w:t>D</w:t>
      </w:r>
      <w:r w:rsidR="009F41F6">
        <w:t>)</w:t>
      </w:r>
      <w:r>
        <w:t xml:space="preserve"> </w:t>
      </w:r>
      <w:r w:rsidR="00786F0D">
        <w:t xml:space="preserve">digital </w:t>
      </w:r>
      <w:r>
        <w:t xml:space="preserve">mammography </w:t>
      </w:r>
      <w:r w:rsidR="00786F0D">
        <w:t>(DM)</w:t>
      </w:r>
      <w:r w:rsidR="002D07F7">
        <w:t>,</w:t>
      </w:r>
      <w:r w:rsidR="00786F0D">
        <w:t xml:space="preserve"> </w:t>
      </w:r>
      <w:r w:rsidR="002D07F7">
        <w:t xml:space="preserve">ultrasound and/or magnetic </w:t>
      </w:r>
      <w:r w:rsidR="002D07F7">
        <w:lastRenderedPageBreak/>
        <w:t xml:space="preserve">resonance imaging (MRI) </w:t>
      </w:r>
      <w:r w:rsidR="00B430C2" w:rsidRPr="00B430C2">
        <w:t xml:space="preserve">to </w:t>
      </w:r>
      <w:r>
        <w:t xml:space="preserve">determine the presence of </w:t>
      </w:r>
      <w:r w:rsidR="00B430C2" w:rsidRPr="00B430C2">
        <w:t xml:space="preserve">malignant disease. </w:t>
      </w:r>
      <w:r w:rsidR="009253FF">
        <w:t xml:space="preserve">For further details on </w:t>
      </w:r>
      <w:r w:rsidR="002D07F7">
        <w:t xml:space="preserve">when these </w:t>
      </w:r>
      <w:r w:rsidR="009253FF">
        <w:t>imaging test</w:t>
      </w:r>
      <w:r w:rsidR="002D07F7">
        <w:t>s are used</w:t>
      </w:r>
      <w:r w:rsidR="009253FF">
        <w:t xml:space="preserve"> see the ‘Current and proposed clinical </w:t>
      </w:r>
      <w:r w:rsidR="002E2849">
        <w:t xml:space="preserve">management </w:t>
      </w:r>
      <w:r w:rsidR="009253FF">
        <w:t xml:space="preserve">algorithms’ section below. </w:t>
      </w:r>
      <w:r w:rsidR="002E2849">
        <w:t xml:space="preserve">In recent practice, </w:t>
      </w:r>
      <w:r w:rsidR="002D07F7">
        <w:t>2D mammography</w:t>
      </w:r>
      <w:r w:rsidR="0069527B">
        <w:t xml:space="preserve"> </w:t>
      </w:r>
      <w:r w:rsidR="00C728A3">
        <w:t>has largely</w:t>
      </w:r>
      <w:r w:rsidR="0069527B">
        <w:t xml:space="preserve"> </w:t>
      </w:r>
      <w:r w:rsidR="00C728A3">
        <w:t xml:space="preserve">been </w:t>
      </w:r>
      <w:r w:rsidR="0069527B">
        <w:t>replaced by the proposed intervention</w:t>
      </w:r>
      <w:r w:rsidR="00C728A3">
        <w:t>,</w:t>
      </w:r>
      <w:r w:rsidR="0069527B">
        <w:t xml:space="preserve"> DBT</w:t>
      </w:r>
      <w:r w:rsidR="00245FFA">
        <w:t xml:space="preserve">, </w:t>
      </w:r>
      <w:r w:rsidR="00C728A3">
        <w:t>for which interim funding is available through the MBS</w:t>
      </w:r>
      <w:r w:rsidR="0069527B">
        <w:t xml:space="preserve">. </w:t>
      </w:r>
      <w:r w:rsidR="00245FFA">
        <w:t>However, the extent to which DBT is used in conjunction with</w:t>
      </w:r>
      <w:r w:rsidR="00245FFA" w:rsidRPr="00A371CC">
        <w:t xml:space="preserve"> 2D imaging</w:t>
      </w:r>
      <w:r w:rsidR="00245FFA">
        <w:t xml:space="preserve"> is </w:t>
      </w:r>
      <w:r w:rsidR="00592973">
        <w:t>unknown</w:t>
      </w:r>
      <w:r w:rsidR="00245FFA">
        <w:t xml:space="preserve">. </w:t>
      </w:r>
      <w:r w:rsidR="00B430C2" w:rsidRPr="00B430C2">
        <w:t xml:space="preserve">Although benign conditions are not life threatening, breast imaging </w:t>
      </w:r>
      <w:r>
        <w:t xml:space="preserve">of patients with suspected benign disease </w:t>
      </w:r>
      <w:r w:rsidR="00B430C2" w:rsidRPr="00B430C2">
        <w:t>is required for exclusion of malignancy. Early detection of breast cancer results in reduced mortality and morbidity.</w:t>
      </w:r>
      <w:r>
        <w:t xml:space="preserve"> </w:t>
      </w:r>
      <w:r w:rsidRPr="00BF761F">
        <w:t>Patient management</w:t>
      </w:r>
      <w:r>
        <w:t xml:space="preserve"> in accordance with clinical guidelines</w:t>
      </w:r>
      <w:r w:rsidRPr="00BF761F">
        <w:t xml:space="preserve"> is based on the </w:t>
      </w:r>
      <w:r w:rsidR="00281B2A" w:rsidRPr="00BF761F">
        <w:t xml:space="preserve">results </w:t>
      </w:r>
      <w:r w:rsidR="00281B2A">
        <w:t xml:space="preserve">of the ‘triple test’, which refers to </w:t>
      </w:r>
      <w:r w:rsidR="00AC1C52">
        <w:t xml:space="preserve">the </w:t>
      </w:r>
      <w:r w:rsidRPr="00BF761F">
        <w:t xml:space="preserve">combined clinical </w:t>
      </w:r>
      <w:r w:rsidR="00AC1C52">
        <w:t xml:space="preserve">exam, diagnostic </w:t>
      </w:r>
      <w:r w:rsidRPr="00BF761F">
        <w:t>imaging</w:t>
      </w:r>
      <w:r w:rsidR="00AC1C52" w:rsidRPr="00AC1C52">
        <w:t xml:space="preserve"> </w:t>
      </w:r>
      <w:r w:rsidR="00592973" w:rsidRPr="00BF761F">
        <w:t>and</w:t>
      </w:r>
      <w:r w:rsidR="00592973">
        <w:t xml:space="preserve"> biopsy results</w:t>
      </w:r>
      <w:r>
        <w:t>.</w:t>
      </w:r>
      <w:r w:rsidR="00137937" w:rsidRPr="00137937">
        <w:t xml:space="preserve"> </w:t>
      </w:r>
      <w:r w:rsidR="00137937">
        <w:t>I</w:t>
      </w:r>
      <w:r w:rsidR="00137937" w:rsidRPr="00137937">
        <w:t>f there is any inconsistency</w:t>
      </w:r>
      <w:r w:rsidR="00137937">
        <w:t xml:space="preserve"> between the three parts of the </w:t>
      </w:r>
      <w:r w:rsidR="00137937" w:rsidRPr="00137937">
        <w:t xml:space="preserve">triple test, or all three </w:t>
      </w:r>
      <w:r w:rsidR="00137937">
        <w:t>parts</w:t>
      </w:r>
      <w:r w:rsidR="00137937" w:rsidRPr="00137937">
        <w:t xml:space="preserve"> are not </w:t>
      </w:r>
      <w:r w:rsidR="00137937">
        <w:t>aligned</w:t>
      </w:r>
      <w:r w:rsidR="00137937" w:rsidRPr="00137937">
        <w:t>, further assessment is required.</w:t>
      </w:r>
      <w:r w:rsidR="00137937">
        <w:t xml:space="preserve"> </w:t>
      </w:r>
      <w:r w:rsidR="005664A9">
        <w:t>W</w:t>
      </w:r>
      <w:r w:rsidR="00137937" w:rsidRPr="00137937">
        <w:t xml:space="preserve">hen the triple test is concordant </w:t>
      </w:r>
      <w:r w:rsidR="005664A9" w:rsidRPr="00137937">
        <w:t xml:space="preserve">for </w:t>
      </w:r>
      <w:r w:rsidR="005664A9">
        <w:t xml:space="preserve">either </w:t>
      </w:r>
      <w:r w:rsidR="005664A9" w:rsidRPr="00137937">
        <w:t xml:space="preserve">benign or malignant </w:t>
      </w:r>
      <w:r w:rsidR="005664A9">
        <w:t xml:space="preserve">breast disease </w:t>
      </w:r>
      <w:r w:rsidR="00137937" w:rsidRPr="00137937">
        <w:t>it</w:t>
      </w:r>
      <w:r w:rsidR="005664A9">
        <w:t>’s</w:t>
      </w:r>
      <w:r w:rsidR="00137937" w:rsidRPr="00137937">
        <w:t xml:space="preserve"> diagnostic accuracy approach</w:t>
      </w:r>
      <w:r w:rsidR="005664A9">
        <w:t>es</w:t>
      </w:r>
      <w:r w:rsidR="00137937" w:rsidRPr="00137937">
        <w:t xml:space="preserve"> 100% and </w:t>
      </w:r>
      <w:r w:rsidR="005664A9">
        <w:t>d</w:t>
      </w:r>
      <w:r w:rsidR="00137937" w:rsidRPr="00137937">
        <w:t>efinitive treatment can be started</w:t>
      </w:r>
      <w:r w:rsidR="005664A9">
        <w:t xml:space="preserve"> </w:t>
      </w:r>
      <w:r w:rsidR="001F2156">
        <w:fldChar w:fldCharType="begin"/>
      </w:r>
      <w:r w:rsidR="001F2156">
        <w:instrText xml:space="preserve"> ADDIN EN.CITE &lt;EndNote&gt;&lt;Cite&gt;&lt;Author&gt;Kharkwal&lt;/Author&gt;&lt;Year&gt;2014&lt;/Year&gt;&lt;RecNum&gt;40&lt;/RecNum&gt;&lt;DisplayText&gt;(Kharkwal, Sameer &amp;amp; Mukherjee 2014)&lt;/DisplayText&gt;&lt;record&gt;&lt;rec-number&gt;40&lt;/rec-number&gt;&lt;foreign-keys&gt;&lt;key app="EN" db-id="0wdaf0td1x22xgepa2f5tp9fpffxfszvdww0" timestamp="1553043360"&gt;40&lt;/key&gt;&lt;/foreign-keys&gt;&lt;ref-type name="Journal Article"&gt;17&lt;/ref-type&gt;&lt;contributors&gt;&lt;authors&gt;&lt;author&gt;Kharkwal, Suman&lt;/author&gt;&lt;author&gt;Sameer,&lt;/author&gt;&lt;author&gt;Mukherjee, Arindam&lt;/author&gt;&lt;/authors&gt;&lt;/contributors&gt;&lt;titles&gt;&lt;title&gt;Triple test in carcinoma breast&lt;/title&gt;&lt;secondary-title&gt;Journal of clinical and diagnostic research : JCDR&lt;/secondary-title&gt;&lt;/titles&gt;&lt;periodical&gt;&lt;full-title&gt;Journal of clinical and diagnostic research : JCDR&lt;/full-title&gt;&lt;/periodical&gt;&lt;pages&gt;NC09-NC11&lt;/pages&gt;&lt;volume&gt;8&lt;/volume&gt;&lt;number&gt;10&lt;/number&gt;&lt;edition&gt;10/20&lt;/edition&gt;&lt;dates&gt;&lt;year&gt;2014&lt;/year&gt;&lt;/dates&gt;&lt;publisher&gt;JCDR Research and Publications (P) Limited&lt;/publisher&gt;&lt;isbn&gt;2249-782X&amp;#xD;0973-709X&lt;/isbn&gt;&lt;accession-num&gt;25478391&lt;/accession-num&gt;&lt;urls&gt;&lt;related-urls&gt;&lt;url&gt;https://www.ncbi.nlm.nih.gov/pubmed/25478391&lt;/url&gt;&lt;url&gt;https://www.ncbi.nlm.nih.gov/pmc/PMC4253209/&lt;/url&gt;&lt;url&gt;https://www.ncbi.nlm.nih.gov/pmc/articles/PMC4253209/pdf/jcdr-8-NC09.pdf&lt;/url&gt;&lt;/related-urls&gt;&lt;/urls&gt;&lt;electronic-resource-num&gt;10.7860/JCDR/2014/9237.4971&lt;/electronic-resource-num&gt;&lt;remote-database-name&gt;PubMed&lt;/remote-database-name&gt;&lt;/record&gt;&lt;/Cite&gt;&lt;/EndNote&gt;</w:instrText>
      </w:r>
      <w:r w:rsidR="001F2156">
        <w:fldChar w:fldCharType="separate"/>
      </w:r>
      <w:r w:rsidR="001F2156">
        <w:rPr>
          <w:noProof/>
        </w:rPr>
        <w:t>(Kharkwal, Sameer &amp; Mukherjee 2014)</w:t>
      </w:r>
      <w:r w:rsidR="001F2156">
        <w:fldChar w:fldCharType="end"/>
      </w:r>
      <w:r w:rsidR="00137937" w:rsidRPr="00137937">
        <w:t>.</w:t>
      </w:r>
    </w:p>
    <w:p w14:paraId="1E0477BD" w14:textId="797E6CB9" w:rsidR="00814DFD" w:rsidRDefault="008A7C6A" w:rsidP="001B04B7">
      <w:pPr>
        <w:jc w:val="both"/>
      </w:pPr>
      <w:r>
        <w:t>Of the 1</w:t>
      </w:r>
      <w:r w:rsidR="001F063F">
        <w:t>5</w:t>
      </w:r>
      <w:r>
        <w:t xml:space="preserve"> studies </w:t>
      </w:r>
      <w:r w:rsidR="00814DFD">
        <w:t xml:space="preserve">that the applicant identified as </w:t>
      </w:r>
      <w:r>
        <w:t>provid</w:t>
      </w:r>
      <w:r w:rsidR="00814DFD">
        <w:t>ing</w:t>
      </w:r>
      <w:r>
        <w:t xml:space="preserve"> the key evidence base, </w:t>
      </w:r>
      <w:r w:rsidR="00B52EDA">
        <w:t>and an additional t</w:t>
      </w:r>
      <w:r w:rsidR="00145084">
        <w:t>hree</w:t>
      </w:r>
      <w:r w:rsidR="00B52EDA">
        <w:t xml:space="preserve"> studies identified </w:t>
      </w:r>
      <w:r w:rsidR="00C728A3">
        <w:t>in</w:t>
      </w:r>
      <w:r w:rsidR="00B52EDA">
        <w:t xml:space="preserve"> </w:t>
      </w:r>
      <w:r w:rsidR="00145084">
        <w:t>two</w:t>
      </w:r>
      <w:r w:rsidR="00B52EDA">
        <w:t xml:space="preserve"> systematic review</w:t>
      </w:r>
      <w:r w:rsidR="00145084">
        <w:t>s</w:t>
      </w:r>
      <w:r w:rsidR="00B52EDA">
        <w:t xml:space="preserve"> </w:t>
      </w:r>
      <w:r w:rsidR="00B52EDA" w:rsidRPr="00B52EDA">
        <w:t xml:space="preserve">of </w:t>
      </w:r>
      <w:r w:rsidR="00AF72F9">
        <w:t>DBT</w:t>
      </w:r>
      <w:r w:rsidR="00B52EDA" w:rsidRPr="00B52EDA">
        <w:t xml:space="preserve"> for breast cancer screening</w:t>
      </w:r>
      <w:r w:rsidR="00AF72F9">
        <w:t xml:space="preserve"> </w:t>
      </w:r>
      <w:r w:rsidR="00145084">
        <w:fldChar w:fldCharType="begin">
          <w:fldData xml:space="preserve">PEVuZE5vdGU+PENpdGU+PEF1dGhvcj5Db29wPC9BdXRob3I+PFllYXI+MjAxNjwvWWVhcj48UmVj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</w:fldData>
        </w:fldChar>
      </w:r>
      <w:r w:rsidR="00145084">
        <w:instrText xml:space="preserve"> ADDIN EN.CITE </w:instrText>
      </w:r>
      <w:r w:rsidR="00145084">
        <w:fldChar w:fldCharType="begin">
          <w:fldData xml:space="preserve">PEVuZE5vdGU+PENpdGU+PEF1dGhvcj5Db29wPC9BdXRob3I+PFllYXI+MjAxNjwvWWVhcj48UmVj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</w:fldData>
        </w:fldChar>
      </w:r>
      <w:r w:rsidR="00145084">
        <w:instrText xml:space="preserve"> ADDIN EN.CITE.DATA </w:instrText>
      </w:r>
      <w:r w:rsidR="00145084">
        <w:fldChar w:fldCharType="end"/>
      </w:r>
      <w:r w:rsidR="00145084">
        <w:fldChar w:fldCharType="separate"/>
      </w:r>
      <w:r w:rsidR="00145084">
        <w:rPr>
          <w:noProof/>
        </w:rPr>
        <w:t>(Coop, Cowling &amp; Lawson 2016; Hodgson et al. 2016)</w:t>
      </w:r>
      <w:r w:rsidR="00145084">
        <w:fldChar w:fldCharType="end"/>
      </w:r>
      <w:r w:rsidR="00AF72F9">
        <w:rPr>
          <w:rStyle w:val="FootnoteReference"/>
        </w:rPr>
        <w:footnoteReference w:id="4"/>
      </w:r>
      <w:r w:rsidR="00B52EDA">
        <w:t xml:space="preserve">, </w:t>
      </w:r>
      <w:r w:rsidR="00CB6210">
        <w:t>only one study</w:t>
      </w:r>
      <w:r>
        <w:t xml:space="preserve"> included a population </w:t>
      </w:r>
      <w:r w:rsidR="00B04555">
        <w:t xml:space="preserve">that matched </w:t>
      </w:r>
      <w:r w:rsidR="00245FFA">
        <w:t xml:space="preserve">at least one of </w:t>
      </w:r>
      <w:r w:rsidR="00B04555">
        <w:t>the</w:t>
      </w:r>
      <w:r>
        <w:t xml:space="preserve"> proposed population</w:t>
      </w:r>
      <w:r w:rsidR="00245FFA">
        <w:t>s</w:t>
      </w:r>
      <w:r>
        <w:t xml:space="preserve"> </w:t>
      </w:r>
      <w:r w:rsidR="00C728A3" w:rsidRPr="00C728A3">
        <w:t>eligible for reimbursement for DBT under the proposed MBS listing</w:t>
      </w:r>
      <w:r>
        <w:t>.</w:t>
      </w:r>
      <w:r w:rsidR="00CB6210">
        <w:t xml:space="preserve"> Th</w:t>
      </w:r>
      <w:r w:rsidR="00B52EDA">
        <w:t>e Australian TACT</w:t>
      </w:r>
      <w:r w:rsidR="00CB6210">
        <w:t xml:space="preserve"> </w:t>
      </w:r>
      <w:r w:rsidR="009F41F6">
        <w:t>prospective clinical study</w:t>
      </w:r>
      <w:r w:rsidR="00CB6210">
        <w:t xml:space="preserve"> by Mall et al </w:t>
      </w:r>
      <w:r w:rsidR="00F36585">
        <w:fldChar w:fldCharType="begin">
          <w:fldData xml:space="preserve">PEVuZE5vdGU+PENpdGUgRXhjbHVkZUF1dGg9IjEiPjxBdXRob3I+TWFsbDwvQXV0aG9yPjxZZWFy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==
</w:fldData>
        </w:fldChar>
      </w:r>
      <w:r w:rsidR="00F36585">
        <w:instrText xml:space="preserve"> ADDIN EN.CITE </w:instrText>
      </w:r>
      <w:r w:rsidR="00F36585">
        <w:fldChar w:fldCharType="begin">
          <w:fldData xml:space="preserve">PEVuZE5vdGU+PENpdGUgRXhjbHVkZUF1dGg9IjEiPjxBdXRob3I+TWFsbDwvQXV0aG9yPjxZZWFy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==
</w:fldData>
        </w:fldChar>
      </w:r>
      <w:r w:rsidR="00F36585">
        <w:instrText xml:space="preserve"> ADDIN EN.CITE.DATA </w:instrText>
      </w:r>
      <w:r w:rsidR="00F36585">
        <w:fldChar w:fldCharType="end"/>
      </w:r>
      <w:r w:rsidR="00F36585">
        <w:fldChar w:fldCharType="separate"/>
      </w:r>
      <w:r w:rsidR="00F36585">
        <w:rPr>
          <w:noProof/>
        </w:rPr>
        <w:t>(2018)</w:t>
      </w:r>
      <w:r w:rsidR="00F36585">
        <w:fldChar w:fldCharType="end"/>
      </w:r>
      <w:r w:rsidR="0082131F">
        <w:t xml:space="preserve"> included women who were recalled to the screening clinic</w:t>
      </w:r>
      <w:r w:rsidR="00E2605A">
        <w:t xml:space="preserve"> (n=</w:t>
      </w:r>
      <w:r w:rsidR="009F41F6">
        <w:t>144</w:t>
      </w:r>
      <w:r w:rsidR="00E2605A">
        <w:t>)</w:t>
      </w:r>
      <w:r w:rsidR="0082131F">
        <w:t xml:space="preserve">. </w:t>
      </w:r>
      <w:r w:rsidR="00245FFA">
        <w:t>Thus, these women had signs of bre</w:t>
      </w:r>
      <w:r w:rsidR="00A125A6">
        <w:t>a</w:t>
      </w:r>
      <w:r w:rsidR="00245FFA">
        <w:t xml:space="preserve">st disease but their </w:t>
      </w:r>
      <w:r w:rsidR="00A125A6">
        <w:t xml:space="preserve">previous and family histories were not reported. </w:t>
      </w:r>
      <w:r w:rsidR="0082131F">
        <w:t>However</w:t>
      </w:r>
      <w:r w:rsidR="000624A8">
        <w:t>,</w:t>
      </w:r>
      <w:r w:rsidR="0082131F">
        <w:t xml:space="preserve"> </w:t>
      </w:r>
      <w:r w:rsidR="00814DFD">
        <w:t>patient</w:t>
      </w:r>
      <w:r w:rsidR="00C728A3">
        <w:t>s</w:t>
      </w:r>
      <w:r w:rsidR="00814DFD">
        <w:t xml:space="preserve"> were </w:t>
      </w:r>
      <w:r w:rsidR="008A4B48">
        <w:t>select</w:t>
      </w:r>
      <w:r w:rsidR="00814DFD">
        <w:t>ed</w:t>
      </w:r>
      <w:r w:rsidR="008A4B48">
        <w:t xml:space="preserve"> such that</w:t>
      </w:r>
      <w:r w:rsidR="00F36585">
        <w:t xml:space="preserve"> </w:t>
      </w:r>
      <w:r w:rsidR="00814DFD">
        <w:t xml:space="preserve">an </w:t>
      </w:r>
      <w:r w:rsidR="0082131F">
        <w:t xml:space="preserve">equal number of normal, benign and cancer cases were </w:t>
      </w:r>
      <w:r w:rsidR="008A4B48">
        <w:t>included</w:t>
      </w:r>
      <w:r w:rsidR="00C728A3">
        <w:t xml:space="preserve"> in the analysis</w:t>
      </w:r>
      <w:r w:rsidR="00125C6F">
        <w:t>, thus the prevalence of positive and inconclusive results for this population cannot be determined from this study</w:t>
      </w:r>
      <w:r w:rsidR="00C728A3">
        <w:t>.</w:t>
      </w:r>
    </w:p>
    <w:p w14:paraId="2C724928" w14:textId="77777777" w:rsidR="00814DFD" w:rsidRDefault="00814DFD" w:rsidP="001B04B7">
      <w:pPr>
        <w:jc w:val="both"/>
      </w:pPr>
      <w:r>
        <w:t xml:space="preserve">The study population was much broader in the remaining studies. </w:t>
      </w:r>
      <w:r w:rsidR="00145084">
        <w:t>Twelve</w:t>
      </w:r>
      <w:r>
        <w:t xml:space="preserve"> studies included all women participating in their local or regional population-based screening programs, thus including a large proportion of women who do not have </w:t>
      </w:r>
      <w:r w:rsidR="00C728A3">
        <w:t xml:space="preserve">any indications suggestive of </w:t>
      </w:r>
      <w:r>
        <w:t xml:space="preserve">breast cancer </w:t>
      </w:r>
      <w:r w:rsidR="00490560">
        <w:t xml:space="preserve">or a high risk due to a family or previous personal history </w:t>
      </w:r>
      <w:r>
        <w:t>and would not be eligible for reimbursement for DBT under the proposed MBS listing.</w:t>
      </w:r>
      <w:r w:rsidR="006E365F">
        <w:t xml:space="preserve"> T</w:t>
      </w:r>
      <w:r>
        <w:t>he remaining f</w:t>
      </w:r>
      <w:r w:rsidR="00306808">
        <w:t>ive</w:t>
      </w:r>
      <w:r w:rsidR="0082131F">
        <w:t xml:space="preserve"> studies included only asymptomatic women, </w:t>
      </w:r>
      <w:r w:rsidR="00306808">
        <w:t xml:space="preserve">with four of the studies </w:t>
      </w:r>
      <w:r w:rsidR="008A4B48">
        <w:t xml:space="preserve">also </w:t>
      </w:r>
      <w:r w:rsidR="00306808">
        <w:t>excluding</w:t>
      </w:r>
      <w:r w:rsidR="0082131F">
        <w:t xml:space="preserve"> women </w:t>
      </w:r>
      <w:r w:rsidR="00306808">
        <w:t xml:space="preserve">with any </w:t>
      </w:r>
      <w:r w:rsidR="008A4B48">
        <w:t xml:space="preserve">personal or family </w:t>
      </w:r>
      <w:r w:rsidR="00306808">
        <w:t xml:space="preserve">history of breast cancer. </w:t>
      </w:r>
      <w:r w:rsidR="006E365F">
        <w:t>Thus, few, if any of the women in these studies would be eligible for reimbursement at the time of testing.</w:t>
      </w:r>
    </w:p>
    <w:p w14:paraId="376D3F8D" w14:textId="660907EA" w:rsidR="0045092E" w:rsidRDefault="00814DFD" w:rsidP="001B04B7">
      <w:pPr>
        <w:jc w:val="both"/>
      </w:pPr>
      <w:r>
        <w:t xml:space="preserve">The method by which </w:t>
      </w:r>
      <w:r w:rsidR="00C728A3">
        <w:t xml:space="preserve">patients were assigned to </w:t>
      </w:r>
      <w:r>
        <w:t xml:space="preserve">the investigative </w:t>
      </w:r>
      <w:r w:rsidR="006E365F">
        <w:t>and control groups</w:t>
      </w:r>
      <w:r>
        <w:t xml:space="preserve"> also differed greatly between studies</w:t>
      </w:r>
      <w:r w:rsidR="00811C20">
        <w:t xml:space="preserve"> (</w:t>
      </w:r>
      <w:r w:rsidR="00023C7C">
        <w:fldChar w:fldCharType="begin"/>
      </w:r>
      <w:r w:rsidR="00023C7C">
        <w:instrText xml:space="preserve"> REF _Ref3886741 \h </w:instrText>
      </w:r>
      <w:r w:rsidR="00023C7C">
        <w:fldChar w:fldCharType="separate"/>
      </w:r>
      <w:r w:rsidR="009F41F6">
        <w:t xml:space="preserve">Table </w:t>
      </w:r>
      <w:r w:rsidR="009F41F6">
        <w:rPr>
          <w:noProof/>
        </w:rPr>
        <w:t>1</w:t>
      </w:r>
      <w:r w:rsidR="00023C7C">
        <w:fldChar w:fldCharType="end"/>
      </w:r>
      <w:r w:rsidR="00811C20">
        <w:t>)</w:t>
      </w:r>
      <w:r>
        <w:t xml:space="preserve">. </w:t>
      </w:r>
      <w:r w:rsidR="00E56B67">
        <w:t xml:space="preserve">Only one key study was a randomised controlled trial comparing DBT plus 2D </w:t>
      </w:r>
      <w:r w:rsidR="00786F0D">
        <w:t>DM</w:t>
      </w:r>
      <w:r w:rsidR="00E56B67">
        <w:t xml:space="preserve"> with 2D </w:t>
      </w:r>
      <w:r w:rsidR="00786F0D">
        <w:t>DM</w:t>
      </w:r>
      <w:r w:rsidR="00E56B67">
        <w:t xml:space="preserve"> alone </w:t>
      </w:r>
      <w:r w:rsidR="00E56B67">
        <w:fldChar w:fldCharType="begin">
          <w:fldData xml:space="preserve">PEVuZE5vdGU+PENpdGU+PEF1dGhvcj5QYXR0YWNpbmk8L0F1dGhvcj48WWVhcj4yMDE4PC9ZZWFy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</w:fldData>
        </w:fldChar>
      </w:r>
      <w:r w:rsidR="00E56B67">
        <w:instrText xml:space="preserve"> ADDIN EN.CITE </w:instrText>
      </w:r>
      <w:r w:rsidR="00E56B67">
        <w:fldChar w:fldCharType="begin">
          <w:fldData xml:space="preserve">PEVuZE5vdGU+PENpdGU+PEF1dGhvcj5QYXR0YWNpbmk8L0F1dGhvcj48WWVhcj4yMDE4PC9ZZWFy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</w:fldData>
        </w:fldChar>
      </w:r>
      <w:r w:rsidR="00E56B67">
        <w:instrText xml:space="preserve"> ADDIN EN.CITE.DATA </w:instrText>
      </w:r>
      <w:r w:rsidR="00E56B67">
        <w:fldChar w:fldCharType="end"/>
      </w:r>
      <w:r w:rsidR="00E56B67">
        <w:fldChar w:fldCharType="separate"/>
      </w:r>
      <w:r w:rsidR="00E56B67">
        <w:rPr>
          <w:noProof/>
        </w:rPr>
        <w:t>(Pattacini et al. 2018)</w:t>
      </w:r>
      <w:r w:rsidR="00E56B67">
        <w:fldChar w:fldCharType="end"/>
      </w:r>
      <w:r w:rsidR="00E56B67">
        <w:t xml:space="preserve">. Another </w:t>
      </w:r>
      <w:r w:rsidR="00811C20">
        <w:t xml:space="preserve">study </w:t>
      </w:r>
      <w:r w:rsidR="00C728A3">
        <w:t>did not include a comparator group</w:t>
      </w:r>
      <w:r w:rsidR="00811C20">
        <w:t xml:space="preserve"> </w:t>
      </w:r>
      <w:r w:rsidR="00811C20">
        <w:fldChar w:fldCharType="begin"/>
      </w:r>
      <w:r w:rsidR="00811C20">
        <w:instrText xml:space="preserve"> ADDIN EN.CITE &lt;EndNote&gt;&lt;Cite&gt;&lt;Author&gt;Houssami&lt;/Author&gt;&lt;Year&gt;2018&lt;/Year&gt;&lt;RecNum&gt;16&lt;/RecNum&gt;&lt;DisplayText&gt;(Houssami 2018)&lt;/DisplayText&gt;&lt;record&gt;&lt;rec-number&gt;16&lt;/rec-number&gt;&lt;foreign-keys&gt;&lt;key app="EN" db-id="0wdaf0td1x22xgepa2f5tp9fpffxfszvdww0" timestamp="1549331581"&gt;16&lt;/key&gt;&lt;/foreign-keys&gt;&lt;ref-type name="Conference Paper"&gt;47&lt;/ref-type&gt;&lt;contributors&gt;&lt;authors&gt;&lt;author&gt;Houssami, Nehmat&lt;/author&gt;&lt;/authors&gt;&lt;/contributors&gt;&lt;titles&gt;&lt;title&gt;A population-based trial of digital breast tomosynthesis (DBT) screening embedded in the BreastScreenProgram: Interim results&lt;/title&gt;&lt;secondary-title&gt;Innovations in Cancer Treatment &amp;amp; Care Conference 2018&lt;/secondary-title&gt;&lt;/titles&gt;&lt;dates&gt;&lt;year&gt;2018&lt;/year&gt;&lt;pub-dates&gt;&lt;date&gt;13 September 2018&lt;/date&gt;&lt;/pub-dates&gt;&lt;/dates&gt;&lt;pub-location&gt;Sydney, Australia&lt;/pub-location&gt;&lt;publisher&gt;Cancer Institute NSW&lt;/publisher&gt;&lt;work-type&gt;Oral presentation&lt;/work-type&gt;&lt;urls&gt;&lt;/urls&gt;&lt;/record&gt;&lt;/Cite&gt;&lt;/EndNote&gt;</w:instrText>
      </w:r>
      <w:r w:rsidR="00811C20">
        <w:fldChar w:fldCharType="separate"/>
      </w:r>
      <w:r w:rsidR="00811C20">
        <w:rPr>
          <w:noProof/>
        </w:rPr>
        <w:t>(Houssami 2018)</w:t>
      </w:r>
      <w:r w:rsidR="00811C20">
        <w:fldChar w:fldCharType="end"/>
      </w:r>
      <w:r w:rsidR="00811C20">
        <w:t xml:space="preserve">. </w:t>
      </w:r>
      <w:r w:rsidR="00E56B67">
        <w:t>A third</w:t>
      </w:r>
      <w:r w:rsidR="006E365F">
        <w:t xml:space="preserve"> study selected the imaging procedure based on </w:t>
      </w:r>
      <w:r w:rsidR="00811C20">
        <w:t xml:space="preserve">either </w:t>
      </w:r>
      <w:r w:rsidR="006E365F">
        <w:t xml:space="preserve">clinician preference or radiologists’ choice </w:t>
      </w:r>
      <w:r w:rsidR="00811C20">
        <w:t>(</w:t>
      </w:r>
      <w:r w:rsidR="006E365F">
        <w:t>based on patient characteristics, such as previous screening, symptoms, breast density, etc</w:t>
      </w:r>
      <w:r w:rsidR="00811C20">
        <w:t xml:space="preserve">) </w:t>
      </w:r>
      <w:r w:rsidR="00811C20">
        <w:fldChar w:fldCharType="begin"/>
      </w:r>
      <w:r w:rsidR="00811C20">
        <w:instrText xml:space="preserve"> ADDIN EN.CITE &lt;EndNote&gt;&lt;Cite&gt;&lt;Author&gt;Giess&lt;/Author&gt;&lt;Year&gt;2017&lt;/Year&gt;&lt;RecNum&gt;4&lt;/RecNum&gt;&lt;DisplayText&gt;(Giess et al. 2017)&lt;/DisplayText&gt;&lt;record&gt;&lt;rec-number&gt;4&lt;/rec-number&gt;&lt;foreign-keys&gt;&lt;key app="EN" db-id="0wdaf0td1x22xgepa2f5tp9fpffxfszvdww0" timestamp="1549329014"&gt;4&lt;/key&gt;&lt;/foreign-keys&gt;&lt;ref-type name="Journal Article"&gt;17&lt;/ref-type&gt;&lt;contributors&gt;&lt;authors&gt;&lt;author&gt;Giess, Catherine S.&lt;/author&gt;&lt;author&gt;Pourjabbar, Sarvenaz&lt;/author&gt;&lt;author&gt;Ip, Ivan K.&lt;/author&gt;&lt;author&gt;Lacson, Ronilda&lt;/author&gt;&lt;author&gt;Alper, Emily&lt;/author&gt;&lt;author&gt;Khorasani, Ramin&lt;/author&gt;&lt;/authors&gt;&lt;/contributors&gt;&lt;titles&gt;&lt;title&gt;Comparing Diagnostic Performance of Digital Breast Tomosynthesis and Full-Field Digital Mammography in a Hybrid Screening Environment&lt;/title&gt;&lt;secondary-title&gt;American Journal of Roentgenology&lt;/secondary-title&gt;&lt;/titles&gt;&lt;periodical&gt;&lt;full-title&gt;American Journal of Roentgenology&lt;/full-title&gt;&lt;/periodical&gt;&lt;pages&gt;929-934&lt;/pages&gt;&lt;volume&gt;209&lt;/volume&gt;&lt;number&gt;4&lt;/number&gt;&lt;dates&gt;&lt;year&gt;2017&lt;/year&gt;&lt;pub-dates&gt;&lt;date&gt;2017/10/01&lt;/date&gt;&lt;/pub-dates&gt;&lt;/dates&gt;&lt;publisher&gt;American Roentgen Ray Society&lt;/publisher&gt;&lt;isbn&gt;0361-803X&lt;/isbn&gt;&lt;urls&gt;&lt;related-urls&gt;&lt;url&gt;https://doi.org/10.2214/AJR.17.17983&lt;/url&gt;&lt;/related-urls&gt;&lt;/urls&gt;&lt;electronic-resource-num&gt;10.2214/AJR.17.17983&lt;/electronic-resource-num&gt;&lt;access-date&gt;2019/02/04&lt;/access-date&gt;&lt;/record&gt;&lt;/Cite&gt;&lt;/EndNote&gt;</w:instrText>
      </w:r>
      <w:r w:rsidR="00811C20">
        <w:fldChar w:fldCharType="separate"/>
      </w:r>
      <w:r w:rsidR="00811C20">
        <w:rPr>
          <w:noProof/>
        </w:rPr>
        <w:t>(Giess et al. 2017)</w:t>
      </w:r>
      <w:r w:rsidR="00811C20">
        <w:fldChar w:fldCharType="end"/>
      </w:r>
      <w:r w:rsidR="006E365F">
        <w:t xml:space="preserve">. </w:t>
      </w:r>
      <w:r>
        <w:t xml:space="preserve">Five studies used </w:t>
      </w:r>
      <w:r w:rsidR="008A4B48">
        <w:t xml:space="preserve">sequential analysis of both the </w:t>
      </w:r>
      <w:r w:rsidR="008A4B48">
        <w:lastRenderedPageBreak/>
        <w:t xml:space="preserve">intervention and control </w:t>
      </w:r>
      <w:r>
        <w:t>on the same patient cohort</w:t>
      </w:r>
      <w:r w:rsidR="004B7A0F">
        <w:t xml:space="preserve"> </w:t>
      </w:r>
      <w:r w:rsidR="004B7A0F">
        <w:fldChar w:fldCharType="begin">
          <w:fldData xml:space="preserve">PEVuZE5vdGU+PENpdGU+PEF1dGhvcj5CZXJuYXJkaTwvQXV0aG9yPjxZZWFyPjIwMTY8L1llYXI+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</w:fldData>
        </w:fldChar>
      </w:r>
      <w:r w:rsidR="004B7A0F">
        <w:instrText xml:space="preserve"> ADDIN EN.CITE </w:instrText>
      </w:r>
      <w:r w:rsidR="004B7A0F">
        <w:fldChar w:fldCharType="begin">
          <w:fldData xml:space="preserve">PEVuZE5vdGU+PENpdGU+PEF1dGhvcj5CZXJuYXJkaTwvQXV0aG9yPjxZZWFyPjIwMTY8L1llYXI+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</w:fldData>
        </w:fldChar>
      </w:r>
      <w:r w:rsidR="004B7A0F">
        <w:instrText xml:space="preserve"> ADDIN EN.CITE.DATA </w:instrText>
      </w:r>
      <w:r w:rsidR="004B7A0F">
        <w:fldChar w:fldCharType="end"/>
      </w:r>
      <w:r w:rsidR="004B7A0F">
        <w:fldChar w:fldCharType="separate"/>
      </w:r>
      <w:r w:rsidR="004B7A0F">
        <w:rPr>
          <w:noProof/>
        </w:rPr>
        <w:t>(Bernardi et al. 2016; Ciatto et al. 2013; Lång et al. 2016; Mall et al. 2018; Skaane et al. 2019)</w:t>
      </w:r>
      <w:r w:rsidR="004B7A0F">
        <w:fldChar w:fldCharType="end"/>
      </w:r>
      <w:r w:rsidR="006E365F">
        <w:t>,</w:t>
      </w:r>
      <w:r>
        <w:t xml:space="preserve"> </w:t>
      </w:r>
      <w:r w:rsidR="00811C20">
        <w:t xml:space="preserve">five studies used a historical control with patients having 2D </w:t>
      </w:r>
      <w:r w:rsidR="00786F0D">
        <w:t>DM</w:t>
      </w:r>
      <w:r w:rsidR="00811C20">
        <w:t xml:space="preserve"> in the 12 months preceding introduction of DBT </w:t>
      </w:r>
      <w:r w:rsidR="00811C20">
        <w:fldChar w:fldCharType="begin">
          <w:fldData xml:space="preserve">PEVuZE5vdGU+PENpdGU+PEF1dGhvcj5DYXVtbzwvQXV0aG9yPjxZZWFyPjIwMTg8L1llYXI+PFJl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</w:fldData>
        </w:fldChar>
      </w:r>
      <w:r w:rsidR="00811C20">
        <w:instrText xml:space="preserve"> ADDIN EN.CITE </w:instrText>
      </w:r>
      <w:r w:rsidR="00811C20">
        <w:fldChar w:fldCharType="begin">
          <w:fldData xml:space="preserve">PEVuZE5vdGU+PENpdGU+PEF1dGhvcj5DYXVtbzwvQXV0aG9yPjxZZWFyPjIwMTg8L1llYXI+PFJl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</w:fldData>
        </w:fldChar>
      </w:r>
      <w:r w:rsidR="00811C20">
        <w:instrText xml:space="preserve"> ADDIN EN.CITE.DATA </w:instrText>
      </w:r>
      <w:r w:rsidR="00811C20">
        <w:fldChar w:fldCharType="end"/>
      </w:r>
      <w:r w:rsidR="00811C20">
        <w:fldChar w:fldCharType="separate"/>
      </w:r>
      <w:r w:rsidR="00811C20">
        <w:rPr>
          <w:noProof/>
        </w:rPr>
        <w:t>(Caumo et al. 2018; Friedewald et al. 2014; Lourenco et al. 2015; McDonald et al. 2016; Rose et al. 2013)</w:t>
      </w:r>
      <w:r w:rsidR="00811C20">
        <w:fldChar w:fldCharType="end"/>
      </w:r>
      <w:r w:rsidR="00811C20">
        <w:t xml:space="preserve"> and in </w:t>
      </w:r>
      <w:r w:rsidR="00E56B67">
        <w:t xml:space="preserve">the remaining </w:t>
      </w:r>
      <w:r w:rsidR="00811C20">
        <w:t>f</w:t>
      </w:r>
      <w:r w:rsidR="00145084">
        <w:t>ive</w:t>
      </w:r>
      <w:r w:rsidR="00811C20">
        <w:t xml:space="preserve"> studies the imaging procedure was based on patient preference and/or site capability</w:t>
      </w:r>
      <w:r w:rsidR="00145084">
        <w:t xml:space="preserve"> </w:t>
      </w:r>
      <w:r w:rsidR="00145084">
        <w:fldChar w:fldCharType="begin">
          <w:fldData xml:space="preserve">PEVuZE5vdGU+PENpdGU+PEF1dGhvcj5Db25hbnQ8L0F1dGhvcj48WWVhcj4yMDE2PC9ZZWFyPjxS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</w:fldData>
        </w:fldChar>
      </w:r>
      <w:r w:rsidR="00145084">
        <w:instrText xml:space="preserve"> ADDIN EN.CITE </w:instrText>
      </w:r>
      <w:r w:rsidR="00145084">
        <w:fldChar w:fldCharType="begin">
          <w:fldData xml:space="preserve">PEVuZE5vdGU+PENpdGU+PEF1dGhvcj5Db25hbnQ8L0F1dGhvcj48WWVhcj4yMDE2PC9ZZWFyPjxS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</w:fldData>
        </w:fldChar>
      </w:r>
      <w:r w:rsidR="00145084">
        <w:instrText xml:space="preserve"> ADDIN EN.CITE.DATA </w:instrText>
      </w:r>
      <w:r w:rsidR="00145084">
        <w:fldChar w:fldCharType="end"/>
      </w:r>
      <w:r w:rsidR="00145084">
        <w:fldChar w:fldCharType="separate"/>
      </w:r>
      <w:r w:rsidR="00145084">
        <w:rPr>
          <w:noProof/>
        </w:rPr>
        <w:t>(Conant et al. 2016; Destounis, Arieno &amp; Morgan 2014; Freer et al. 2017; Greenberg et al. 2014; Haas et al. 2013)</w:t>
      </w:r>
      <w:r w:rsidR="00145084">
        <w:fldChar w:fldCharType="end"/>
      </w:r>
      <w:r w:rsidR="00811C20">
        <w:t>.</w:t>
      </w:r>
    </w:p>
    <w:p w14:paraId="6FCB4073" w14:textId="77777777" w:rsidR="002A0564" w:rsidRDefault="0045092E" w:rsidP="001B04B7">
      <w:pPr>
        <w:jc w:val="both"/>
      </w:pPr>
      <w:r>
        <w:t xml:space="preserve">If there is a lack of </w:t>
      </w:r>
      <w:r w:rsidR="00D34042">
        <w:t xml:space="preserve">diagnostic accuracy </w:t>
      </w:r>
      <w:r>
        <w:t>evidence in the proposed population</w:t>
      </w:r>
      <w:r w:rsidR="00D34042">
        <w:t>s</w:t>
      </w:r>
      <w:r>
        <w:t xml:space="preserve">, as suggested by the evidence base identified by the applicant, it may be necessary to broaden the population </w:t>
      </w:r>
      <w:r w:rsidR="00D34042">
        <w:t xml:space="preserve">to </w:t>
      </w:r>
      <w:r>
        <w:t>include</w:t>
      </w:r>
      <w:r w:rsidR="00D34042">
        <w:t xml:space="preserve"> the general screening population</w:t>
      </w:r>
      <w:r>
        <w:t xml:space="preserve"> to </w:t>
      </w:r>
      <w:r w:rsidR="00D34042">
        <w:t>determine</w:t>
      </w:r>
      <w:r>
        <w:t xml:space="preserve"> the diagnostic accuracy of the intervention compared with the comparator.</w:t>
      </w:r>
      <w:r w:rsidR="00D34042">
        <w:t xml:space="preserve"> </w:t>
      </w:r>
    </w:p>
    <w:p w14:paraId="41F8A59A" w14:textId="4ED48BCA" w:rsidR="00FD2E09" w:rsidRDefault="00FD2E09" w:rsidP="001B04B7">
      <w:pPr>
        <w:jc w:val="both"/>
      </w:pPr>
      <w:r w:rsidRPr="00FD2E09">
        <w:t xml:space="preserve">BreastScreen Australia has released its literature reviews of </w:t>
      </w:r>
      <w:r w:rsidR="00F91163">
        <w:t xml:space="preserve">the </w:t>
      </w:r>
      <w:r w:rsidRPr="00FD2E09">
        <w:t xml:space="preserve">use of DBT in screening for breast cancer, and its use in the assessment and diagnosis of breast </w:t>
      </w:r>
      <w:r w:rsidR="00F91163">
        <w:t>abnormalities</w:t>
      </w:r>
      <w:r w:rsidRPr="00FD2E09">
        <w:t xml:space="preserve">. </w:t>
      </w:r>
      <w:r>
        <w:t>PASC has advised that t</w:t>
      </w:r>
      <w:r w:rsidRPr="00FD2E09">
        <w:t>hese reviews will need to be incorporated into the assessment</w:t>
      </w:r>
      <w:r>
        <w:t xml:space="preserve"> report</w:t>
      </w:r>
      <w:r w:rsidRPr="00FD2E09">
        <w:t>.</w:t>
      </w:r>
    </w:p>
    <w:p w14:paraId="1B37537A" w14:textId="12F9B786" w:rsidR="009D0723" w:rsidRDefault="009D0723" w:rsidP="001B04B7">
      <w:pPr>
        <w:jc w:val="both"/>
      </w:pPr>
      <w:r w:rsidRPr="009D0723">
        <w:t>PASC noted that</w:t>
      </w:r>
      <w:r w:rsidR="00A7387C">
        <w:t>, given</w:t>
      </w:r>
      <w:r>
        <w:t xml:space="preserve"> </w:t>
      </w:r>
      <w:r w:rsidRPr="009D0723">
        <w:t>there are no long-term efficacy data in terms of reduced cancer mortality</w:t>
      </w:r>
      <w:r>
        <w:t>, c</w:t>
      </w:r>
      <w:r w:rsidRPr="009D0723">
        <w:t xml:space="preserve">urrent studies on the rates of interval cancer in screened populations may provide a surrogate measure </w:t>
      </w:r>
      <w:r>
        <w:t>for reduced mortality. However, these</w:t>
      </w:r>
      <w:r w:rsidRPr="009D0723">
        <w:t xml:space="preserve"> results are not expected until at least 2020.</w:t>
      </w:r>
    </w:p>
    <w:p w14:paraId="5B8B8E73" w14:textId="4B03A677" w:rsidR="009D0723" w:rsidRDefault="002A0564" w:rsidP="001B04B7">
      <w:pPr>
        <w:jc w:val="both"/>
      </w:pPr>
      <w:r w:rsidRPr="002A0564">
        <w:t xml:space="preserve">PASC </w:t>
      </w:r>
      <w:r w:rsidR="009D0723">
        <w:t xml:space="preserve">also </w:t>
      </w:r>
      <w:r w:rsidRPr="002A0564">
        <w:t xml:space="preserve">expressed concern about applicability of the available </w:t>
      </w:r>
      <w:r w:rsidR="009D0723">
        <w:t xml:space="preserve">(mostly screening) </w:t>
      </w:r>
      <w:r w:rsidRPr="002A0564">
        <w:t xml:space="preserve">evidence </w:t>
      </w:r>
      <w:r w:rsidR="009D0723">
        <w:t>to inform on the clinical validity and clinical utility of DBT in</w:t>
      </w:r>
      <w:r w:rsidRPr="002A0564">
        <w:t xml:space="preserve"> the proposed populations.</w:t>
      </w:r>
      <w:r>
        <w:t xml:space="preserve"> Therefore</w:t>
      </w:r>
      <w:r w:rsidR="00D671BA">
        <w:t xml:space="preserve">, </w:t>
      </w:r>
      <w:r w:rsidR="009D0723">
        <w:t xml:space="preserve">this issue </w:t>
      </w:r>
      <w:r w:rsidR="00D671BA" w:rsidRPr="00D671BA">
        <w:t xml:space="preserve">will need to be </w:t>
      </w:r>
      <w:r w:rsidR="009D0723">
        <w:t>addressed</w:t>
      </w:r>
      <w:r w:rsidR="00D671BA" w:rsidRPr="00D671BA">
        <w:t xml:space="preserve"> in the assessment report</w:t>
      </w:r>
      <w:r w:rsidR="009B356B">
        <w:t>.</w:t>
      </w:r>
    </w:p>
    <w:p w14:paraId="2C0A5EFB" w14:textId="77777777" w:rsidR="0082131F" w:rsidRPr="00A82986" w:rsidRDefault="0082131F" w:rsidP="00687F05">
      <w:pPr>
        <w:pStyle w:val="TableHeading"/>
        <w:rPr>
          <w:u w:color="FF0000"/>
        </w:rPr>
      </w:pPr>
      <w:bookmarkStart w:id="3" w:name="_Ref3886741"/>
      <w:r>
        <w:t xml:space="preserve">Table </w:t>
      </w:r>
      <w:r>
        <w:rPr>
          <w:noProof/>
        </w:rPr>
        <w:fldChar w:fldCharType="begin"/>
      </w:r>
      <w:r>
        <w:rPr>
          <w:noProof/>
        </w:rPr>
        <w:instrText xml:space="preserve"> SEQ Table \* ARABIC </w:instrText>
      </w:r>
      <w:r>
        <w:rPr>
          <w:noProof/>
        </w:rPr>
        <w:fldChar w:fldCharType="separate"/>
      </w:r>
      <w:r w:rsidR="009F41F6">
        <w:rPr>
          <w:noProof/>
        </w:rPr>
        <w:t>1</w:t>
      </w:r>
      <w:r>
        <w:rPr>
          <w:noProof/>
        </w:rPr>
        <w:fldChar w:fldCharType="end"/>
      </w:r>
      <w:bookmarkEnd w:id="3"/>
      <w:r>
        <w:tab/>
      </w:r>
      <w:r w:rsidR="00C92A78">
        <w:t>P</w:t>
      </w:r>
      <w:r>
        <w:t xml:space="preserve">opulations included in the studies providing the key evidence base for assessment of DBT </w:t>
      </w:r>
      <w:r w:rsidR="00F36585">
        <w:t>with or without</w:t>
      </w:r>
      <w:r>
        <w:t xml:space="preserve"> 2D </w:t>
      </w:r>
      <w:r w:rsidR="00786F0D">
        <w:t>DM</w:t>
      </w:r>
      <w:r>
        <w:t xml:space="preserve"> compared with 2D </w:t>
      </w:r>
      <w:r w:rsidR="00786F0D">
        <w:t>DM</w:t>
      </w:r>
      <w:r>
        <w:t xml:space="preserve"> alone</w:t>
      </w:r>
    </w:p>
    <w:tbl>
      <w:tblPr>
        <w:tblStyle w:val="TableGrid"/>
        <w:tblW w:w="9016" w:type="dxa"/>
        <w:tblLook w:val="04A0" w:firstRow="1" w:lastRow="0" w:firstColumn="1" w:lastColumn="0" w:noHBand="0" w:noVBand="1"/>
        <w:tblCaption w:val="Populations included in the studies providing the key evidence base for assessment of DBT with or without 2D DM compared with 2D DM alone"/>
      </w:tblPr>
      <w:tblGrid>
        <w:gridCol w:w="2122"/>
        <w:gridCol w:w="2835"/>
        <w:gridCol w:w="4059"/>
      </w:tblGrid>
      <w:tr w:rsidR="00937807" w:rsidRPr="001D0B87" w14:paraId="50C2E940" w14:textId="77777777" w:rsidTr="00350CE2">
        <w:trPr>
          <w:tblHeader/>
        </w:trPr>
        <w:tc>
          <w:tcPr>
            <w:tcW w:w="2122" w:type="dxa"/>
          </w:tcPr>
          <w:p w14:paraId="24EA95D5" w14:textId="77777777" w:rsidR="00937807" w:rsidRPr="001D0B87" w:rsidRDefault="00937807" w:rsidP="001D0B87">
            <w:pPr>
              <w:spacing w:before="40" w:after="40"/>
              <w:rPr>
                <w:rFonts w:ascii="Arial Narrow" w:hAnsi="Arial Narrow"/>
                <w:b/>
                <w:sz w:val="20"/>
              </w:rPr>
            </w:pPr>
            <w:r w:rsidRPr="001D0B87">
              <w:rPr>
                <w:rFonts w:ascii="Arial Narrow" w:hAnsi="Arial Narrow"/>
                <w:b/>
                <w:sz w:val="20"/>
              </w:rPr>
              <w:t>Population</w:t>
            </w:r>
          </w:p>
        </w:tc>
        <w:tc>
          <w:tcPr>
            <w:tcW w:w="2835" w:type="dxa"/>
          </w:tcPr>
          <w:p w14:paraId="5682CD44" w14:textId="77777777" w:rsidR="00937807" w:rsidRPr="001D0B87" w:rsidRDefault="00937807" w:rsidP="008A4B48">
            <w:pPr>
              <w:spacing w:before="40" w:after="40"/>
              <w:rPr>
                <w:rFonts w:ascii="Arial Narrow" w:hAnsi="Arial Narrow"/>
                <w:b/>
                <w:sz w:val="20"/>
              </w:rPr>
            </w:pPr>
            <w:r>
              <w:rPr>
                <w:rFonts w:ascii="Arial Narrow" w:hAnsi="Arial Narrow"/>
                <w:b/>
                <w:sz w:val="20"/>
              </w:rPr>
              <w:t>Patient selection</w:t>
            </w:r>
            <w:r w:rsidR="008A4B48">
              <w:rPr>
                <w:rFonts w:ascii="Arial Narrow" w:hAnsi="Arial Narrow"/>
                <w:b/>
                <w:sz w:val="20"/>
              </w:rPr>
              <w:t>/test assignment</w:t>
            </w:r>
          </w:p>
        </w:tc>
        <w:tc>
          <w:tcPr>
            <w:tcW w:w="4059" w:type="dxa"/>
          </w:tcPr>
          <w:p w14:paraId="73098F14" w14:textId="77777777" w:rsidR="00937807" w:rsidRPr="001D0B87" w:rsidRDefault="00937807" w:rsidP="001D0B87">
            <w:pPr>
              <w:spacing w:before="40" w:after="40"/>
              <w:rPr>
                <w:rFonts w:ascii="Arial Narrow" w:hAnsi="Arial Narrow"/>
                <w:b/>
                <w:sz w:val="20"/>
              </w:rPr>
            </w:pPr>
            <w:r w:rsidRPr="001D0B87">
              <w:rPr>
                <w:rFonts w:ascii="Arial Narrow" w:hAnsi="Arial Narrow"/>
                <w:b/>
                <w:sz w:val="20"/>
              </w:rPr>
              <w:t>Study</w:t>
            </w:r>
          </w:p>
        </w:tc>
      </w:tr>
      <w:tr w:rsidR="00937807" w:rsidRPr="001D0B87" w14:paraId="1AC3105C" w14:textId="77777777" w:rsidTr="00350CE2">
        <w:tc>
          <w:tcPr>
            <w:tcW w:w="2122" w:type="dxa"/>
            <w:tcBorders>
              <w:bottom w:val="single" w:sz="4" w:space="0" w:color="auto"/>
            </w:tcBorders>
          </w:tcPr>
          <w:p w14:paraId="607B272C" w14:textId="77777777" w:rsidR="00937807" w:rsidRDefault="00937807" w:rsidP="00814DFD">
            <w:pPr>
              <w:spacing w:before="40" w:after="40"/>
              <w:rPr>
                <w:rFonts w:ascii="Arial Narrow" w:hAnsi="Arial Narrow"/>
                <w:sz w:val="20"/>
              </w:rPr>
            </w:pPr>
            <w:r w:rsidRPr="008A65D2">
              <w:rPr>
                <w:rFonts w:ascii="Arial Narrow" w:hAnsi="Arial Narrow"/>
                <w:sz w:val="20"/>
              </w:rPr>
              <w:t>Women</w:t>
            </w:r>
            <w:r>
              <w:rPr>
                <w:rFonts w:ascii="Arial Narrow" w:hAnsi="Arial Narrow"/>
                <w:sz w:val="20"/>
              </w:rPr>
              <w:t xml:space="preserve"> </w:t>
            </w:r>
            <w:r w:rsidRPr="00EE7CA6">
              <w:rPr>
                <w:rFonts w:ascii="Arial Narrow" w:hAnsi="Arial Narrow"/>
                <w:sz w:val="20"/>
                <w:u w:val="single"/>
              </w:rPr>
              <w:t>who were recalled</w:t>
            </w:r>
            <w:r>
              <w:rPr>
                <w:rFonts w:ascii="Arial Narrow" w:hAnsi="Arial Narrow"/>
                <w:sz w:val="20"/>
              </w:rPr>
              <w:t xml:space="preserve"> to</w:t>
            </w:r>
            <w:r w:rsidRPr="008A65D2">
              <w:rPr>
                <w:rFonts w:ascii="Arial Narrow" w:hAnsi="Arial Narrow"/>
                <w:sz w:val="20"/>
              </w:rPr>
              <w:t xml:space="preserve"> the </w:t>
            </w:r>
            <w:r w:rsidR="00814DFD">
              <w:rPr>
                <w:rFonts w:ascii="Arial Narrow" w:hAnsi="Arial Narrow"/>
                <w:sz w:val="20"/>
              </w:rPr>
              <w:t>BCS</w:t>
            </w:r>
            <w:r w:rsidRPr="008A65D2">
              <w:rPr>
                <w:rFonts w:ascii="Arial Narrow" w:hAnsi="Arial Narrow"/>
                <w:sz w:val="20"/>
              </w:rPr>
              <w:t xml:space="preserve"> clinic</w:t>
            </w:r>
          </w:p>
        </w:tc>
        <w:tc>
          <w:tcPr>
            <w:tcW w:w="2835" w:type="dxa"/>
          </w:tcPr>
          <w:p w14:paraId="6F9AA48A" w14:textId="77777777" w:rsidR="00937807" w:rsidRDefault="008A4B48" w:rsidP="00814DFD">
            <w:pPr>
              <w:spacing w:before="40" w:after="40"/>
              <w:rPr>
                <w:rFonts w:ascii="Arial Narrow" w:hAnsi="Arial Narrow"/>
                <w:sz w:val="20"/>
              </w:rPr>
            </w:pPr>
            <w:r>
              <w:rPr>
                <w:rFonts w:ascii="Arial Narrow" w:hAnsi="Arial Narrow"/>
                <w:sz w:val="20"/>
              </w:rPr>
              <w:t>Same patient analysis on equal numbers of normal, benign and cancer cases</w:t>
            </w:r>
          </w:p>
        </w:tc>
        <w:tc>
          <w:tcPr>
            <w:tcW w:w="4059" w:type="dxa"/>
          </w:tcPr>
          <w:p w14:paraId="1AA72F02" w14:textId="77777777" w:rsidR="00937807" w:rsidRPr="008A65D2" w:rsidRDefault="00937807" w:rsidP="00937807">
            <w:pPr>
              <w:spacing w:before="40" w:after="40"/>
              <w:ind w:left="601" w:hanging="601"/>
              <w:rPr>
                <w:rFonts w:ascii="Arial Narrow" w:hAnsi="Arial Narrow"/>
                <w:sz w:val="20"/>
              </w:rPr>
            </w:pPr>
            <w:r>
              <w:rPr>
                <w:rFonts w:ascii="Arial Narrow" w:hAnsi="Arial Narrow"/>
                <w:sz w:val="20"/>
              </w:rPr>
              <w:t xml:space="preserve">Australia: TACT  </w:t>
            </w:r>
            <w:r>
              <w:rPr>
                <w:rFonts w:ascii="Arial Narrow" w:hAnsi="Arial Narrow"/>
                <w:sz w:val="20"/>
              </w:rPr>
              <w:fldChar w:fldCharType="begin">
                <w:fldData xml:space="preserve">PEVuZE5vdGU+PENpdGU+PEF1dGhvcj5NYWxsPC9BdXRob3I+PFllYXI+MjAxODwvWWVhcj48UmVj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NYWxsPC9BdXRob3I+PFllYXI+MjAxODwvWWVhcj48UmVj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Mall et al. 2018)</w:t>
            </w:r>
            <w:r>
              <w:rPr>
                <w:rFonts w:ascii="Arial Narrow" w:hAnsi="Arial Narrow"/>
                <w:sz w:val="20"/>
              </w:rPr>
              <w:fldChar w:fldCharType="end"/>
            </w:r>
          </w:p>
        </w:tc>
      </w:tr>
      <w:tr w:rsidR="00937807" w:rsidRPr="001D0B87" w14:paraId="5AF0F021" w14:textId="77777777" w:rsidTr="00350CE2">
        <w:tc>
          <w:tcPr>
            <w:tcW w:w="2122" w:type="dxa"/>
            <w:tcBorders>
              <w:bottom w:val="nil"/>
            </w:tcBorders>
          </w:tcPr>
          <w:p w14:paraId="4857487A" w14:textId="77777777" w:rsidR="00937807" w:rsidRPr="00DE681B" w:rsidRDefault="00937807" w:rsidP="00814DFD">
            <w:pPr>
              <w:spacing w:before="40" w:after="40"/>
              <w:rPr>
                <w:rFonts w:ascii="Arial Narrow" w:hAnsi="Arial Narrow"/>
                <w:sz w:val="20"/>
              </w:rPr>
            </w:pPr>
            <w:r w:rsidRPr="00937807">
              <w:rPr>
                <w:rFonts w:ascii="Arial Narrow" w:hAnsi="Arial Narrow"/>
                <w:sz w:val="20"/>
                <w:u w:val="single"/>
              </w:rPr>
              <w:t>Asymptomatic</w:t>
            </w:r>
            <w:r>
              <w:rPr>
                <w:rFonts w:ascii="Arial Narrow" w:hAnsi="Arial Narrow"/>
                <w:sz w:val="20"/>
              </w:rPr>
              <w:t xml:space="preserve"> w</w:t>
            </w:r>
            <w:r w:rsidRPr="001D0B87">
              <w:rPr>
                <w:rFonts w:ascii="Arial Narrow" w:hAnsi="Arial Narrow"/>
                <w:sz w:val="20"/>
              </w:rPr>
              <w:t xml:space="preserve">omen </w:t>
            </w:r>
            <w:r>
              <w:rPr>
                <w:rFonts w:ascii="Arial Narrow" w:hAnsi="Arial Narrow"/>
                <w:sz w:val="20"/>
              </w:rPr>
              <w:t>who attended</w:t>
            </w:r>
            <w:r w:rsidRPr="001D0B87">
              <w:rPr>
                <w:rFonts w:ascii="Arial Narrow" w:hAnsi="Arial Narrow"/>
                <w:sz w:val="20"/>
              </w:rPr>
              <w:t xml:space="preserve"> </w:t>
            </w:r>
            <w:r w:rsidR="00814DFD">
              <w:rPr>
                <w:rFonts w:ascii="Arial Narrow" w:hAnsi="Arial Narrow"/>
                <w:sz w:val="20"/>
              </w:rPr>
              <w:t>BCS</w:t>
            </w:r>
          </w:p>
        </w:tc>
        <w:tc>
          <w:tcPr>
            <w:tcW w:w="2835" w:type="dxa"/>
          </w:tcPr>
          <w:p w14:paraId="57844CDB" w14:textId="77777777" w:rsidR="00937807" w:rsidRDefault="00937807" w:rsidP="00937807">
            <w:pPr>
              <w:spacing w:before="40" w:after="40"/>
              <w:rPr>
                <w:rFonts w:ascii="Arial Narrow" w:hAnsi="Arial Narrow"/>
                <w:sz w:val="20"/>
              </w:rPr>
            </w:pPr>
            <w:r w:rsidRPr="00DE681B">
              <w:rPr>
                <w:rFonts w:ascii="Arial Narrow" w:hAnsi="Arial Narrow"/>
                <w:sz w:val="20"/>
              </w:rPr>
              <w:t xml:space="preserve">Randomised </w:t>
            </w:r>
            <w:r>
              <w:rPr>
                <w:rFonts w:ascii="Arial Narrow" w:hAnsi="Arial Narrow"/>
                <w:sz w:val="20"/>
              </w:rPr>
              <w:t>controlled trial</w:t>
            </w:r>
          </w:p>
        </w:tc>
        <w:tc>
          <w:tcPr>
            <w:tcW w:w="4059" w:type="dxa"/>
          </w:tcPr>
          <w:p w14:paraId="098553EA" w14:textId="77777777" w:rsidR="00937807" w:rsidRPr="001D0B87" w:rsidRDefault="00937807" w:rsidP="00937807">
            <w:pPr>
              <w:spacing w:before="40" w:after="40"/>
              <w:ind w:left="601" w:hanging="601"/>
              <w:rPr>
                <w:rFonts w:ascii="Arial Narrow" w:hAnsi="Arial Narrow"/>
                <w:sz w:val="20"/>
              </w:rPr>
            </w:pPr>
            <w:r>
              <w:rPr>
                <w:rFonts w:ascii="Arial Narrow" w:hAnsi="Arial Narrow"/>
                <w:sz w:val="20"/>
              </w:rPr>
              <w:t>Italy:</w:t>
            </w:r>
            <w:r>
              <w:rPr>
                <w:rFonts w:ascii="Arial Narrow" w:hAnsi="Arial Narrow"/>
                <w:sz w:val="20"/>
              </w:rPr>
              <w:tab/>
            </w:r>
            <w:r w:rsidRPr="003A4EC8">
              <w:rPr>
                <w:rFonts w:ascii="Arial Narrow" w:hAnsi="Arial Narrow"/>
                <w:sz w:val="20"/>
              </w:rPr>
              <w:t>Reggio Emilia Tomosynthesis</w:t>
            </w:r>
            <w:r>
              <w:rPr>
                <w:rFonts w:ascii="Arial Narrow" w:hAnsi="Arial Narrow"/>
                <w:sz w:val="20"/>
              </w:rPr>
              <w:t xml:space="preserve"> trial</w:t>
            </w:r>
            <w:r w:rsidRPr="003A4EC8">
              <w:rPr>
                <w:rFonts w:ascii="Arial Narrow" w:hAnsi="Arial Narrow"/>
                <w:sz w:val="20"/>
              </w:rPr>
              <w:t xml:space="preserve"> </w:t>
            </w:r>
            <w:r>
              <w:rPr>
                <w:rFonts w:ascii="Arial Narrow" w:hAnsi="Arial Narrow"/>
                <w:sz w:val="20"/>
              </w:rPr>
              <w:fldChar w:fldCharType="begin">
                <w:fldData xml:space="preserve">PEVuZE5vdGU+PENpdGU+PEF1dGhvcj5QYXR0YWNpbmk8L0F1dGhvcj48WWVhcj4yMDE4PC9ZZWFy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YXR0YWNpbmk8L0F1dGhvcj48WWVhcj4yMDE4PC9ZZWFy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attacini et al. 2018)</w:t>
            </w:r>
            <w:r>
              <w:rPr>
                <w:rFonts w:ascii="Arial Narrow" w:hAnsi="Arial Narrow"/>
                <w:sz w:val="20"/>
              </w:rPr>
              <w:fldChar w:fldCharType="end"/>
            </w:r>
          </w:p>
        </w:tc>
      </w:tr>
      <w:tr w:rsidR="00937807" w:rsidRPr="001D0B87" w14:paraId="36379BF6" w14:textId="77777777" w:rsidTr="00350CE2">
        <w:tc>
          <w:tcPr>
            <w:tcW w:w="2122" w:type="dxa"/>
            <w:tcBorders>
              <w:top w:val="nil"/>
              <w:bottom w:val="nil"/>
            </w:tcBorders>
          </w:tcPr>
          <w:p w14:paraId="6838FDB3" w14:textId="77777777" w:rsidR="00937807" w:rsidRPr="00350CE2" w:rsidRDefault="00306808" w:rsidP="00306808">
            <w:pPr>
              <w:spacing w:before="40" w:after="40"/>
              <w:rPr>
                <w:rFonts w:ascii="Arial Narrow" w:hAnsi="Arial Narrow"/>
                <w:color w:val="FFFFFF" w:themeColor="background1"/>
                <w:sz w:val="20"/>
              </w:rPr>
            </w:pPr>
            <w:r>
              <w:rPr>
                <w:rFonts w:ascii="Arial Narrow" w:hAnsi="Arial Narrow"/>
                <w:sz w:val="20"/>
              </w:rPr>
              <w:t>M</w:t>
            </w:r>
            <w:r w:rsidR="00937807">
              <w:rPr>
                <w:rFonts w:ascii="Arial Narrow" w:hAnsi="Arial Narrow"/>
                <w:sz w:val="20"/>
              </w:rPr>
              <w:t xml:space="preserve">ost </w:t>
            </w:r>
            <w:r w:rsidR="00937807" w:rsidRPr="00EE7CA6">
              <w:rPr>
                <w:rFonts w:ascii="Arial Narrow" w:hAnsi="Arial Narrow"/>
                <w:sz w:val="20"/>
                <w:u w:val="single"/>
              </w:rPr>
              <w:t>with no prior history</w:t>
            </w:r>
            <w:r w:rsidR="000627CC">
              <w:rPr>
                <w:rFonts w:ascii="Arial Narrow" w:hAnsi="Arial Narrow"/>
                <w:sz w:val="20"/>
              </w:rPr>
              <w:t xml:space="preserve"> of breast cancer</w:t>
            </w:r>
          </w:p>
        </w:tc>
        <w:tc>
          <w:tcPr>
            <w:tcW w:w="2835" w:type="dxa"/>
          </w:tcPr>
          <w:p w14:paraId="6D69A274" w14:textId="77777777" w:rsidR="00937807" w:rsidRPr="003A4EC8" w:rsidRDefault="00937807" w:rsidP="001A5CBA">
            <w:pPr>
              <w:tabs>
                <w:tab w:val="left" w:pos="601"/>
              </w:tabs>
              <w:spacing w:before="40" w:after="40"/>
              <w:rPr>
                <w:rFonts w:ascii="Arial Narrow" w:hAnsi="Arial Narrow"/>
                <w:sz w:val="20"/>
              </w:rPr>
            </w:pPr>
            <w:r>
              <w:rPr>
                <w:rFonts w:ascii="Arial Narrow" w:hAnsi="Arial Narrow"/>
                <w:sz w:val="20"/>
              </w:rPr>
              <w:t>Patient preference</w:t>
            </w:r>
          </w:p>
        </w:tc>
        <w:tc>
          <w:tcPr>
            <w:tcW w:w="4059" w:type="dxa"/>
          </w:tcPr>
          <w:p w14:paraId="088A2199" w14:textId="77777777" w:rsidR="00937807" w:rsidRPr="001D0B87" w:rsidRDefault="00937807" w:rsidP="00937807">
            <w:pPr>
              <w:tabs>
                <w:tab w:val="left" w:pos="601"/>
              </w:tabs>
              <w:spacing w:before="40" w:after="40"/>
              <w:ind w:left="601" w:hanging="601"/>
              <w:rPr>
                <w:rFonts w:ascii="Arial Narrow" w:hAnsi="Arial Narrow"/>
                <w:sz w:val="20"/>
              </w:rPr>
            </w:pPr>
            <w:r w:rsidRPr="003A4EC8">
              <w:rPr>
                <w:rFonts w:ascii="Arial Narrow" w:hAnsi="Arial Narrow"/>
                <w:sz w:val="20"/>
              </w:rPr>
              <w:t>USA</w:t>
            </w:r>
            <w:r>
              <w:rPr>
                <w:rFonts w:ascii="Arial Narrow" w:hAnsi="Arial Narrow"/>
                <w:sz w:val="20"/>
              </w:rPr>
              <w:t>:</w:t>
            </w:r>
            <w:r>
              <w:rPr>
                <w:rFonts w:ascii="Arial Narrow" w:hAnsi="Arial Narrow"/>
                <w:sz w:val="20"/>
              </w:rPr>
              <w:tab/>
            </w:r>
            <w:r w:rsidRPr="003A4EC8">
              <w:rPr>
                <w:rFonts w:ascii="Arial Narrow" w:hAnsi="Arial Narrow"/>
                <w:sz w:val="20"/>
              </w:rPr>
              <w:t xml:space="preserve">PROSPR breast cancer screening </w:t>
            </w:r>
            <w:r>
              <w:rPr>
                <w:rFonts w:ascii="Arial Narrow" w:hAnsi="Arial Narrow"/>
                <w:sz w:val="20"/>
              </w:rPr>
              <w:fldChar w:fldCharType="begin"/>
            </w:r>
            <w:r>
              <w:rPr>
                <w:rFonts w:ascii="Arial Narrow" w:hAnsi="Arial Narrow"/>
                <w:sz w:val="20"/>
              </w:rPr>
              <w:instrText xml:space="preserve"> ADDIN EN.CITE &lt;EndNote&gt;&lt;Cite&gt;&lt;Author&gt;Conant&lt;/Author&gt;&lt;Year&gt;2016&lt;/Year&gt;&lt;RecNum&gt;8&lt;/RecNum&gt;&lt;DisplayText&gt;(Conant et al. 2016)&lt;/DisplayText&gt;&lt;record&gt;&lt;rec-number&gt;8&lt;/rec-number&gt;&lt;foreign-keys&gt;&lt;key app="EN" db-id="0wdaf0td1x22xgepa2f5tp9fpffxfszvdww0" timestamp="1549329505"&gt;8&lt;/key&gt;&lt;/foreign-keys&gt;&lt;ref-type name="Journal Article"&gt;17&lt;/ref-type&gt;&lt;contributors&gt;&lt;authors&gt;&lt;author&gt;Conant, Emily F.&lt;/author&gt;&lt;author&gt;Beaber, Elisabeth F.&lt;/author&gt;&lt;author&gt;Sprague, Brian L.&lt;/author&gt;&lt;author&gt;Herschorn, Sally D.&lt;/author&gt;&lt;author&gt;Weaver, Donald L.&lt;/author&gt;&lt;author&gt;Onega, Tracy&lt;/author&gt;&lt;author&gt;Tosteson, Anna N. A.&lt;/author&gt;&lt;author&gt;McCarthy, Anne Marie&lt;/author&gt;&lt;author&gt;Poplack, Steven P.&lt;/author&gt;&lt;author&gt;Haas, Jennifer S.&lt;/author&gt;&lt;author&gt;Armstrong, Katrina&lt;/author&gt;&lt;author&gt;Schnall, Mitchell D.&lt;/author&gt;&lt;author&gt;Barlow, William E.&lt;/author&gt;&lt;/authors&gt;&lt;/contributors&gt;&lt;titles&gt;&lt;title&gt;Breast cancer screening using tomosynthesis in combination with digital mammography compared to digital mammography alone: a cohort study within the PROSPR consortium&lt;/title&gt;&lt;secondary-title&gt;Breast Cancer Research and Treatment&lt;/secondary-title&gt;&lt;/titles&gt;&lt;periodical&gt;&lt;full-title&gt;Breast Cancer Research and Treatment&lt;/full-title&gt;&lt;/periodical&gt;&lt;pages&gt;109-116&lt;/pages&gt;&lt;volume&gt;156&lt;/volume&gt;&lt;number&gt;1&lt;/number&gt;&lt;dates&gt;&lt;year&gt;2016&lt;/year&gt;&lt;pub-dates&gt;&lt;date&gt;February 01&lt;/date&gt;&lt;/pub-dates&gt;&lt;/dates&gt;&lt;isbn&gt;1573-7217&lt;/isbn&gt;&lt;label&gt;Conant2016&lt;/label&gt;&lt;work-type&gt;journal article&lt;/work-type&gt;&lt;urls&gt;&lt;related-urls&gt;&lt;url&gt;https://doi.org/10.1007/s10549-016-3695-1&lt;/url&gt;&lt;url&gt;https://link.springer.com/content/pdf/10.1007%2Fs10549-016-3695-1.pdf&lt;/url&gt;&lt;/related-urls&gt;&lt;/urls&gt;&lt;electronic-resource-num&gt;10.1007/s10549-016-3695-1&lt;/electronic-resource-num&gt;&lt;/record&gt;&lt;/Cite&gt;&lt;/EndNote&gt;</w:instrText>
            </w:r>
            <w:r>
              <w:rPr>
                <w:rFonts w:ascii="Arial Narrow" w:hAnsi="Arial Narrow"/>
                <w:sz w:val="20"/>
              </w:rPr>
              <w:fldChar w:fldCharType="separate"/>
            </w:r>
            <w:r>
              <w:rPr>
                <w:rFonts w:ascii="Arial Narrow" w:hAnsi="Arial Narrow"/>
                <w:noProof/>
                <w:sz w:val="20"/>
              </w:rPr>
              <w:t>(Conant et al. 2016)</w:t>
            </w:r>
            <w:r>
              <w:rPr>
                <w:rFonts w:ascii="Arial Narrow" w:hAnsi="Arial Narrow"/>
                <w:sz w:val="20"/>
              </w:rPr>
              <w:fldChar w:fldCharType="end"/>
            </w:r>
          </w:p>
        </w:tc>
      </w:tr>
      <w:tr w:rsidR="00937807" w:rsidRPr="001D0B87" w14:paraId="38EEFB96" w14:textId="77777777" w:rsidTr="00350CE2">
        <w:tc>
          <w:tcPr>
            <w:tcW w:w="2122" w:type="dxa"/>
            <w:tcBorders>
              <w:top w:val="nil"/>
              <w:bottom w:val="nil"/>
            </w:tcBorders>
          </w:tcPr>
          <w:p w14:paraId="0E66FABF" w14:textId="77777777" w:rsidR="00937807" w:rsidRPr="00937807" w:rsidRDefault="00937807" w:rsidP="00937807">
            <w:pPr>
              <w:spacing w:before="40" w:after="40"/>
              <w:rPr>
                <w:rFonts w:ascii="Arial Narrow" w:hAnsi="Arial Narrow"/>
                <w:color w:val="FFFFFF" w:themeColor="background1"/>
                <w:sz w:val="20"/>
              </w:rPr>
            </w:pPr>
          </w:p>
        </w:tc>
        <w:tc>
          <w:tcPr>
            <w:tcW w:w="2835" w:type="dxa"/>
          </w:tcPr>
          <w:p w14:paraId="1FAE24B7" w14:textId="77777777" w:rsidR="00937807" w:rsidRDefault="00937807" w:rsidP="00EE7CA6">
            <w:pPr>
              <w:tabs>
                <w:tab w:val="left" w:pos="601"/>
              </w:tabs>
              <w:spacing w:before="40" w:after="40"/>
              <w:rPr>
                <w:rFonts w:ascii="Arial Narrow" w:hAnsi="Arial Narrow"/>
                <w:sz w:val="20"/>
              </w:rPr>
            </w:pPr>
            <w:r>
              <w:rPr>
                <w:rFonts w:ascii="Arial Narrow" w:hAnsi="Arial Narrow"/>
                <w:sz w:val="20"/>
              </w:rPr>
              <w:t>Historical control</w:t>
            </w:r>
          </w:p>
        </w:tc>
        <w:tc>
          <w:tcPr>
            <w:tcW w:w="4059" w:type="dxa"/>
          </w:tcPr>
          <w:p w14:paraId="76C34436" w14:textId="77777777" w:rsidR="00937807" w:rsidRDefault="00937807" w:rsidP="00937807">
            <w:pPr>
              <w:tabs>
                <w:tab w:val="left" w:pos="601"/>
              </w:tabs>
              <w:spacing w:before="40" w:after="40"/>
              <w:ind w:left="601" w:hanging="601"/>
              <w:rPr>
                <w:rFonts w:ascii="Arial Narrow" w:hAnsi="Arial Narrow"/>
                <w:sz w:val="20"/>
              </w:rPr>
            </w:pPr>
            <w:r>
              <w:rPr>
                <w:rFonts w:ascii="Arial Narrow" w:hAnsi="Arial Narrow"/>
                <w:sz w:val="20"/>
              </w:rPr>
              <w:t>Italy:</w:t>
            </w:r>
            <w:r>
              <w:rPr>
                <w:rFonts w:ascii="Arial Narrow" w:hAnsi="Arial Narrow"/>
                <w:sz w:val="20"/>
              </w:rPr>
              <w:tab/>
            </w:r>
            <w:r w:rsidRPr="003A4EC8">
              <w:rPr>
                <w:rFonts w:ascii="Arial Narrow" w:hAnsi="Arial Narrow"/>
                <w:sz w:val="20"/>
              </w:rPr>
              <w:t>Verona</w:t>
            </w:r>
            <w:r>
              <w:rPr>
                <w:rFonts w:ascii="Arial Narrow" w:hAnsi="Arial Narrow"/>
                <w:sz w:val="20"/>
              </w:rPr>
              <w:t xml:space="preserve"> BCS </w:t>
            </w:r>
            <w:r>
              <w:rPr>
                <w:rFonts w:ascii="Arial Narrow" w:hAnsi="Arial Narrow"/>
                <w:sz w:val="20"/>
              </w:rPr>
              <w:fldChar w:fldCharType="begin"/>
            </w:r>
            <w:r>
              <w:rPr>
                <w:rFonts w:ascii="Arial Narrow" w:hAnsi="Arial Narrow"/>
                <w:sz w:val="20"/>
              </w:rPr>
              <w:instrText xml:space="preserve"> ADDIN EN.CITE &lt;EndNote&gt;&lt;Cite&gt;&lt;Author&gt;Caumo&lt;/Author&gt;&lt;Year&gt;2018&lt;/Year&gt;&lt;RecNum&gt;3&lt;/RecNum&gt;&lt;DisplayText&gt;(Caumo et al. 2018)&lt;/DisplayText&gt;&lt;record&gt;&lt;rec-number&gt;3&lt;/rec-number&gt;&lt;foreign-keys&gt;&lt;key app="EN" db-id="0wdaf0td1x22xgepa2f5tp9fpffxfszvdww0" timestamp="1549328976"&gt;3&lt;/key&gt;&lt;/foreign-keys&gt;&lt;ref-type name="Journal Article"&gt;17&lt;/ref-type&gt;&lt;contributors&gt;&lt;authors&gt;&lt;author&gt;Francesca Caumo&lt;/author&gt;&lt;author&gt;Manuel Zorzi&lt;/author&gt;&lt;author&gt;Silvia Brunelli&lt;/author&gt;&lt;author&gt;Giovanna Romanucci&lt;/author&gt;&lt;author&gt;Rossella Rella&lt;/author&gt;&lt;author&gt;Loredana Cugola&lt;/author&gt;&lt;author&gt;Paola Bricolo&lt;/author&gt;&lt;author&gt;Chiara Fedato&lt;/author&gt;&lt;author&gt;Stefania Montemezzi&lt;/author&gt;&lt;author&gt;Nehmat Houssami&lt;/author&gt;&lt;/authors&gt;&lt;/contributors&gt;&lt;titles&gt;&lt;title&gt;Digital Breast Tomosynthesis with Synthesized Two-Dimensional Images versus Full-Field Digital Mammography for Population Screening: Outcomes from the Verona Screening Program&lt;/title&gt;&lt;secondary-title&gt;Radiology&lt;/secondary-title&gt;&lt;/titles&gt;&lt;periodical&gt;&lt;full-title&gt;Radiology&lt;/full-title&gt;&lt;/periodical&gt;&lt;pages&gt;37-46&lt;/pages&gt;&lt;volume&gt;287&lt;/volume&gt;&lt;number&gt;1&lt;/number&gt;&lt;dates&gt;&lt;year&gt;2018&lt;/year&gt;&lt;/dates&gt;&lt;accession-num&gt;29237146&lt;/accession-num&gt;&lt;urls&gt;&lt;related-urls&gt;&lt;url&gt;https://pubs.rsna.org/doi/abs/10.1148/radiol.2017170745&lt;/url&gt;&lt;/related-urls&gt;&lt;/urls&gt;&lt;electronic-resource-num&gt;10.1148/radiol.2017170745&lt;/electronic-resource-num&gt;&lt;/record&gt;&lt;/Cite&gt;&lt;/EndNote&gt;</w:instrText>
            </w:r>
            <w:r>
              <w:rPr>
                <w:rFonts w:ascii="Arial Narrow" w:hAnsi="Arial Narrow"/>
                <w:sz w:val="20"/>
              </w:rPr>
              <w:fldChar w:fldCharType="separate"/>
            </w:r>
            <w:r>
              <w:rPr>
                <w:rFonts w:ascii="Arial Narrow" w:hAnsi="Arial Narrow"/>
                <w:noProof/>
                <w:sz w:val="20"/>
              </w:rPr>
              <w:t>(Caumo et al. 2018)</w:t>
            </w:r>
            <w:r>
              <w:rPr>
                <w:rFonts w:ascii="Arial Narrow" w:hAnsi="Arial Narrow"/>
                <w:sz w:val="20"/>
              </w:rPr>
              <w:fldChar w:fldCharType="end"/>
            </w:r>
          </w:p>
          <w:p w14:paraId="3C1CD39D" w14:textId="77777777" w:rsidR="00937807" w:rsidRPr="001D0B87" w:rsidRDefault="00937807" w:rsidP="00937807">
            <w:pPr>
              <w:tabs>
                <w:tab w:val="left" w:pos="601"/>
              </w:tabs>
              <w:spacing w:before="40" w:after="40"/>
              <w:ind w:left="601" w:hanging="601"/>
              <w:rPr>
                <w:rFonts w:ascii="Arial Narrow" w:hAnsi="Arial Narrow"/>
                <w:sz w:val="20"/>
              </w:rPr>
            </w:pPr>
            <w:r w:rsidRPr="003A4EC8">
              <w:rPr>
                <w:rFonts w:ascii="Arial Narrow" w:hAnsi="Arial Narrow"/>
                <w:sz w:val="20"/>
              </w:rPr>
              <w:t>USA</w:t>
            </w:r>
            <w:r>
              <w:rPr>
                <w:rFonts w:ascii="Arial Narrow" w:hAnsi="Arial Narrow"/>
                <w:sz w:val="20"/>
              </w:rPr>
              <w:t>:</w:t>
            </w:r>
            <w:r>
              <w:rPr>
                <w:rFonts w:ascii="Arial Narrow" w:hAnsi="Arial Narrow"/>
                <w:sz w:val="20"/>
              </w:rPr>
              <w:tab/>
            </w:r>
            <w:r w:rsidRPr="003A4EC8">
              <w:rPr>
                <w:rFonts w:ascii="Arial Narrow" w:hAnsi="Arial Narrow"/>
                <w:sz w:val="20"/>
              </w:rPr>
              <w:t>Pennsylvania</w:t>
            </w:r>
            <w:r>
              <w:rPr>
                <w:rFonts w:ascii="Arial Narrow" w:hAnsi="Arial Narrow"/>
                <w:sz w:val="20"/>
              </w:rPr>
              <w:t>n</w:t>
            </w:r>
            <w:r w:rsidRPr="003A4EC8">
              <w:rPr>
                <w:rFonts w:ascii="Arial Narrow" w:hAnsi="Arial Narrow"/>
                <w:sz w:val="20"/>
              </w:rPr>
              <w:t xml:space="preserve"> B</w:t>
            </w:r>
            <w:r>
              <w:rPr>
                <w:rFonts w:ascii="Arial Narrow" w:hAnsi="Arial Narrow"/>
                <w:sz w:val="20"/>
              </w:rPr>
              <w:t>CS</w:t>
            </w:r>
            <w:r w:rsidRPr="003A4EC8">
              <w:rPr>
                <w:rFonts w:ascii="Arial Narrow" w:hAnsi="Arial Narrow"/>
                <w:sz w:val="20"/>
              </w:rPr>
              <w:t xml:space="preserve"> </w:t>
            </w:r>
            <w:r>
              <w:rPr>
                <w:rFonts w:ascii="Arial Narrow" w:hAnsi="Arial Narrow"/>
                <w:sz w:val="20"/>
              </w:rPr>
              <w:fldChar w:fldCharType="begin">
                <w:fldData xml:space="preserve">PEVuZE5vdGU+PENpdGU+PEF1dGhvcj5NY0RvbmFsZDwvQXV0aG9yPjxZZWFyPjIwMTY8L1llYXI+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NY0RvbmFsZDwvQXV0aG9yPjxZZWFyPjIwMTY8L1llYXI+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McDonald et al. 2016)</w:t>
            </w:r>
            <w:r>
              <w:rPr>
                <w:rFonts w:ascii="Arial Narrow" w:hAnsi="Arial Narrow"/>
                <w:sz w:val="20"/>
              </w:rPr>
              <w:fldChar w:fldCharType="end"/>
            </w:r>
          </w:p>
        </w:tc>
      </w:tr>
      <w:tr w:rsidR="00937807" w:rsidRPr="001D0B87" w14:paraId="749AE40E" w14:textId="77777777" w:rsidTr="00350CE2">
        <w:tc>
          <w:tcPr>
            <w:tcW w:w="2122" w:type="dxa"/>
            <w:tcBorders>
              <w:top w:val="nil"/>
              <w:bottom w:val="single" w:sz="4" w:space="0" w:color="auto"/>
            </w:tcBorders>
          </w:tcPr>
          <w:p w14:paraId="43368342" w14:textId="77777777" w:rsidR="00937807" w:rsidRPr="00937807" w:rsidRDefault="00937807" w:rsidP="001A5CBA">
            <w:pPr>
              <w:spacing w:before="40" w:after="40"/>
              <w:rPr>
                <w:rFonts w:ascii="Arial Narrow" w:hAnsi="Arial Narrow"/>
                <w:color w:val="FFFFFF" w:themeColor="background1"/>
                <w:sz w:val="20"/>
              </w:rPr>
            </w:pPr>
          </w:p>
        </w:tc>
        <w:tc>
          <w:tcPr>
            <w:tcW w:w="2835" w:type="dxa"/>
          </w:tcPr>
          <w:p w14:paraId="1D5645AF" w14:textId="77777777" w:rsidR="00937807" w:rsidRPr="003A4EC8" w:rsidRDefault="00937807" w:rsidP="001A5CBA">
            <w:pPr>
              <w:tabs>
                <w:tab w:val="left" w:pos="601"/>
              </w:tabs>
              <w:spacing w:before="40" w:after="40"/>
              <w:rPr>
                <w:rFonts w:ascii="Arial Narrow" w:hAnsi="Arial Narrow"/>
                <w:sz w:val="20"/>
              </w:rPr>
            </w:pPr>
            <w:r w:rsidRPr="00EE7CA6">
              <w:rPr>
                <w:rFonts w:ascii="Arial Narrow" w:hAnsi="Arial Narrow"/>
                <w:sz w:val="20"/>
              </w:rPr>
              <w:t>Integrated 2D and 3D imaging analysis of same patient</w:t>
            </w:r>
          </w:p>
        </w:tc>
        <w:tc>
          <w:tcPr>
            <w:tcW w:w="4059" w:type="dxa"/>
          </w:tcPr>
          <w:p w14:paraId="11BC01B9" w14:textId="77777777" w:rsidR="00937807" w:rsidRPr="001D0B87" w:rsidRDefault="00937807" w:rsidP="00937807">
            <w:pPr>
              <w:tabs>
                <w:tab w:val="left" w:pos="601"/>
              </w:tabs>
              <w:spacing w:before="40" w:after="40"/>
              <w:ind w:left="601" w:hanging="601"/>
              <w:rPr>
                <w:rFonts w:ascii="Arial Narrow" w:hAnsi="Arial Narrow"/>
                <w:sz w:val="20"/>
              </w:rPr>
            </w:pPr>
            <w:r w:rsidRPr="003A4EC8">
              <w:rPr>
                <w:rFonts w:ascii="Arial Narrow" w:hAnsi="Arial Narrow"/>
                <w:sz w:val="20"/>
              </w:rPr>
              <w:t>Italy</w:t>
            </w:r>
            <w:r>
              <w:rPr>
                <w:rFonts w:ascii="Arial Narrow" w:hAnsi="Arial Narrow"/>
                <w:sz w:val="20"/>
              </w:rPr>
              <w:t>:</w:t>
            </w:r>
            <w:r>
              <w:rPr>
                <w:rFonts w:ascii="Arial Narrow" w:hAnsi="Arial Narrow"/>
                <w:sz w:val="20"/>
              </w:rPr>
              <w:tab/>
              <w:t xml:space="preserve">STORM </w:t>
            </w:r>
            <w:r>
              <w:rPr>
                <w:rFonts w:ascii="Arial Narrow" w:hAnsi="Arial Narrow"/>
                <w:sz w:val="20"/>
              </w:rPr>
              <w:fldChar w:fldCharType="begin">
                <w:fldData xml:space="preserve">PEVuZE5vdGU+PENpdGU+PEF1dGhvcj5DaWF0dG88L0F1dGhvcj48WWVhcj4yMDEzPC9ZZWFyPjxS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DaWF0dG88L0F1dGhvcj48WWVhcj4yMDEzPC9ZZWFyPjxS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Ciatto et al. 2013; Houssami et al. 2014)</w:t>
            </w:r>
            <w:r>
              <w:rPr>
                <w:rFonts w:ascii="Arial Narrow" w:hAnsi="Arial Narrow"/>
                <w:sz w:val="20"/>
              </w:rPr>
              <w:fldChar w:fldCharType="end"/>
            </w:r>
          </w:p>
        </w:tc>
      </w:tr>
      <w:tr w:rsidR="00937807" w:rsidRPr="001D0B87" w14:paraId="08F0351C" w14:textId="77777777" w:rsidTr="00494399">
        <w:tc>
          <w:tcPr>
            <w:tcW w:w="2122" w:type="dxa"/>
            <w:tcBorders>
              <w:bottom w:val="nil"/>
            </w:tcBorders>
          </w:tcPr>
          <w:p w14:paraId="752BE2B8" w14:textId="77777777" w:rsidR="00937807" w:rsidRPr="00583C09" w:rsidRDefault="00937807" w:rsidP="00814DFD">
            <w:pPr>
              <w:spacing w:before="40" w:after="40"/>
              <w:rPr>
                <w:rFonts w:ascii="Arial Narrow" w:hAnsi="Arial Narrow"/>
                <w:sz w:val="20"/>
              </w:rPr>
            </w:pPr>
            <w:r>
              <w:rPr>
                <w:rFonts w:ascii="Arial Narrow" w:hAnsi="Arial Narrow"/>
                <w:sz w:val="20"/>
              </w:rPr>
              <w:t xml:space="preserve">Population-based </w:t>
            </w:r>
            <w:r w:rsidR="00814DFD">
              <w:rPr>
                <w:rFonts w:ascii="Arial Narrow" w:hAnsi="Arial Narrow"/>
                <w:sz w:val="20"/>
              </w:rPr>
              <w:t>BCS</w:t>
            </w:r>
          </w:p>
        </w:tc>
        <w:tc>
          <w:tcPr>
            <w:tcW w:w="2835" w:type="dxa"/>
          </w:tcPr>
          <w:p w14:paraId="2FA5B3F1" w14:textId="77777777" w:rsidR="00937807" w:rsidRDefault="00937807" w:rsidP="00937807">
            <w:pPr>
              <w:spacing w:before="40" w:after="40"/>
              <w:rPr>
                <w:rFonts w:ascii="Arial Narrow" w:hAnsi="Arial Narrow"/>
                <w:sz w:val="20"/>
              </w:rPr>
            </w:pPr>
            <w:r>
              <w:rPr>
                <w:rFonts w:ascii="Arial Narrow" w:hAnsi="Arial Narrow"/>
                <w:sz w:val="20"/>
              </w:rPr>
              <w:t>By clinician or radiologist</w:t>
            </w:r>
          </w:p>
        </w:tc>
        <w:tc>
          <w:tcPr>
            <w:tcW w:w="4059" w:type="dxa"/>
          </w:tcPr>
          <w:p w14:paraId="02F4EB36" w14:textId="77777777" w:rsidR="00937807" w:rsidRPr="001D0B87" w:rsidRDefault="00937807" w:rsidP="00937807">
            <w:pPr>
              <w:spacing w:before="40" w:after="40"/>
              <w:ind w:left="601" w:hanging="601"/>
              <w:rPr>
                <w:rFonts w:ascii="Arial Narrow" w:hAnsi="Arial Narrow"/>
                <w:sz w:val="20"/>
              </w:rPr>
            </w:pPr>
            <w:r>
              <w:rPr>
                <w:rFonts w:ascii="Arial Narrow" w:hAnsi="Arial Narrow"/>
                <w:sz w:val="20"/>
              </w:rPr>
              <w:t>USA</w:t>
            </w:r>
            <w:r>
              <w:rPr>
                <w:rFonts w:ascii="Arial Narrow" w:hAnsi="Arial Narrow"/>
                <w:sz w:val="20"/>
              </w:rPr>
              <w:tab/>
              <w:t xml:space="preserve"> Boston BCS </w:t>
            </w:r>
            <w:r>
              <w:rPr>
                <w:rFonts w:ascii="Arial Narrow" w:hAnsi="Arial Narrow"/>
                <w:sz w:val="20"/>
              </w:rPr>
              <w:fldChar w:fldCharType="begin"/>
            </w:r>
            <w:r>
              <w:rPr>
                <w:rFonts w:ascii="Arial Narrow" w:hAnsi="Arial Narrow"/>
                <w:sz w:val="20"/>
              </w:rPr>
              <w:instrText xml:space="preserve"> ADDIN EN.CITE &lt;EndNote&gt;&lt;Cite&gt;&lt;Author&gt;Giess&lt;/Author&gt;&lt;Year&gt;2017&lt;/Year&gt;&lt;RecNum&gt;4&lt;/RecNum&gt;&lt;DisplayText&gt;(Giess et al. 2017)&lt;/DisplayText&gt;&lt;record&gt;&lt;rec-number&gt;4&lt;/rec-number&gt;&lt;foreign-keys&gt;&lt;key app="EN" db-id="0wdaf0td1x22xgepa2f5tp9fpffxfszvdww0" timestamp="1549329014"&gt;4&lt;/key&gt;&lt;/foreign-keys&gt;&lt;ref-type name="Journal Article"&gt;17&lt;/ref-type&gt;&lt;contributors&gt;&lt;authors&gt;&lt;author&gt;Giess, Catherine S.&lt;/author&gt;&lt;author&gt;Pourjabbar, Sarvenaz&lt;/author&gt;&lt;author&gt;Ip, Ivan K.&lt;/author&gt;&lt;author&gt;Lacson, Ronilda&lt;/author&gt;&lt;author&gt;Alper, Emily&lt;/author&gt;&lt;author&gt;Khorasani, Ramin&lt;/author&gt;&lt;/authors&gt;&lt;/contributors&gt;&lt;titles&gt;&lt;title&gt;Comparing Diagnostic Performance of Digital Breast Tomosynthesis and Full-Field Digital Mammography in a Hybrid Screening Environment&lt;/title&gt;&lt;secondary-title&gt;American Journal of Roentgenology&lt;/secondary-title&gt;&lt;/titles&gt;&lt;periodical&gt;&lt;full-title&gt;American Journal of Roentgenology&lt;/full-title&gt;&lt;/periodical&gt;&lt;pages&gt;929-934&lt;/pages&gt;&lt;volume&gt;209&lt;/volume&gt;&lt;number&gt;4&lt;/number&gt;&lt;dates&gt;&lt;year&gt;2017&lt;/year&gt;&lt;pub-dates&gt;&lt;date&gt;2017/10/01&lt;/date&gt;&lt;/pub-dates&gt;&lt;/dates&gt;&lt;publisher&gt;American Roentgen Ray Society&lt;/publisher&gt;&lt;isbn&gt;0361-803X&lt;/isbn&gt;&lt;urls&gt;&lt;related-urls&gt;&lt;url&gt;https://doi.org/10.2214/AJR.17.17983&lt;/url&gt;&lt;/related-urls&gt;&lt;/urls&gt;&lt;electronic-resource-num&gt;10.2214/AJR.17.17983&lt;/electronic-resource-num&gt;&lt;access-date&gt;2019/02/04&lt;/access-date&gt;&lt;/record&gt;&lt;/Cite&gt;&lt;/EndNote&gt;</w:instrText>
            </w:r>
            <w:r>
              <w:rPr>
                <w:rFonts w:ascii="Arial Narrow" w:hAnsi="Arial Narrow"/>
                <w:sz w:val="20"/>
              </w:rPr>
              <w:fldChar w:fldCharType="separate"/>
            </w:r>
            <w:r>
              <w:rPr>
                <w:rFonts w:ascii="Arial Narrow" w:hAnsi="Arial Narrow"/>
                <w:noProof/>
                <w:sz w:val="20"/>
              </w:rPr>
              <w:t>(Giess et al. 2017)</w:t>
            </w:r>
            <w:r>
              <w:rPr>
                <w:rFonts w:ascii="Arial Narrow" w:hAnsi="Arial Narrow"/>
                <w:sz w:val="20"/>
              </w:rPr>
              <w:fldChar w:fldCharType="end"/>
            </w:r>
          </w:p>
        </w:tc>
      </w:tr>
      <w:tr w:rsidR="00937807" w:rsidRPr="001D0B87" w14:paraId="3724F053" w14:textId="77777777" w:rsidTr="00494399">
        <w:tc>
          <w:tcPr>
            <w:tcW w:w="2122" w:type="dxa"/>
            <w:tcBorders>
              <w:top w:val="nil"/>
              <w:bottom w:val="nil"/>
            </w:tcBorders>
          </w:tcPr>
          <w:p w14:paraId="02323963" w14:textId="77777777" w:rsidR="00937807" w:rsidRPr="00306808" w:rsidRDefault="00937807" w:rsidP="002E53B7">
            <w:pPr>
              <w:spacing w:before="40" w:after="40"/>
              <w:rPr>
                <w:rFonts w:ascii="Arial Narrow" w:hAnsi="Arial Narrow"/>
                <w:color w:val="FFFFFF" w:themeColor="background1"/>
                <w:sz w:val="20"/>
              </w:rPr>
            </w:pPr>
          </w:p>
        </w:tc>
        <w:tc>
          <w:tcPr>
            <w:tcW w:w="2835" w:type="dxa"/>
          </w:tcPr>
          <w:p w14:paraId="5BD036A3" w14:textId="77777777" w:rsidR="00937807" w:rsidRDefault="00937807" w:rsidP="002E53B7">
            <w:pPr>
              <w:spacing w:before="40" w:after="40"/>
              <w:rPr>
                <w:rFonts w:ascii="Arial Narrow" w:hAnsi="Arial Narrow"/>
                <w:sz w:val="20"/>
              </w:rPr>
            </w:pPr>
            <w:r w:rsidRPr="002E53B7">
              <w:rPr>
                <w:rFonts w:ascii="Arial Narrow" w:hAnsi="Arial Narrow"/>
                <w:sz w:val="20"/>
              </w:rPr>
              <w:t>Integrated 2D and 3D imaging</w:t>
            </w:r>
            <w:r>
              <w:rPr>
                <w:rFonts w:ascii="Arial Narrow" w:hAnsi="Arial Narrow"/>
                <w:sz w:val="20"/>
              </w:rPr>
              <w:t xml:space="preserve"> analysis of same patient</w:t>
            </w:r>
          </w:p>
        </w:tc>
        <w:tc>
          <w:tcPr>
            <w:tcW w:w="4059" w:type="dxa"/>
          </w:tcPr>
          <w:p w14:paraId="5DCCF831" w14:textId="77777777" w:rsidR="00937807" w:rsidRDefault="00937807" w:rsidP="00937807">
            <w:pPr>
              <w:spacing w:before="40" w:after="40"/>
              <w:ind w:left="601" w:hanging="601"/>
              <w:rPr>
                <w:rFonts w:ascii="Arial Narrow" w:hAnsi="Arial Narrow"/>
                <w:sz w:val="20"/>
              </w:rPr>
            </w:pPr>
            <w:r>
              <w:rPr>
                <w:rFonts w:ascii="Arial Narrow" w:hAnsi="Arial Narrow"/>
                <w:sz w:val="20"/>
              </w:rPr>
              <w:t>Italy:</w:t>
            </w:r>
            <w:r>
              <w:rPr>
                <w:rFonts w:ascii="Arial Narrow" w:hAnsi="Arial Narrow"/>
                <w:sz w:val="20"/>
              </w:rPr>
              <w:tab/>
              <w:t xml:space="preserve">STORM-2 </w:t>
            </w:r>
            <w:r>
              <w:rPr>
                <w:rFonts w:ascii="Arial Narrow" w:hAnsi="Arial Narrow"/>
                <w:sz w:val="20"/>
              </w:rPr>
              <w:fldChar w:fldCharType="begin"/>
            </w:r>
            <w:r>
              <w:rPr>
                <w:rFonts w:ascii="Arial Narrow" w:hAnsi="Arial Narrow"/>
                <w:sz w:val="20"/>
              </w:rPr>
              <w:instrText xml:space="preserve"> ADDIN EN.CITE &lt;EndNote&gt;&lt;Cite&gt;&lt;Author&gt;Bernardi&lt;/Author&gt;&lt;Year&gt;2016&lt;/Year&gt;&lt;RecNum&gt;6&lt;/RecNum&gt;&lt;DisplayText&gt;(Bernardi et al. 2016)&lt;/DisplayText&gt;&lt;record&gt;&lt;rec-number&gt;6&lt;/rec-number&gt;&lt;foreign-keys&gt;&lt;key app="EN" db-id="0wdaf0td1x22xgepa2f5tp9fpffxfszvdww0" timestamp="1549329209"&gt;6&lt;/key&gt;&lt;/foreign-keys&gt;&lt;ref-type name="Journal Article"&gt;17&lt;/ref-type&gt;&lt;contributors&gt;&lt;authors&gt;&lt;author&gt;Bernardi, Daniela&lt;/author&gt;&lt;author&gt;Petra Macaskill, Prof&lt;/author&gt;&lt;author&gt;Pellegrini, Marco&lt;/author&gt;&lt;author&gt;Valentini, Marvi&lt;/author&gt;&lt;author&gt;Fantò, Carmine&lt;/author&gt;&lt;author&gt;Ostillio, Livio&lt;/author&gt;&lt;author&gt;Tuttobene, Paolina&lt;/author&gt;&lt;author&gt;Luparia, Andrea&lt;/author&gt;&lt;author&gt;Houssami, Nehmat&lt;/author&gt;&lt;/authors&gt;&lt;/contributors&gt;&lt;titles&gt;&lt;title&gt;Breast cancer screening with tomosynthesis (3D mammography) with acquired or synthetic 2D mammography compared with 2D mammography alone (STORM-2): A population-based prospective study&lt;/title&gt;&lt;secondary-title&gt;The Lancet Oncology&lt;/secondary-title&gt;&lt;alt-title&gt;The Lancet Oncology&lt;/alt-title&gt;&lt;/titles&gt;&lt;periodical&gt;&lt;full-title&gt;The Lancet Oncology&lt;/full-title&gt;&lt;abbr-1&gt;The Lancet Oncology&lt;/abbr-1&gt;&lt;/periodical&gt;&lt;alt-periodical&gt;&lt;full-title&gt;The Lancet Oncology&lt;/full-title&gt;&lt;abbr-1&gt;The Lancet Oncology&lt;/abbr-1&gt;&lt;/alt-periodical&gt;&lt;pages&gt;1105-13&lt;/pages&gt;&lt;volume&gt;17&lt;/volume&gt;&lt;dates&gt;&lt;year&gt;2016&lt;/year&gt;&lt;/dates&gt;&lt;urls&gt;&lt;related-urls&gt;&lt;url&gt;https://ac.els-cdn.com/S1470204516301012/1-s2.0-S1470204516301012-main.pdf?_tid=a2cbfe02-6cb7-4a35-839f-b7738ff7b3a4&amp;amp;acdnat=1549332717_4011584676f3fda5dc689279db1bcbe9&lt;/url&gt;&lt;/related-urls&gt;&lt;/urls&gt;&lt;electronic-resource-num&gt;10.1016/S1470-2045(16)30101-2&lt;/electronic-resource-num&gt;&lt;/record&gt;&lt;/Cite&gt;&lt;/EndNote&gt;</w:instrText>
            </w:r>
            <w:r>
              <w:rPr>
                <w:rFonts w:ascii="Arial Narrow" w:hAnsi="Arial Narrow"/>
                <w:sz w:val="20"/>
              </w:rPr>
              <w:fldChar w:fldCharType="separate"/>
            </w:r>
            <w:r>
              <w:rPr>
                <w:rFonts w:ascii="Arial Narrow" w:hAnsi="Arial Narrow"/>
                <w:noProof/>
                <w:sz w:val="20"/>
              </w:rPr>
              <w:t>(Bernardi et al. 2016)</w:t>
            </w:r>
            <w:r>
              <w:rPr>
                <w:rFonts w:ascii="Arial Narrow" w:hAnsi="Arial Narrow"/>
                <w:sz w:val="20"/>
              </w:rPr>
              <w:fldChar w:fldCharType="end"/>
            </w:r>
          </w:p>
          <w:p w14:paraId="1B5A45BF" w14:textId="47A4A9EB" w:rsidR="00937807" w:rsidRDefault="00937807" w:rsidP="00937807">
            <w:pPr>
              <w:spacing w:before="40" w:after="40"/>
              <w:ind w:left="601" w:hanging="601"/>
              <w:rPr>
                <w:rFonts w:ascii="Arial Narrow" w:hAnsi="Arial Narrow"/>
                <w:sz w:val="20"/>
              </w:rPr>
            </w:pPr>
            <w:r w:rsidRPr="00FF3D56">
              <w:rPr>
                <w:rFonts w:ascii="Arial Narrow" w:hAnsi="Arial Narrow"/>
                <w:sz w:val="20"/>
              </w:rPr>
              <w:t>Norway</w:t>
            </w:r>
            <w:r>
              <w:rPr>
                <w:rFonts w:ascii="Arial Narrow" w:hAnsi="Arial Narrow"/>
                <w:sz w:val="20"/>
              </w:rPr>
              <w:t>:</w:t>
            </w:r>
            <w:r w:rsidRPr="00FF3D56">
              <w:rPr>
                <w:rFonts w:ascii="Arial Narrow" w:hAnsi="Arial Narrow"/>
                <w:sz w:val="20"/>
              </w:rPr>
              <w:t xml:space="preserve"> Biennial Oslo </w:t>
            </w:r>
            <w:r>
              <w:rPr>
                <w:rFonts w:ascii="Arial Narrow" w:hAnsi="Arial Narrow"/>
                <w:sz w:val="20"/>
              </w:rPr>
              <w:t>BCS</w:t>
            </w:r>
            <w:r w:rsidRPr="00FF3D56">
              <w:rPr>
                <w:rFonts w:ascii="Arial Narrow" w:hAnsi="Arial Narrow"/>
                <w:sz w:val="20"/>
              </w:rPr>
              <w:t xml:space="preserve"> program </w:t>
            </w:r>
            <w:r w:rsidR="004B7A0F">
              <w:rPr>
                <w:rFonts w:ascii="Arial Narrow" w:hAnsi="Arial Narrow"/>
                <w:sz w:val="20"/>
              </w:rPr>
              <w:fldChar w:fldCharType="begin">
                <w:fldData xml:space="preserve">PEVuZE5vdGU+PENpdGU+PEF1dGhvcj5Ta2FhbmU8L0F1dGhvcj48WWVhcj4yMDE0PC9ZZWFyPjxS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</w:fldData>
              </w:fldChar>
            </w:r>
            <w:r w:rsidR="004B7A0F">
              <w:rPr>
                <w:rFonts w:ascii="Arial Narrow" w:hAnsi="Arial Narrow"/>
                <w:sz w:val="20"/>
              </w:rPr>
              <w:instrText xml:space="preserve"> ADDIN EN.CITE </w:instrText>
            </w:r>
            <w:r w:rsidR="004B7A0F">
              <w:rPr>
                <w:rFonts w:ascii="Arial Narrow" w:hAnsi="Arial Narrow"/>
                <w:sz w:val="20"/>
              </w:rPr>
              <w:fldChar w:fldCharType="begin">
                <w:fldData xml:space="preserve">PEVuZE5vdGU+PENpdGU+PEF1dGhvcj5Ta2FhbmU8L0F1dGhvcj48WWVhcj4yMDE0PC9ZZWFyPjxS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</w:fldData>
              </w:fldChar>
            </w:r>
            <w:r w:rsidR="004B7A0F">
              <w:rPr>
                <w:rFonts w:ascii="Arial Narrow" w:hAnsi="Arial Narrow"/>
                <w:sz w:val="20"/>
              </w:rPr>
              <w:instrText xml:space="preserve"> ADDIN EN.CITE.DATA </w:instrText>
            </w:r>
            <w:r w:rsidR="004B7A0F">
              <w:rPr>
                <w:rFonts w:ascii="Arial Narrow" w:hAnsi="Arial Narrow"/>
                <w:sz w:val="20"/>
              </w:rPr>
            </w:r>
            <w:r w:rsidR="004B7A0F">
              <w:rPr>
                <w:rFonts w:ascii="Arial Narrow" w:hAnsi="Arial Narrow"/>
                <w:sz w:val="20"/>
              </w:rPr>
              <w:fldChar w:fldCharType="end"/>
            </w:r>
            <w:r w:rsidR="004B7A0F">
              <w:rPr>
                <w:rFonts w:ascii="Arial Narrow" w:hAnsi="Arial Narrow"/>
                <w:sz w:val="20"/>
              </w:rPr>
            </w:r>
            <w:r w:rsidR="004B7A0F">
              <w:rPr>
                <w:rFonts w:ascii="Arial Narrow" w:hAnsi="Arial Narrow"/>
                <w:sz w:val="20"/>
              </w:rPr>
              <w:fldChar w:fldCharType="separate"/>
            </w:r>
            <w:r w:rsidR="004B7A0F">
              <w:rPr>
                <w:rFonts w:ascii="Arial Narrow" w:hAnsi="Arial Narrow"/>
                <w:noProof/>
                <w:sz w:val="20"/>
              </w:rPr>
              <w:t>(Skaane et al. 2014; Skaane et al. 2013b; Skaane et al. 2013a; Skaane et al. 2019)</w:t>
            </w:r>
            <w:r w:rsidR="004B7A0F">
              <w:rPr>
                <w:rFonts w:ascii="Arial Narrow" w:hAnsi="Arial Narrow"/>
                <w:sz w:val="20"/>
              </w:rPr>
              <w:fldChar w:fldCharType="end"/>
            </w:r>
          </w:p>
          <w:p w14:paraId="713270F9" w14:textId="77777777" w:rsidR="00937807" w:rsidRDefault="00937807" w:rsidP="00937807">
            <w:pPr>
              <w:spacing w:before="40" w:after="40"/>
              <w:ind w:left="601" w:hanging="601"/>
              <w:rPr>
                <w:rFonts w:ascii="Arial Narrow" w:hAnsi="Arial Narrow"/>
                <w:sz w:val="20"/>
              </w:rPr>
            </w:pPr>
            <w:r>
              <w:rPr>
                <w:rFonts w:ascii="Arial Narrow" w:hAnsi="Arial Narrow"/>
                <w:sz w:val="20"/>
              </w:rPr>
              <w:t xml:space="preserve">Sweden: MBTST </w:t>
            </w:r>
            <w:r>
              <w:rPr>
                <w:rFonts w:ascii="Arial Narrow" w:hAnsi="Arial Narrow"/>
                <w:sz w:val="20"/>
              </w:rPr>
              <w:fldChar w:fldCharType="begin"/>
            </w:r>
            <w:r>
              <w:rPr>
                <w:rFonts w:ascii="Arial Narrow" w:hAnsi="Arial Narrow"/>
                <w:sz w:val="20"/>
              </w:rPr>
              <w:instrText xml:space="preserve"> ADDIN EN.CITE &lt;EndNote&gt;&lt;Cite&gt;&lt;Author&gt;Lång&lt;/Author&gt;&lt;Year&gt;2016&lt;/Year&gt;&lt;RecNum&gt;9&lt;/RecNum&gt;&lt;DisplayText&gt;(Lång et al. 2016)&lt;/DisplayText&gt;&lt;record&gt;&lt;rec-number&gt;9&lt;/rec-number&gt;&lt;foreign-keys&gt;&lt;key app="EN" db-id="0wdaf0td1x22xgepa2f5tp9fpffxfszvdww0" timestamp="1549329819"&gt;9&lt;/key&gt;&lt;/foreign-keys&gt;&lt;ref-type name="Journal Article"&gt;17&lt;/ref-type&gt;&lt;contributors&gt;&lt;authors&gt;&lt;author&gt;Lång, Kristina&lt;/author&gt;&lt;author&gt;Andersson, Ingvar&lt;/author&gt;&lt;author&gt;Rosso, Aldana&lt;/author&gt;&lt;author&gt;Tingberg, Anders&lt;/author&gt;&lt;author&gt;Timberg, Pontus&lt;/author&gt;&lt;author&gt;Zackrisson, Sophia&lt;/author&gt;&lt;/authors&gt;&lt;/contributors&gt;&lt;titles&gt;&lt;title&gt;Performance of one-view breast tomosynthesis as a stand-alone breast cancer screening modality: results from the Malmö Breast Tomosynthesis Screening Trial, a population-based study&lt;/title&gt;&lt;secondary-title&gt;European Radiology&lt;/secondary-title&gt;&lt;/titles&gt;&lt;periodical&gt;&lt;full-title&gt;European Radiology&lt;/full-title&gt;&lt;/periodical&gt;&lt;pages&gt;184-190&lt;/pages&gt;&lt;volume&gt;26&lt;/volume&gt;&lt;number&gt;1&lt;/number&gt;&lt;dates&gt;&lt;year&gt;2016&lt;/year&gt;&lt;pub-dates&gt;&lt;date&gt;January 01&lt;/date&gt;&lt;/pub-dates&gt;&lt;/dates&gt;&lt;isbn&gt;1432-1084&lt;/isbn&gt;&lt;label&gt;Lång2016&lt;/label&gt;&lt;work-type&gt;journal article&lt;/work-type&gt;&lt;urls&gt;&lt;related-urls&gt;&lt;url&gt;https://doi.org/10.1007/s00330-015-3803-3&lt;/url&gt;&lt;url&gt;https://www.ncbi.nlm.nih.gov/pmc/articles/PMC4666282/pdf/330_2015_Article_3803.pdf&lt;/url&gt;&lt;/related-urls&gt;&lt;/urls&gt;&lt;electronic-resource-num&gt;10.1007/s00330-015-3803-3&lt;/electronic-resource-num&gt;&lt;/record&gt;&lt;/Cite&gt;&lt;/EndNote&gt;</w:instrText>
            </w:r>
            <w:r>
              <w:rPr>
                <w:rFonts w:ascii="Arial Narrow" w:hAnsi="Arial Narrow"/>
                <w:sz w:val="20"/>
              </w:rPr>
              <w:fldChar w:fldCharType="separate"/>
            </w:r>
            <w:r>
              <w:rPr>
                <w:rFonts w:ascii="Arial Narrow" w:hAnsi="Arial Narrow"/>
                <w:noProof/>
                <w:sz w:val="20"/>
              </w:rPr>
              <w:t>(Lång et al. 2016)</w:t>
            </w:r>
            <w:r>
              <w:rPr>
                <w:rFonts w:ascii="Arial Narrow" w:hAnsi="Arial Narrow"/>
                <w:sz w:val="20"/>
              </w:rPr>
              <w:fldChar w:fldCharType="end"/>
            </w:r>
          </w:p>
        </w:tc>
      </w:tr>
      <w:tr w:rsidR="00937807" w:rsidRPr="001D0B87" w14:paraId="1B8109FD" w14:textId="77777777" w:rsidTr="00494399">
        <w:trPr>
          <w:cantSplit/>
        </w:trPr>
        <w:tc>
          <w:tcPr>
            <w:tcW w:w="2122" w:type="dxa"/>
            <w:tcBorders>
              <w:top w:val="nil"/>
              <w:bottom w:val="nil"/>
            </w:tcBorders>
          </w:tcPr>
          <w:p w14:paraId="1F248156" w14:textId="77777777" w:rsidR="00937807" w:rsidRPr="00306808" w:rsidRDefault="00937807" w:rsidP="002E53B7">
            <w:pPr>
              <w:spacing w:before="40" w:after="40"/>
              <w:rPr>
                <w:rFonts w:ascii="Arial Narrow" w:hAnsi="Arial Narrow"/>
                <w:color w:val="FFFFFF" w:themeColor="background1"/>
                <w:sz w:val="20"/>
              </w:rPr>
            </w:pPr>
          </w:p>
        </w:tc>
        <w:tc>
          <w:tcPr>
            <w:tcW w:w="2835" w:type="dxa"/>
          </w:tcPr>
          <w:p w14:paraId="56828A45" w14:textId="77777777" w:rsidR="00937807" w:rsidRDefault="00937807" w:rsidP="002E53B7">
            <w:pPr>
              <w:tabs>
                <w:tab w:val="left" w:pos="601"/>
              </w:tabs>
              <w:spacing w:before="40" w:after="40"/>
              <w:rPr>
                <w:rFonts w:ascii="Arial Narrow" w:hAnsi="Arial Narrow"/>
                <w:sz w:val="20"/>
              </w:rPr>
            </w:pPr>
            <w:r>
              <w:rPr>
                <w:rFonts w:ascii="Arial Narrow" w:hAnsi="Arial Narrow"/>
                <w:sz w:val="20"/>
              </w:rPr>
              <w:t>Historical control</w:t>
            </w:r>
          </w:p>
        </w:tc>
        <w:tc>
          <w:tcPr>
            <w:tcW w:w="4059" w:type="dxa"/>
          </w:tcPr>
          <w:p w14:paraId="68FF6496" w14:textId="77777777" w:rsidR="00937807" w:rsidRDefault="00937807" w:rsidP="00937807">
            <w:pPr>
              <w:tabs>
                <w:tab w:val="left" w:pos="601"/>
              </w:tabs>
              <w:spacing w:before="40" w:after="40"/>
              <w:ind w:left="601" w:hanging="601"/>
              <w:rPr>
                <w:rFonts w:ascii="Arial Narrow" w:hAnsi="Arial Narrow"/>
                <w:sz w:val="20"/>
              </w:rPr>
            </w:pPr>
            <w:r>
              <w:rPr>
                <w:rFonts w:ascii="Arial Narrow" w:hAnsi="Arial Narrow"/>
                <w:sz w:val="20"/>
              </w:rPr>
              <w:t>USA:</w:t>
            </w:r>
            <w:r>
              <w:rPr>
                <w:rFonts w:ascii="Arial Narrow" w:hAnsi="Arial Narrow"/>
                <w:sz w:val="20"/>
              </w:rPr>
              <w:tab/>
              <w:t xml:space="preserve">BCS (13 centres) </w:t>
            </w:r>
            <w:r>
              <w:rPr>
                <w:rFonts w:ascii="Arial Narrow" w:hAnsi="Arial Narrow"/>
                <w:sz w:val="20"/>
              </w:rPr>
              <w:fldChar w:fldCharType="begin">
                <w:fldData xml:space="preserve">PEVuZE5vdGU+PENpdGU+PEF1dGhvcj5GcmllZGV3YWxkPC9BdXRob3I+PFllYXI+MjAxNDwvWWVh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GcmllZGV3YWxkPC9BdXRob3I+PFllYXI+MjAxNDwvWWVh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Friedewald et al. 2014)</w:t>
            </w:r>
            <w:r>
              <w:rPr>
                <w:rFonts w:ascii="Arial Narrow" w:hAnsi="Arial Narrow"/>
                <w:sz w:val="20"/>
              </w:rPr>
              <w:fldChar w:fldCharType="end"/>
            </w:r>
          </w:p>
          <w:p w14:paraId="28C2C16F" w14:textId="77777777" w:rsidR="00937807" w:rsidRDefault="00937807" w:rsidP="00937807">
            <w:pPr>
              <w:tabs>
                <w:tab w:val="left" w:pos="601"/>
              </w:tabs>
              <w:spacing w:before="40" w:after="40"/>
              <w:ind w:left="601" w:hanging="601"/>
              <w:rPr>
                <w:rFonts w:ascii="Arial Narrow" w:hAnsi="Arial Narrow"/>
                <w:sz w:val="20"/>
              </w:rPr>
            </w:pPr>
            <w:r>
              <w:rPr>
                <w:rFonts w:ascii="Arial Narrow" w:hAnsi="Arial Narrow"/>
                <w:sz w:val="20"/>
              </w:rPr>
              <w:tab/>
            </w:r>
            <w:r w:rsidRPr="00C92A78">
              <w:rPr>
                <w:rFonts w:ascii="Arial Narrow" w:hAnsi="Arial Narrow"/>
                <w:sz w:val="20"/>
              </w:rPr>
              <w:t>Rhode Island BCS</w:t>
            </w:r>
            <w:r>
              <w:rPr>
                <w:rFonts w:ascii="Arial Narrow" w:hAnsi="Arial Narrow"/>
                <w:sz w:val="20"/>
              </w:rPr>
              <w:t xml:space="preserve"> </w:t>
            </w:r>
            <w:r>
              <w:rPr>
                <w:rFonts w:ascii="Arial Narrow" w:hAnsi="Arial Narrow"/>
                <w:sz w:val="20"/>
              </w:rPr>
              <w:fldChar w:fldCharType="begin"/>
            </w:r>
            <w:r>
              <w:rPr>
                <w:rFonts w:ascii="Arial Narrow" w:hAnsi="Arial Narrow"/>
                <w:sz w:val="20"/>
              </w:rPr>
              <w:instrText xml:space="preserve"> ADDIN EN.CITE &lt;EndNote&gt;&lt;Cite&gt;&lt;Author&gt;Lourenco&lt;/Author&gt;&lt;Year&gt;2015&lt;/Year&gt;&lt;RecNum&gt;30&lt;/RecNum&gt;&lt;DisplayText&gt;(Lourenco et al. 2015)&lt;/DisplayText&gt;&lt;record&gt;&lt;rec-number&gt;30&lt;/rec-number&gt;&lt;foreign-keys&gt;&lt;key app="EN" db-id="0wdaf0td1x22xgepa2f5tp9fpffxfszvdww0" timestamp="1549586890"&gt;30&lt;/key&gt;&lt;/foreign-keys&gt;&lt;ref-type name="Journal Article"&gt;17&lt;/ref-type&gt;&lt;contributors&gt;&lt;authors&gt;&lt;author&gt;Ana P. Lourenco&lt;/author&gt;&lt;author&gt;Marilyn Barry-Brooks&lt;/author&gt;&lt;author&gt;Grayson L. Baird&lt;/author&gt;&lt;author&gt;Ashley Tuttle&lt;/author&gt;&lt;author&gt;Martha B. Mainiero&lt;/author&gt;&lt;/authors&gt;&lt;/contributors&gt;&lt;titles&gt;&lt;title&gt;Changes in Recall Type and Patient Treatment Following Implementation of Screening Digital Breast Tomosynthesis&lt;/title&gt;&lt;secondary-title&gt;Radiology&lt;/secondary-title&gt;&lt;/titles&gt;&lt;periodical&gt;&lt;full-title&gt;Radiology&lt;/full-title&gt;&lt;/periodical&gt;&lt;pages&gt;337-342&lt;/pages&gt;&lt;volume&gt;274&lt;/volume&gt;&lt;number&gt;2&lt;/number&gt;&lt;dates&gt;&lt;year&gt;2015&lt;/year&gt;&lt;/dates&gt;&lt;accession-num&gt;25247407&lt;/accession-num&gt;&lt;urls&gt;&lt;related-urls&gt;&lt;url&gt;https://pubs.rsna.org/doi/abs/10.1148/radiol.14140317&lt;/url&gt;&lt;/related-urls&gt;&lt;/urls&gt;&lt;electronic-resource-num&gt;10.1148/radiol.14140317&lt;/electronic-resource-num&gt;&lt;/record&gt;&lt;/Cite&gt;&lt;/EndNote&gt;</w:instrText>
            </w:r>
            <w:r>
              <w:rPr>
                <w:rFonts w:ascii="Arial Narrow" w:hAnsi="Arial Narrow"/>
                <w:sz w:val="20"/>
              </w:rPr>
              <w:fldChar w:fldCharType="separate"/>
            </w:r>
            <w:r>
              <w:rPr>
                <w:rFonts w:ascii="Arial Narrow" w:hAnsi="Arial Narrow"/>
                <w:noProof/>
                <w:sz w:val="20"/>
              </w:rPr>
              <w:t>(Lourenco et al. 2015)</w:t>
            </w:r>
            <w:r>
              <w:rPr>
                <w:rFonts w:ascii="Arial Narrow" w:hAnsi="Arial Narrow"/>
                <w:sz w:val="20"/>
              </w:rPr>
              <w:fldChar w:fldCharType="end"/>
            </w:r>
          </w:p>
          <w:p w14:paraId="52838B3A" w14:textId="77777777" w:rsidR="00937807" w:rsidRDefault="00937807" w:rsidP="00937807">
            <w:pPr>
              <w:tabs>
                <w:tab w:val="left" w:pos="601"/>
              </w:tabs>
              <w:spacing w:before="40" w:after="40"/>
              <w:ind w:left="601" w:hanging="601"/>
              <w:rPr>
                <w:rFonts w:ascii="Arial Narrow" w:hAnsi="Arial Narrow"/>
                <w:sz w:val="20"/>
              </w:rPr>
            </w:pPr>
            <w:r>
              <w:rPr>
                <w:rFonts w:ascii="Arial Narrow" w:hAnsi="Arial Narrow"/>
                <w:sz w:val="20"/>
              </w:rPr>
              <w:tab/>
              <w:t xml:space="preserve">Texas BCS </w:t>
            </w:r>
            <w:r>
              <w:rPr>
                <w:rFonts w:ascii="Arial Narrow" w:hAnsi="Arial Narrow"/>
                <w:sz w:val="20"/>
              </w:rPr>
              <w:fldChar w:fldCharType="begin"/>
            </w:r>
            <w:r>
              <w:rPr>
                <w:rFonts w:ascii="Arial Narrow" w:hAnsi="Arial Narrow"/>
                <w:sz w:val="20"/>
              </w:rPr>
              <w:instrText xml:space="preserve"> ADDIN EN.CITE &lt;EndNote&gt;&lt;Cite&gt;&lt;Author&gt;Rose&lt;/Author&gt;&lt;Year&gt;2013&lt;/Year&gt;&lt;RecNum&gt;14&lt;/RecNum&gt;&lt;DisplayText&gt;(Rose et al. 2013)&lt;/DisplayText&gt;&lt;record&gt;&lt;rec-number&gt;14&lt;/rec-number&gt;&lt;foreign-keys&gt;&lt;key app="EN" db-id="0wdaf0td1x22xgepa2f5tp9fpffxfszvdww0" timestamp="1549329968"&gt;14&lt;/key&gt;&lt;/foreign-keys&gt;&lt;ref-type name="Journal Article"&gt;17&lt;/ref-type&gt;&lt;contributors&gt;&lt;authors&gt;&lt;author&gt;Rose, S. L.&lt;/author&gt;&lt;author&gt;Tidwell, A. L.&lt;/author&gt;&lt;author&gt;Bujnoch, L. J.&lt;/author&gt;&lt;author&gt;Kushwaha, A. C.&lt;/author&gt;&lt;author&gt;Nordmann, A. S.&lt;/author&gt;&lt;author&gt;Sexton, R., Jr.&lt;/author&gt;&lt;/authors&gt;&lt;/contributors&gt;&lt;auth-address&gt;TOPS Comprehensive Breast Center, 17030 Red Oak Dr, Houston, TX 77090, USA. slrosemd@hbimaging.onmicrosoft.com&lt;/auth-address&gt;&lt;titles&gt;&lt;title&gt;Implementation of breast tomosynthesis in a routine screening practice: an observational study&lt;/title&gt;&lt;secondary-title&gt;AJR Am J Roentgenol&lt;/secondary-title&gt;&lt;/titles&gt;&lt;periodical&gt;&lt;full-title&gt;AJR Am J Roentgenol&lt;/full-title&gt;&lt;/periodical&gt;&lt;pages&gt;1401-8&lt;/pages&gt;&lt;volume&gt;200&lt;/volume&gt;&lt;number&gt;6&lt;/number&gt;&lt;edition&gt;2013/05/25&lt;/edition&gt;&lt;keywords&gt;&lt;keyword&gt;Adult&lt;/keyword&gt;&lt;keyword&gt;Aged&lt;/keyword&gt;&lt;keyword&gt;Biopsy&lt;/keyword&gt;&lt;keyword&gt;Breast Neoplasms/ diagnostic imaging&lt;/keyword&gt;&lt;keyword&gt;Chi-Square Distribution&lt;/keyword&gt;&lt;keyword&gt;Female&lt;/keyword&gt;&lt;keyword&gt;Humans&lt;/keyword&gt;&lt;keyword&gt;Linear Models&lt;/keyword&gt;&lt;keyword&gt;Mammography&lt;/keyword&gt;&lt;keyword&gt;Mass Screening&lt;/keyword&gt;&lt;keyword&gt;Middle Aged&lt;/keyword&gt;&lt;keyword&gt;Predictive Value of Tests&lt;/keyword&gt;&lt;keyword&gt;Radiographic Image Interpretation, Computer-Assisted&lt;/keyword&gt;&lt;keyword&gt;Statistics, Nonparametric&lt;/keyword&gt;&lt;keyword&gt;Tomography, X-Ray Computed/ methods&lt;/keyword&gt;&lt;/keywords&gt;&lt;dates&gt;&lt;year&gt;2013&lt;/year&gt;&lt;pub-dates&gt;&lt;date&gt;Jun&lt;/date&gt;&lt;/pub-dates&gt;&lt;/dates&gt;&lt;isbn&gt;1546-3141 (Electronic)&amp;#xD;0361-803X (Linking)&lt;/isbn&gt;&lt;accession-num&gt;23701081&lt;/accession-num&gt;&lt;urls&gt;&lt;/urls&gt;&lt;electronic-resource-num&gt;10.2214/ajr.12.9672&lt;/electronic-resource-num&gt;&lt;remote-database-provider&gt;NLM&lt;/remote-database-provider&gt;&lt;language&gt;eng&lt;/language&gt;&lt;/record&gt;&lt;/Cite&gt;&lt;/EndNote&gt;</w:instrText>
            </w:r>
            <w:r>
              <w:rPr>
                <w:rFonts w:ascii="Arial Narrow" w:hAnsi="Arial Narrow"/>
                <w:sz w:val="20"/>
              </w:rPr>
              <w:fldChar w:fldCharType="separate"/>
            </w:r>
            <w:r>
              <w:rPr>
                <w:rFonts w:ascii="Arial Narrow" w:hAnsi="Arial Narrow"/>
                <w:noProof/>
                <w:sz w:val="20"/>
              </w:rPr>
              <w:t>(Rose et al. 2013)</w:t>
            </w:r>
            <w:r>
              <w:rPr>
                <w:rFonts w:ascii="Arial Narrow" w:hAnsi="Arial Narrow"/>
                <w:sz w:val="20"/>
              </w:rPr>
              <w:fldChar w:fldCharType="end"/>
            </w:r>
          </w:p>
        </w:tc>
      </w:tr>
      <w:tr w:rsidR="00937807" w:rsidRPr="001D0B87" w14:paraId="7E249170" w14:textId="77777777" w:rsidTr="00494399">
        <w:trPr>
          <w:cantSplit/>
        </w:trPr>
        <w:tc>
          <w:tcPr>
            <w:tcW w:w="2122" w:type="dxa"/>
            <w:tcBorders>
              <w:top w:val="nil"/>
              <w:bottom w:val="single" w:sz="4" w:space="0" w:color="auto"/>
            </w:tcBorders>
          </w:tcPr>
          <w:p w14:paraId="4068E130" w14:textId="77777777" w:rsidR="00937807" w:rsidRPr="00306808" w:rsidRDefault="00937807" w:rsidP="003A4EC8">
            <w:pPr>
              <w:spacing w:before="40" w:after="40"/>
              <w:rPr>
                <w:rFonts w:ascii="Arial Narrow" w:hAnsi="Arial Narrow"/>
                <w:color w:val="FFFFFF" w:themeColor="background1"/>
                <w:sz w:val="20"/>
              </w:rPr>
            </w:pPr>
          </w:p>
        </w:tc>
        <w:tc>
          <w:tcPr>
            <w:tcW w:w="2835" w:type="dxa"/>
          </w:tcPr>
          <w:p w14:paraId="1293C3B6" w14:textId="77777777" w:rsidR="00937807" w:rsidRDefault="00937807" w:rsidP="002E53B7">
            <w:pPr>
              <w:tabs>
                <w:tab w:val="left" w:pos="601"/>
              </w:tabs>
              <w:spacing w:before="40" w:after="40"/>
              <w:rPr>
                <w:rFonts w:ascii="Arial Narrow" w:hAnsi="Arial Narrow"/>
                <w:sz w:val="20"/>
              </w:rPr>
            </w:pPr>
            <w:r>
              <w:rPr>
                <w:rFonts w:ascii="Arial Narrow" w:hAnsi="Arial Narrow"/>
                <w:sz w:val="20"/>
              </w:rPr>
              <w:t>Patient preference and/or site capability</w:t>
            </w:r>
          </w:p>
        </w:tc>
        <w:tc>
          <w:tcPr>
            <w:tcW w:w="4059" w:type="dxa"/>
          </w:tcPr>
          <w:p w14:paraId="49C7C55A" w14:textId="77777777" w:rsidR="00937807" w:rsidRDefault="00937807" w:rsidP="00937807">
            <w:pPr>
              <w:tabs>
                <w:tab w:val="left" w:pos="601"/>
              </w:tabs>
              <w:spacing w:before="40" w:after="40"/>
              <w:ind w:left="601" w:hanging="601"/>
              <w:rPr>
                <w:rFonts w:ascii="Arial Narrow" w:hAnsi="Arial Narrow"/>
                <w:sz w:val="20"/>
              </w:rPr>
            </w:pPr>
            <w:r>
              <w:rPr>
                <w:rFonts w:ascii="Arial Narrow" w:hAnsi="Arial Narrow"/>
                <w:sz w:val="20"/>
              </w:rPr>
              <w:t>USA:</w:t>
            </w:r>
            <w:r>
              <w:rPr>
                <w:rFonts w:ascii="Arial Narrow" w:hAnsi="Arial Narrow"/>
                <w:sz w:val="20"/>
              </w:rPr>
              <w:tab/>
            </w:r>
            <w:r w:rsidRPr="00FF3D56">
              <w:rPr>
                <w:rFonts w:ascii="Arial Narrow" w:hAnsi="Arial Narrow"/>
                <w:sz w:val="20"/>
              </w:rPr>
              <w:t>Maryland and Virginia</w:t>
            </w:r>
            <w:r>
              <w:rPr>
                <w:rFonts w:ascii="Arial Narrow" w:hAnsi="Arial Narrow"/>
                <w:sz w:val="20"/>
              </w:rPr>
              <w:t xml:space="preserve"> BCS </w:t>
            </w:r>
            <w:r>
              <w:rPr>
                <w:rFonts w:ascii="Arial Narrow" w:hAnsi="Arial Narrow"/>
                <w:sz w:val="20"/>
              </w:rPr>
              <w:fldChar w:fldCharType="begin"/>
            </w:r>
            <w:r>
              <w:rPr>
                <w:rFonts w:ascii="Arial Narrow" w:hAnsi="Arial Narrow"/>
                <w:sz w:val="20"/>
              </w:rPr>
              <w:instrText xml:space="preserve"> ADDIN EN.CITE &lt;EndNote&gt;&lt;Cite&gt;&lt;Author&gt;Greenberg&lt;/Author&gt;&lt;Year&gt;2014&lt;/Year&gt;&lt;RecNum&gt;26&lt;/RecNum&gt;&lt;DisplayText&gt;(Greenberg et al. 2014)&lt;/DisplayText&gt;&lt;record&gt;&lt;rec-number&gt;26&lt;/rec-number&gt;&lt;foreign-keys&gt;&lt;key app="EN" db-id="0wdaf0td1x22xgepa2f5tp9fpffxfszvdww0" timestamp="1549519613"&gt;26&lt;/key&gt;&lt;/foreign-keys&gt;&lt;ref-type name="Journal Article"&gt;17&lt;/ref-type&gt;&lt;contributors&gt;&lt;authors&gt;&lt;author&gt;Greenberg, Julianne S.&lt;/author&gt;&lt;author&gt;Javitt, Marcia C.&lt;/author&gt;&lt;author&gt;Katzen, Jason&lt;/author&gt;&lt;author&gt;Michael, Sara&lt;/author&gt;&lt;author&gt;Holland, Agnes E.&lt;/author&gt;&lt;/authors&gt;&lt;/contributors&gt;&lt;titles&gt;&lt;title&gt;Clinical Performance Metrics of 3D Digital Breast Tomosynthesis Compared With 2D Digital Mammography for Breast Cancer Screening in Community Practice&lt;/title&gt;&lt;secondary-title&gt;American Journal of Roentgenology&lt;/secondary-title&gt;&lt;/titles&gt;&lt;periodical&gt;&lt;full-title&gt;American Journal of Roentgenology&lt;/full-title&gt;&lt;/periodical&gt;&lt;pages&gt;687-693&lt;/pages&gt;&lt;volume&gt;203&lt;/volume&gt;&lt;number&gt;3&lt;/number&gt;&lt;dates&gt;&lt;year&gt;2014&lt;/year&gt;&lt;pub-dates&gt;&lt;date&gt;2014/09/01&lt;/date&gt;&lt;/pub-dates&gt;&lt;/dates&gt;&lt;publisher&gt;American Roentgen Ray Society&lt;/publisher&gt;&lt;isbn&gt;0361-803X&lt;/isbn&gt;&lt;urls&gt;&lt;related-urls&gt;&lt;url&gt;https://doi.org/10.2214/AJR.14.12642&lt;/url&gt;&lt;/related-urls&gt;&lt;/urls&gt;&lt;electronic-resource-num&gt;10.2214/AJR.14.12642&lt;/electronic-resource-num&gt;&lt;access-date&gt;2019/02/06&lt;/access-date&gt;&lt;/record&gt;&lt;/Cite&gt;&lt;/EndNote&gt;</w:instrText>
            </w:r>
            <w:r>
              <w:rPr>
                <w:rFonts w:ascii="Arial Narrow" w:hAnsi="Arial Narrow"/>
                <w:sz w:val="20"/>
              </w:rPr>
              <w:fldChar w:fldCharType="separate"/>
            </w:r>
            <w:r>
              <w:rPr>
                <w:rFonts w:ascii="Arial Narrow" w:hAnsi="Arial Narrow"/>
                <w:noProof/>
                <w:sz w:val="20"/>
              </w:rPr>
              <w:t>(Greenberg et al. 2014)</w:t>
            </w:r>
            <w:r>
              <w:rPr>
                <w:rFonts w:ascii="Arial Narrow" w:hAnsi="Arial Narrow"/>
                <w:sz w:val="20"/>
              </w:rPr>
              <w:fldChar w:fldCharType="end"/>
            </w:r>
          </w:p>
          <w:p w14:paraId="0FEAFC4B" w14:textId="77777777" w:rsidR="004B469F" w:rsidRDefault="004B469F" w:rsidP="00937807">
            <w:pPr>
              <w:tabs>
                <w:tab w:val="left" w:pos="601"/>
              </w:tabs>
              <w:spacing w:before="40" w:after="40"/>
              <w:ind w:left="601" w:hanging="601"/>
              <w:rPr>
                <w:rFonts w:ascii="Arial Narrow" w:hAnsi="Arial Narrow"/>
                <w:sz w:val="20"/>
              </w:rPr>
            </w:pPr>
            <w:r>
              <w:rPr>
                <w:rFonts w:ascii="Arial Narrow" w:hAnsi="Arial Narrow"/>
                <w:sz w:val="20"/>
              </w:rPr>
              <w:tab/>
              <w:t xml:space="preserve">New haven BSC </w:t>
            </w:r>
            <w:r>
              <w:rPr>
                <w:rFonts w:ascii="Arial Narrow" w:hAnsi="Arial Narrow"/>
                <w:sz w:val="20"/>
              </w:rPr>
              <w:fldChar w:fldCharType="begin"/>
            </w:r>
            <w:r>
              <w:rPr>
                <w:rFonts w:ascii="Arial Narrow" w:hAnsi="Arial Narrow"/>
                <w:sz w:val="20"/>
              </w:rPr>
              <w:instrText xml:space="preserve"> ADDIN EN.CITE &lt;EndNote&gt;&lt;Cite&gt;&lt;Author&gt;Haas&lt;/Author&gt;&lt;Year&gt;2013&lt;/Year&gt;&lt;RecNum&gt;32&lt;/RecNum&gt;&lt;DisplayText&gt;(Haas et al. 2013)&lt;/DisplayText&gt;&lt;record&gt;&lt;rec-number&gt;32&lt;/rec-number&gt;&lt;foreign-keys&gt;&lt;key app="EN" db-id="0wdaf0td1x22xgepa2f5tp9fpffxfszvdww0" timestamp="1549932906"&gt;32&lt;/key&gt;&lt;/foreign-keys&gt;&lt;ref-type name="Journal Article"&gt;17&lt;/ref-type&gt;&lt;contributors&gt;&lt;authors&gt;&lt;author&gt;Brian M. Haas&lt;/author&gt;&lt;author&gt;Vivek Kalra&lt;/author&gt;&lt;author&gt;Jaime Geisel&lt;/author&gt;&lt;author&gt;Madhavi Raghu&lt;/author&gt;&lt;author&gt;Melissa Durand&lt;/author&gt;&lt;author&gt;Liane E. Philpotts&lt;/author&gt;&lt;/authors&gt;&lt;/contributors&gt;&lt;titles&gt;&lt;title&gt;Comparison of Tomosynthesis Plus Digital Mammography and Digital Mammography Alone for Breast Cancer Screening&lt;/title&gt;&lt;secondary-title&gt;Radiology&lt;/secondary-title&gt;&lt;/titles&gt;&lt;periodical&gt;&lt;full-title&gt;Radiology&lt;/full-title&gt;&lt;/periodical&gt;&lt;pages&gt;694-700&lt;/pages&gt;&lt;volume&gt;269&lt;/volume&gt;&lt;number&gt;3&lt;/number&gt;&lt;dates&gt;&lt;year&gt;2013&lt;/year&gt;&lt;/dates&gt;&lt;accession-num&gt;23901124&lt;/accession-num&gt;&lt;urls&gt;&lt;related-urls&gt;&lt;url&gt;https://pubs.rsna.org/doi/abs/10.1148/radiol.13130307&lt;/url&gt;&lt;/related-urls&gt;&lt;/urls&gt;&lt;electronic-resource-num&gt;10.1148/radiol.13130307&lt;/electronic-resource-num&gt;&lt;/record&gt;&lt;/Cite&gt;&lt;/EndNote&gt;</w:instrText>
            </w:r>
            <w:r>
              <w:rPr>
                <w:rFonts w:ascii="Arial Narrow" w:hAnsi="Arial Narrow"/>
                <w:sz w:val="20"/>
              </w:rPr>
              <w:fldChar w:fldCharType="separate"/>
            </w:r>
            <w:r>
              <w:rPr>
                <w:rFonts w:ascii="Arial Narrow" w:hAnsi="Arial Narrow"/>
                <w:noProof/>
                <w:sz w:val="20"/>
              </w:rPr>
              <w:t>(Haas et al. 2013)</w:t>
            </w:r>
            <w:r>
              <w:rPr>
                <w:rFonts w:ascii="Arial Narrow" w:hAnsi="Arial Narrow"/>
                <w:sz w:val="20"/>
              </w:rPr>
              <w:fldChar w:fldCharType="end"/>
            </w:r>
          </w:p>
          <w:p w14:paraId="44DD809E" w14:textId="77777777" w:rsidR="00937807" w:rsidRPr="00C92A78" w:rsidRDefault="00937807" w:rsidP="00937807">
            <w:pPr>
              <w:tabs>
                <w:tab w:val="left" w:pos="601"/>
              </w:tabs>
              <w:spacing w:before="40" w:after="40"/>
              <w:ind w:left="601" w:hanging="601"/>
              <w:rPr>
                <w:rFonts w:ascii="Arial Narrow" w:hAnsi="Arial Narrow"/>
                <w:sz w:val="20"/>
              </w:rPr>
            </w:pPr>
            <w:r>
              <w:rPr>
                <w:rFonts w:ascii="Arial Narrow" w:hAnsi="Arial Narrow"/>
                <w:sz w:val="20"/>
              </w:rPr>
              <w:tab/>
            </w:r>
            <w:r w:rsidRPr="00C92A78">
              <w:rPr>
                <w:rFonts w:ascii="Arial Narrow" w:hAnsi="Arial Narrow"/>
                <w:sz w:val="20"/>
              </w:rPr>
              <w:t>New York BCS</w:t>
            </w:r>
            <w:r>
              <w:rPr>
                <w:rFonts w:ascii="Arial Narrow" w:hAnsi="Arial Narrow"/>
                <w:sz w:val="20"/>
              </w:rPr>
              <w:t xml:space="preserve"> </w:t>
            </w:r>
            <w:r>
              <w:rPr>
                <w:rFonts w:ascii="Arial Narrow" w:hAnsi="Arial Narrow"/>
                <w:sz w:val="20"/>
              </w:rPr>
              <w:fldChar w:fldCharType="begin"/>
            </w:r>
            <w:r>
              <w:rPr>
                <w:rFonts w:ascii="Arial Narrow" w:hAnsi="Arial Narrow"/>
                <w:sz w:val="20"/>
              </w:rPr>
              <w:instrText xml:space="preserve"> ADDIN EN.CITE &lt;EndNote&gt;&lt;Cite&gt;&lt;Author&gt;Destounis&lt;/Author&gt;&lt;Year&gt;2014&lt;/Year&gt;&lt;RecNum&gt;29&lt;/RecNum&gt;&lt;DisplayText&gt;(Destounis, Arieno &amp;amp; Morgan 2014)&lt;/DisplayText&gt;&lt;record&gt;&lt;rec-number&gt;29&lt;/rec-number&gt;&lt;foreign-keys&gt;&lt;key app="EN" db-id="0wdaf0td1x22xgepa2f5tp9fpffxfszvdww0" timestamp="1549586643"&gt;29&lt;/key&gt;&lt;/foreign-keys&gt;&lt;ref-type name="Journal Article"&gt;17&lt;/ref-type&gt;&lt;contributors&gt;&lt;authors&gt;&lt;author&gt;Destounis, Stamatia&lt;/author&gt;&lt;author&gt;Arieno, Andrea&lt;/author&gt;&lt;author&gt;Morgan, Renee&lt;/author&gt;&lt;/authors&gt;&lt;/contributors&gt;&lt;titles&gt;&lt;title&gt;Initial Experience with Combination Digital Brea st Tomosynthesis Plus Full Field Digital Mammography or Full Field Digital Mammography Alone in the Screening Environment&lt;/title&gt;&lt;secondary-title&gt;Journal of Clinical Imaging Science&lt;/secondary-title&gt;&lt;/titles&gt;&lt;periodical&gt;&lt;full-title&gt;Journal of Clinical Imaging Science&lt;/full-title&gt;&lt;/periodical&gt;&lt;pages&gt;9-9&lt;/pages&gt;&lt;volume&gt;4&lt;/volume&gt;&lt;number&gt;1&lt;/number&gt;&lt;dates&gt;&lt;year&gt;2014&lt;/year&gt;&lt;pub-dates&gt;&lt;date&gt;January 1, 2014&lt;/date&gt;&lt;/pub-dates&gt;&lt;/dates&gt;&lt;isbn&gt;2156-7514&lt;/isbn&gt;&lt;work-type&gt;Original Article&lt;/work-type&gt;&lt;urls&gt;&lt;related-urls&gt;&lt;url&gt;http://www.clinicalimagingscience.org/article.asp?issn=2156-7514;year=2014;volume=4;issue=1;spage=9;epage=9;aulast=Destounis&lt;/url&gt;&lt;/related-urls&gt;&lt;/urls&gt;&lt;electronic-resource-num&gt;10.4103/2156-7514.127838&lt;/electronic-resource-num&gt;&lt;/record&gt;&lt;/Cite&gt;&lt;/EndNote&gt;</w:instrText>
            </w:r>
            <w:r>
              <w:rPr>
                <w:rFonts w:ascii="Arial Narrow" w:hAnsi="Arial Narrow"/>
                <w:sz w:val="20"/>
              </w:rPr>
              <w:fldChar w:fldCharType="separate"/>
            </w:r>
            <w:r>
              <w:rPr>
                <w:rFonts w:ascii="Arial Narrow" w:hAnsi="Arial Narrow"/>
                <w:noProof/>
                <w:sz w:val="20"/>
              </w:rPr>
              <w:t>(Destounis, Arieno &amp; Morgan 2014)</w:t>
            </w:r>
            <w:r>
              <w:rPr>
                <w:rFonts w:ascii="Arial Narrow" w:hAnsi="Arial Narrow"/>
                <w:sz w:val="20"/>
              </w:rPr>
              <w:fldChar w:fldCharType="end"/>
            </w:r>
          </w:p>
          <w:p w14:paraId="009C1028" w14:textId="77777777" w:rsidR="00937807" w:rsidRDefault="00937807" w:rsidP="00937807">
            <w:pPr>
              <w:spacing w:before="40" w:after="40"/>
              <w:ind w:left="601" w:hanging="601"/>
              <w:rPr>
                <w:rFonts w:ascii="Arial Narrow" w:hAnsi="Arial Narrow"/>
                <w:sz w:val="20"/>
              </w:rPr>
            </w:pPr>
            <w:r>
              <w:rPr>
                <w:rFonts w:ascii="Arial Narrow" w:hAnsi="Arial Narrow"/>
                <w:sz w:val="20"/>
              </w:rPr>
              <w:tab/>
              <w:t xml:space="preserve">Utah BCS </w:t>
            </w:r>
            <w:r>
              <w:rPr>
                <w:rFonts w:ascii="Arial Narrow" w:hAnsi="Arial Narrow"/>
                <w:sz w:val="20"/>
              </w:rPr>
              <w:fldChar w:fldCharType="begin"/>
            </w:r>
            <w:r>
              <w:rPr>
                <w:rFonts w:ascii="Arial Narrow" w:hAnsi="Arial Narrow"/>
                <w:sz w:val="20"/>
              </w:rPr>
              <w:instrText xml:space="preserve"> ADDIN EN.CITE &lt;EndNote&gt;&lt;Cite&gt;&lt;Author&gt;Freer&lt;/Author&gt;&lt;Year&gt;2017&lt;/Year&gt;&lt;RecNum&gt;5&lt;/RecNum&gt;&lt;DisplayText&gt;(Freer et al. 2017)&lt;/DisplayText&gt;&lt;record&gt;&lt;rec-number&gt;5&lt;/rec-number&gt;&lt;foreign-keys&gt;&lt;key app="EN" db-id="0wdaf0td1x22xgepa2f5tp9fpffxfszvdww0" timestamp="1549329082"&gt;5&lt;/key&gt;&lt;/foreign-keys&gt;&lt;ref-type name="Journal Article"&gt;17&lt;/ref-type&gt;&lt;contributors&gt;&lt;authors&gt;&lt;author&gt;Freer, Phoebe E.&lt;/author&gt;&lt;author&gt;Riegert, Joanna&lt;/author&gt;&lt;author&gt;Eisenmenger, Laura&lt;/author&gt;&lt;author&gt;Ose, Dominik&lt;/author&gt;&lt;author&gt;Winkler, Nicole&lt;/author&gt;&lt;author&gt;Stein, Matthew A.&lt;/author&gt;&lt;author&gt;Stoddard, Gregory J.&lt;/author&gt;&lt;author&gt;Hess, Rachel&lt;/author&gt;&lt;/authors&gt;&lt;/contributors&gt;&lt;titles&gt;&lt;title&gt;Clinical implementation of synthesized mammography with digital breast tomosynthesis in a routine clinical practice&lt;/title&gt;&lt;secondary-title&gt;Breast Cancer Research and Treatment&lt;/secondary-title&gt;&lt;alt-title&gt;Breast Cancer Research and Treatment&lt;/alt-title&gt;&lt;/titles&gt;&lt;periodical&gt;&lt;full-title&gt;Breast Cancer Research and Treatment&lt;/full-title&gt;&lt;/periodical&gt;&lt;alt-periodical&gt;&lt;full-title&gt;Breast Cancer Research and Treatment&lt;/full-title&gt;&lt;/alt-periodical&gt;&lt;pages&gt;501-9&lt;/pages&gt;&lt;volume&gt;166&lt;/volume&gt;&lt;dates&gt;&lt;year&gt;2017&lt;/year&gt;&lt;pub-dates&gt;&lt;date&gt;5 August 2017&lt;/date&gt;&lt;/pub-dates&gt;&lt;/dates&gt;&lt;urls&gt;&lt;related-urls&gt;&lt;url&gt;https://link.springer.com/content/pdf/10.1007%2Fs10549-017-4431-1.pdf&lt;/url&gt;&lt;/related-urls&gt;&lt;/urls&gt;&lt;electronic-resource-num&gt;10.1007/s10549-017-4431-1&lt;/electronic-resource-num&gt;&lt;/record&gt;&lt;/Cite&gt;&lt;/EndNote&gt;</w:instrText>
            </w:r>
            <w:r>
              <w:rPr>
                <w:rFonts w:ascii="Arial Narrow" w:hAnsi="Arial Narrow"/>
                <w:sz w:val="20"/>
              </w:rPr>
              <w:fldChar w:fldCharType="separate"/>
            </w:r>
            <w:r>
              <w:rPr>
                <w:rFonts w:ascii="Arial Narrow" w:hAnsi="Arial Narrow"/>
                <w:noProof/>
                <w:sz w:val="20"/>
              </w:rPr>
              <w:t>(Freer et al. 2017)</w:t>
            </w:r>
            <w:r>
              <w:rPr>
                <w:rFonts w:ascii="Arial Narrow" w:hAnsi="Arial Narrow"/>
                <w:sz w:val="20"/>
              </w:rPr>
              <w:fldChar w:fldCharType="end"/>
            </w:r>
          </w:p>
        </w:tc>
      </w:tr>
      <w:tr w:rsidR="00937807" w:rsidRPr="001D0B87" w14:paraId="697A4181" w14:textId="77777777" w:rsidTr="00494399">
        <w:tc>
          <w:tcPr>
            <w:tcW w:w="2122" w:type="dxa"/>
            <w:tcBorders>
              <w:top w:val="single" w:sz="4" w:space="0" w:color="auto"/>
            </w:tcBorders>
          </w:tcPr>
          <w:p w14:paraId="5BEC7DC2" w14:textId="77777777" w:rsidR="00937807" w:rsidRPr="00306808" w:rsidRDefault="00937807" w:rsidP="002E53B7">
            <w:pPr>
              <w:spacing w:before="40" w:after="40"/>
              <w:rPr>
                <w:rFonts w:ascii="Arial Narrow" w:hAnsi="Arial Narrow"/>
                <w:color w:val="FFFFFF" w:themeColor="background1"/>
                <w:sz w:val="20"/>
              </w:rPr>
            </w:pPr>
          </w:p>
        </w:tc>
        <w:tc>
          <w:tcPr>
            <w:tcW w:w="2835" w:type="dxa"/>
          </w:tcPr>
          <w:p w14:paraId="1AA15B76" w14:textId="77777777" w:rsidR="00937807" w:rsidRDefault="00937807" w:rsidP="002E53B7">
            <w:pPr>
              <w:spacing w:before="40" w:after="40"/>
              <w:ind w:left="601" w:hanging="601"/>
              <w:rPr>
                <w:rFonts w:ascii="Arial Narrow" w:hAnsi="Arial Narrow"/>
                <w:sz w:val="20"/>
              </w:rPr>
            </w:pPr>
            <w:r>
              <w:rPr>
                <w:rFonts w:ascii="Arial Narrow" w:hAnsi="Arial Narrow"/>
                <w:sz w:val="20"/>
              </w:rPr>
              <w:t>Uncontrolled</w:t>
            </w:r>
          </w:p>
        </w:tc>
        <w:tc>
          <w:tcPr>
            <w:tcW w:w="4059" w:type="dxa"/>
          </w:tcPr>
          <w:p w14:paraId="3B3E8B7E" w14:textId="77777777" w:rsidR="00937807" w:rsidRDefault="00937807" w:rsidP="00937807">
            <w:pPr>
              <w:spacing w:before="40" w:after="40"/>
              <w:ind w:left="601" w:hanging="601"/>
              <w:rPr>
                <w:rFonts w:ascii="Arial Narrow" w:hAnsi="Arial Narrow"/>
                <w:sz w:val="20"/>
              </w:rPr>
            </w:pPr>
            <w:r>
              <w:rPr>
                <w:rFonts w:ascii="Arial Narrow" w:hAnsi="Arial Narrow"/>
                <w:sz w:val="20"/>
              </w:rPr>
              <w:t xml:space="preserve">Australia: </w:t>
            </w:r>
            <w:r w:rsidRPr="00F36585">
              <w:rPr>
                <w:rFonts w:ascii="Arial Narrow" w:hAnsi="Arial Narrow"/>
                <w:sz w:val="20"/>
              </w:rPr>
              <w:t xml:space="preserve">BreastScreen Victoria </w:t>
            </w:r>
            <w:r w:rsidRPr="00F36585">
              <w:rPr>
                <w:rFonts w:ascii="Arial Narrow" w:hAnsi="Arial Narrow"/>
                <w:sz w:val="20"/>
                <w:u w:val="single"/>
              </w:rPr>
              <w:t>uncontrolled</w:t>
            </w:r>
            <w:r>
              <w:rPr>
                <w:rFonts w:ascii="Arial Narrow" w:hAnsi="Arial Narrow"/>
                <w:sz w:val="20"/>
              </w:rPr>
              <w:t xml:space="preserve"> study </w:t>
            </w:r>
            <w:r>
              <w:rPr>
                <w:rFonts w:ascii="Arial Narrow" w:hAnsi="Arial Narrow"/>
                <w:sz w:val="20"/>
              </w:rPr>
              <w:fldChar w:fldCharType="begin">
                <w:fldData xml:space="preserve">PEVuZE5vdGU+PENpdGU+PEF1dGhvcj5Ib3Vzc2FtaTwvQXV0aG9yPjxZZWFyPjIwMTc8L1llYXI+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Ib3Vzc2FtaTwvQXV0aG9yPjxZZWFyPjIwMTc8L1llYXI+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Houssami 2017, 2018; Lockie et al. 2018)</w:t>
            </w:r>
            <w:r>
              <w:rPr>
                <w:rFonts w:ascii="Arial Narrow" w:hAnsi="Arial Narrow"/>
                <w:sz w:val="20"/>
              </w:rPr>
              <w:fldChar w:fldCharType="end"/>
            </w:r>
          </w:p>
        </w:tc>
      </w:tr>
    </w:tbl>
    <w:p w14:paraId="122FDED0" w14:textId="12A2EBB0" w:rsidR="004B5E46" w:rsidRPr="00811C20" w:rsidRDefault="009F41F6" w:rsidP="00811C20">
      <w:pPr>
        <w:pStyle w:val="TableFootnote"/>
      </w:pPr>
      <w:r>
        <w:t xml:space="preserve">2D DM = 2-dimensional digital mammography; </w:t>
      </w:r>
      <w:r w:rsidR="003A4EC8" w:rsidRPr="00811C20">
        <w:t xml:space="preserve">BCS =Breast </w:t>
      </w:r>
      <w:r w:rsidR="00074190" w:rsidRPr="00811C20">
        <w:t>C</w:t>
      </w:r>
      <w:r w:rsidR="003A4EC8" w:rsidRPr="00811C20">
        <w:t xml:space="preserve">ancer </w:t>
      </w:r>
      <w:r w:rsidR="00074190" w:rsidRPr="00811C20">
        <w:t>S</w:t>
      </w:r>
      <w:r w:rsidR="003A4EC8" w:rsidRPr="00811C20">
        <w:t xml:space="preserve">creening; </w:t>
      </w:r>
      <w:r>
        <w:t xml:space="preserve">DBT = digital breast tomography; </w:t>
      </w:r>
      <w:r w:rsidR="00FF3D56" w:rsidRPr="00811C20">
        <w:t xml:space="preserve">MBTST = Malmö Breast Tomosynthesis Screening Trial; </w:t>
      </w:r>
      <w:r w:rsidR="00B04555" w:rsidRPr="00811C20">
        <w:t xml:space="preserve">PROSPR = Population-based Research Optimizing Screening through Personalised Regimens; </w:t>
      </w:r>
      <w:r w:rsidR="00074190" w:rsidRPr="00811C20">
        <w:t xml:space="preserve">STORM = Screening with Tomosynthesis OR standard Mammography; </w:t>
      </w:r>
      <w:r w:rsidR="003A4EC8" w:rsidRPr="00811C20">
        <w:t xml:space="preserve">TACT = Tomosynthesis Assessment Clinic </w:t>
      </w:r>
      <w:r w:rsidR="00074190" w:rsidRPr="00811C20">
        <w:t>T</w:t>
      </w:r>
      <w:r w:rsidR="003A4EC8" w:rsidRPr="00811C20">
        <w:t>rial</w:t>
      </w:r>
    </w:p>
    <w:p w14:paraId="51838915" w14:textId="77777777" w:rsidR="00953ED7" w:rsidRPr="00A82986" w:rsidRDefault="00953ED7" w:rsidP="00FE7113">
      <w:pPr>
        <w:pStyle w:val="Heading3"/>
      </w:pPr>
      <w:r w:rsidRPr="00A82986">
        <w:t>Prior test (investigative services only - if prior tests are to be included)</w:t>
      </w:r>
    </w:p>
    <w:p w14:paraId="3E2EDB52" w14:textId="2D2874EC" w:rsidR="00E679C2" w:rsidRDefault="00E679C2" w:rsidP="00B9501C">
      <w:pPr>
        <w:jc w:val="both"/>
      </w:pPr>
      <w:r>
        <w:t xml:space="preserve">The </w:t>
      </w:r>
      <w:r w:rsidRPr="00E679C2">
        <w:t>National Breast Cancer Centre</w:t>
      </w:r>
      <w:r>
        <w:t xml:space="preserve"> guidelines</w:t>
      </w:r>
      <w:r w:rsidRPr="00E679C2">
        <w:rPr>
          <w:i/>
        </w:rPr>
        <w:t xml:space="preserve"> </w:t>
      </w:r>
      <w:r>
        <w:rPr>
          <w:i/>
        </w:rPr>
        <w:t>‘</w:t>
      </w:r>
      <w:r w:rsidRPr="00E679C2">
        <w:rPr>
          <w:i/>
        </w:rPr>
        <w:t>Breast imaging: a guide for practice'</w:t>
      </w:r>
      <w:r>
        <w:rPr>
          <w:i/>
        </w:rPr>
        <w:t>,</w:t>
      </w:r>
      <w:r w:rsidR="00B9501C">
        <w:t xml:space="preserve"> </w:t>
      </w:r>
      <w:r>
        <w:t>endorsed by the RANZCR</w:t>
      </w:r>
      <w:r w:rsidR="009E5C76">
        <w:t>,</w:t>
      </w:r>
      <w:r>
        <w:t xml:space="preserve"> </w:t>
      </w:r>
      <w:r w:rsidR="00B9501C">
        <w:t>recommend that ‘diagnostic imaging should only be performed after an adequate medical history has been taken and a thorough clinical breast examination performed’</w:t>
      </w:r>
      <w:r>
        <w:t xml:space="preserve"> </w:t>
      </w:r>
      <w:r w:rsidR="00BC22CC">
        <w:fldChar w:fldCharType="begin"/>
      </w:r>
      <w:r w:rsidR="00642677">
        <w:instrText xml:space="preserve"> ADDIN EN.CITE &lt;EndNote&gt;&lt;Cite&gt;&lt;Author&gt;NBCC&lt;/Author&gt;&lt;Year&gt;2002&lt;/Year&gt;&lt;RecNum&gt;35&lt;/RecNum&gt;&lt;DisplayText&gt;(NBCC 2002)&lt;/DisplayText&gt;&lt;record&gt;&lt;rec-number&gt;35&lt;/rec-number&gt;&lt;foreign-keys&gt;&lt;key app="EN" db-id="0wdaf0td1x22xgepa2f5tp9fpffxfszvdww0" timestamp="1550537226"&gt;35&lt;/key&gt;&lt;/foreign-keys&gt;&lt;ref-type name="Catalog"&gt;8&lt;/ref-type&gt;&lt;contributors&gt;&lt;authors&gt;&lt;author&gt;NBCC&lt;/author&gt;&lt;/authors&gt;&lt;/contributors&gt;&lt;titles&gt;&lt;title&gt;Breast imaging: a guide for practice&lt;/title&gt;&lt;/titles&gt;&lt;pages&gt;1-114&lt;/pages&gt;&lt;dates&gt;&lt;year&gt;2002&lt;/year&gt;&lt;/dates&gt;&lt;pub-location&gt;Camperdown, NSW&lt;/pub-location&gt;&lt;publisher&gt;National Breast Cancer Centre&lt;/publisher&gt;&lt;isbn&gt;1 876319 74 7&lt;/isbn&gt;&lt;urls&gt;&lt;related-urls&gt;&lt;url&gt;https://canceraustralia.gov.au/resources&lt;/url&gt;&lt;/related-urls&gt;&lt;/urls&gt;&lt;/record&gt;&lt;/Cite&gt;&lt;/EndNote&gt;</w:instrText>
      </w:r>
      <w:r w:rsidR="00BC22CC">
        <w:fldChar w:fldCharType="separate"/>
      </w:r>
      <w:r w:rsidR="00642677">
        <w:rPr>
          <w:noProof/>
        </w:rPr>
        <w:t>(NBCC 2002)</w:t>
      </w:r>
      <w:r w:rsidR="00BC22CC">
        <w:fldChar w:fldCharType="end"/>
      </w:r>
      <w:r w:rsidR="00B9501C">
        <w:t xml:space="preserve">. </w:t>
      </w:r>
      <w:r w:rsidR="009E5C76">
        <w:t>It is</w:t>
      </w:r>
      <w:r>
        <w:t xml:space="preserve"> also recommend</w:t>
      </w:r>
      <w:r w:rsidR="009E5C76">
        <w:t>ed</w:t>
      </w:r>
      <w:r>
        <w:t xml:space="preserve"> that where </w:t>
      </w:r>
      <w:r w:rsidR="00B9501C">
        <w:t xml:space="preserve">possible, imaging should be performed before </w:t>
      </w:r>
      <w:r>
        <w:t xml:space="preserve">a biopsy, </w:t>
      </w:r>
      <w:r w:rsidR="00B9501C">
        <w:t xml:space="preserve">such as </w:t>
      </w:r>
      <w:r>
        <w:t>fine needle aspirat</w:t>
      </w:r>
      <w:r w:rsidR="009F41F6">
        <w:t>ion</w:t>
      </w:r>
      <w:r>
        <w:t xml:space="preserve"> (</w:t>
      </w:r>
      <w:r w:rsidR="00B9501C">
        <w:t>FNA</w:t>
      </w:r>
      <w:r>
        <w:t>)</w:t>
      </w:r>
      <w:r w:rsidR="00B9501C">
        <w:t xml:space="preserve"> or core biopsy</w:t>
      </w:r>
      <w:r>
        <w:t>,</w:t>
      </w:r>
      <w:r w:rsidR="00B9501C">
        <w:t xml:space="preserve"> is undertaken</w:t>
      </w:r>
      <w:r>
        <w:t xml:space="preserve">. Thus, all patients will have had a clinical exam </w:t>
      </w:r>
      <w:r w:rsidR="00592973">
        <w:t xml:space="preserve">and </w:t>
      </w:r>
      <w:r w:rsidR="00A32DBF">
        <w:t xml:space="preserve">their </w:t>
      </w:r>
      <w:r w:rsidR="00592973">
        <w:t xml:space="preserve">history </w:t>
      </w:r>
      <w:r w:rsidR="00A32DBF">
        <w:t xml:space="preserve">taken </w:t>
      </w:r>
      <w:r>
        <w:t>by a medical practitioner prior to undergoing mammography</w:t>
      </w:r>
      <w:r w:rsidR="009E5C76">
        <w:t xml:space="preserve"> (2D DM or DBT)</w:t>
      </w:r>
      <w:r>
        <w:t>.</w:t>
      </w:r>
    </w:p>
    <w:p w14:paraId="26A0B9D3" w14:textId="6615F427" w:rsidR="00490560" w:rsidRDefault="00AE1CE2" w:rsidP="00594A2B">
      <w:r w:rsidRPr="00A32DBF">
        <w:rPr>
          <w:u w:val="single"/>
        </w:rPr>
        <w:t>S</w:t>
      </w:r>
      <w:r w:rsidR="00490560" w:rsidRPr="00A32DBF">
        <w:rPr>
          <w:u w:val="single"/>
        </w:rPr>
        <w:t>ymptomatic</w:t>
      </w:r>
      <w:r w:rsidR="00490560">
        <w:t xml:space="preserve"> women aged under 35 years </w:t>
      </w:r>
      <w:r>
        <w:t xml:space="preserve">in </w:t>
      </w:r>
      <w:r w:rsidR="00F91163">
        <w:t>Population</w:t>
      </w:r>
      <w:r w:rsidR="00556426">
        <w:t>s</w:t>
      </w:r>
      <w:r>
        <w:t xml:space="preserve"> </w:t>
      </w:r>
      <w:r w:rsidR="00556426">
        <w:t>1</w:t>
      </w:r>
      <w:r>
        <w:t xml:space="preserve"> </w:t>
      </w:r>
      <w:r w:rsidR="00A32DBF">
        <w:t xml:space="preserve">and 3 </w:t>
      </w:r>
      <w:r w:rsidR="00490560">
        <w:t xml:space="preserve">would </w:t>
      </w:r>
      <w:r w:rsidR="00E679C2">
        <w:t xml:space="preserve">also </w:t>
      </w:r>
      <w:r w:rsidR="00490560">
        <w:t>have had an</w:t>
      </w:r>
      <w:r w:rsidR="00DB4EBF">
        <w:t xml:space="preserve"> </w:t>
      </w:r>
      <w:r w:rsidR="00490560">
        <w:t xml:space="preserve">ultrasound </w:t>
      </w:r>
      <w:r w:rsidR="00490560" w:rsidRPr="003341F5">
        <w:t xml:space="preserve">and possibly a </w:t>
      </w:r>
      <w:r w:rsidR="00E679C2" w:rsidRPr="003341F5">
        <w:t xml:space="preserve">FNA </w:t>
      </w:r>
      <w:r w:rsidR="00490560" w:rsidRPr="003341F5">
        <w:t>or core biopsy</w:t>
      </w:r>
      <w:r w:rsidR="00E679C2" w:rsidRPr="003341F5">
        <w:t xml:space="preserve"> if there were any palpable abnormalities, suspicious or benign findings</w:t>
      </w:r>
      <w:r w:rsidR="00490560" w:rsidRPr="003341F5">
        <w:t xml:space="preserve">, prior to </w:t>
      </w:r>
      <w:r w:rsidR="009E5C76" w:rsidRPr="003341F5">
        <w:t>mammography</w:t>
      </w:r>
      <w:r w:rsidR="00490560" w:rsidRPr="003341F5">
        <w:t xml:space="preserve">. Only those with inconclusive results would then undergo </w:t>
      </w:r>
      <w:r w:rsidR="009E5C76" w:rsidRPr="003341F5">
        <w:t>mammography</w:t>
      </w:r>
      <w:r w:rsidR="008301AE" w:rsidRPr="003341F5">
        <w:t>.</w:t>
      </w:r>
      <w:r w:rsidR="008301AE">
        <w:t xml:space="preserve"> </w:t>
      </w:r>
      <w:r w:rsidR="00AD62BE">
        <w:t>T</w:t>
      </w:r>
      <w:r w:rsidR="00A371CC">
        <w:t xml:space="preserve">his scenario is reflected in the usage of the relevant MBS item numbers. </w:t>
      </w:r>
      <w:r w:rsidR="00A371CC" w:rsidRPr="00A371CC">
        <w:t xml:space="preserve">In the 2017/2018 financial year 105,064 women aged 15-34 years were reimbursed for an ultrasound </w:t>
      </w:r>
      <w:r w:rsidR="00A371CC">
        <w:t xml:space="preserve">of one or both breasts </w:t>
      </w:r>
      <w:r w:rsidR="00A371CC" w:rsidRPr="00A371CC">
        <w:t>and only 7,494 for a mammogram</w:t>
      </w:r>
      <w:r w:rsidR="00A371CC">
        <w:t>.</w:t>
      </w:r>
    </w:p>
    <w:p w14:paraId="7F058FBE" w14:textId="73445C99" w:rsidR="00490560" w:rsidRDefault="00020F6F" w:rsidP="00594A2B">
      <w:r>
        <w:t xml:space="preserve">Asymptomatic women aged under 50 years </w:t>
      </w:r>
      <w:r w:rsidR="00AE1CE2">
        <w:t xml:space="preserve">in </w:t>
      </w:r>
      <w:r w:rsidR="00F91163">
        <w:t>Population</w:t>
      </w:r>
      <w:r w:rsidR="00AE1CE2">
        <w:t xml:space="preserve"> </w:t>
      </w:r>
      <w:r w:rsidR="00556426">
        <w:t>3</w:t>
      </w:r>
      <w:r w:rsidR="00AE1CE2">
        <w:t xml:space="preserve"> </w:t>
      </w:r>
      <w:r w:rsidR="00E37281">
        <w:t xml:space="preserve">(high-risk) </w:t>
      </w:r>
      <w:r w:rsidR="00AE1CE2">
        <w:t>may have had an</w:t>
      </w:r>
      <w:r>
        <w:t xml:space="preserve"> MRI</w:t>
      </w:r>
      <w:r w:rsidR="00AE1CE2">
        <w:t xml:space="preserve"> in the previous 6 months</w:t>
      </w:r>
      <w:r>
        <w:t xml:space="preserve"> </w:t>
      </w:r>
      <w:r w:rsidR="00AE1CE2">
        <w:t>a</w:t>
      </w:r>
      <w:r>
        <w:t>s</w:t>
      </w:r>
      <w:r w:rsidR="00AE1CE2">
        <w:t xml:space="preserve"> it is </w:t>
      </w:r>
      <w:r>
        <w:t xml:space="preserve">recommended that these women have alternating MRI and </w:t>
      </w:r>
      <w:r w:rsidR="00E679C2">
        <w:t>mammography (</w:t>
      </w:r>
      <w:r>
        <w:t>2D DM or DBT</w:t>
      </w:r>
      <w:r w:rsidR="00E679C2">
        <w:t>)</w:t>
      </w:r>
      <w:r>
        <w:t xml:space="preserve"> every 6 months as cancer can develop between annual scans in these patients.</w:t>
      </w:r>
      <w:r w:rsidR="00AE1CE2">
        <w:t xml:space="preserve"> If there were any</w:t>
      </w:r>
      <w:r w:rsidR="00E679C2">
        <w:t xml:space="preserve"> </w:t>
      </w:r>
      <w:r w:rsidR="00AE1CE2">
        <w:t xml:space="preserve">suspicious or benign findings </w:t>
      </w:r>
      <w:r w:rsidR="005C0F36">
        <w:t xml:space="preserve">by MRI </w:t>
      </w:r>
      <w:r w:rsidR="00AE1CE2">
        <w:t>they may also have had a</w:t>
      </w:r>
      <w:r w:rsidR="006732D7">
        <w:t xml:space="preserve"> follow-up ultrasound and a </w:t>
      </w:r>
      <w:r w:rsidR="00AE1CE2">
        <w:t>FNA or core biopsy</w:t>
      </w:r>
      <w:r w:rsidR="006732D7">
        <w:t xml:space="preserve"> if deemed </w:t>
      </w:r>
      <w:r w:rsidR="006D578E">
        <w:t>appropriate</w:t>
      </w:r>
      <w:r w:rsidR="00AE1CE2">
        <w:t>.</w:t>
      </w:r>
      <w:r w:rsidR="00BD7E43" w:rsidRPr="00BD7E43">
        <w:t xml:space="preserve"> During the 2017/2018 financial year, 4,565 women were reimbursed by Medicare (</w:t>
      </w:r>
      <w:r w:rsidR="00BD7E43">
        <w:t xml:space="preserve">under </w:t>
      </w:r>
      <w:r w:rsidR="00BD7E43" w:rsidRPr="00BD7E43">
        <w:t>MB</w:t>
      </w:r>
      <w:r w:rsidR="00BD7E43">
        <w:t>S item numbers 63457 and 63464)</w:t>
      </w:r>
      <w:r w:rsidR="00BD7E43" w:rsidRPr="00BD7E43">
        <w:t xml:space="preserve"> for a breast MRI. The number of mammograms conducted in this patient population cannot be determined.</w:t>
      </w:r>
    </w:p>
    <w:p w14:paraId="13685FCA" w14:textId="198F4047" w:rsidR="00953ED7" w:rsidRDefault="004A60D0" w:rsidP="005226BC">
      <w:pPr>
        <w:jc w:val="both"/>
      </w:pPr>
      <w:r>
        <w:t xml:space="preserve">Women identified through the BreastScreen </w:t>
      </w:r>
      <w:r w:rsidR="008254A4">
        <w:t xml:space="preserve">Australia </w:t>
      </w:r>
      <w:r>
        <w:t xml:space="preserve">program </w:t>
      </w:r>
      <w:r w:rsidR="002E2849">
        <w:t xml:space="preserve">who wish further assessment to occur in the private health care sector </w:t>
      </w:r>
      <w:r>
        <w:t>will have had a 2D DM as part of the initial screening process.</w:t>
      </w:r>
    </w:p>
    <w:p w14:paraId="262F9449" w14:textId="77777777" w:rsidR="00896845" w:rsidRPr="00FE7113" w:rsidRDefault="00896845" w:rsidP="00FE7113">
      <w:pPr>
        <w:pStyle w:val="Heading3"/>
      </w:pPr>
      <w:r w:rsidRPr="00FE7113">
        <w:t>Intervention</w:t>
      </w:r>
    </w:p>
    <w:p w14:paraId="0A588E70" w14:textId="3DD57EBC" w:rsidR="00061FAD" w:rsidRDefault="00061FAD" w:rsidP="005226BC">
      <w:pPr>
        <w:jc w:val="both"/>
      </w:pPr>
      <w:r>
        <w:t>D</w:t>
      </w:r>
      <w:r w:rsidR="005226BC">
        <w:t>BT</w:t>
      </w:r>
      <w:r>
        <w:t xml:space="preserve"> or 3D mammography is a radiographic procedure</w:t>
      </w:r>
      <w:r w:rsidR="006D28A8">
        <w:t xml:space="preserve"> using X-rays</w:t>
      </w:r>
      <w:r>
        <w:t xml:space="preserve"> to create a 3D mammographic image of the breast</w:t>
      </w:r>
      <w:r w:rsidR="00156613">
        <w:t xml:space="preserve"> to be delivered by r</w:t>
      </w:r>
      <w:r w:rsidR="00156613" w:rsidRPr="00156613">
        <w:t xml:space="preserve">adiologists </w:t>
      </w:r>
      <w:r w:rsidR="00156613">
        <w:t>or</w:t>
      </w:r>
      <w:r w:rsidR="00156613" w:rsidRPr="00156613">
        <w:t xml:space="preserve"> radiographers</w:t>
      </w:r>
      <w:r>
        <w:t>.</w:t>
      </w:r>
      <w:r w:rsidR="005226BC">
        <w:t xml:space="preserve"> </w:t>
      </w:r>
      <w:r w:rsidR="005226BC" w:rsidRPr="005226BC">
        <w:t xml:space="preserve">DBT </w:t>
      </w:r>
      <w:r w:rsidR="005226BC">
        <w:t>requires a DBT-compatible mammography unit with activated DBT software</w:t>
      </w:r>
      <w:r w:rsidR="005226BC" w:rsidRPr="005226BC">
        <w:t xml:space="preserve"> </w:t>
      </w:r>
      <w:r w:rsidR="005226BC">
        <w:t xml:space="preserve">and </w:t>
      </w:r>
      <w:r w:rsidR="005226BC" w:rsidRPr="005226BC">
        <w:t xml:space="preserve">records between 11 and 25 low-dose </w:t>
      </w:r>
      <w:r w:rsidR="005226BC">
        <w:t xml:space="preserve">angled </w:t>
      </w:r>
      <w:r w:rsidR="005226BC" w:rsidRPr="005226BC">
        <w:t xml:space="preserve">images of a compressed breast depending on the imaging system used </w:t>
      </w:r>
      <w:r w:rsidR="005226BC">
        <w:t>and is reconstructed to create a 3D image</w:t>
      </w:r>
      <w:r>
        <w:t xml:space="preserve">. </w:t>
      </w:r>
      <w:r w:rsidR="00156613">
        <w:t xml:space="preserve">Application training in equipment usage is required prior to taking 3D mammograms. </w:t>
      </w:r>
      <w:r>
        <w:t xml:space="preserve">DBT </w:t>
      </w:r>
      <w:r>
        <w:lastRenderedPageBreak/>
        <w:t>images can be taken in any projection in which a conv</w:t>
      </w:r>
      <w:r w:rsidR="005226BC">
        <w:t>entional 2D image can be taken</w:t>
      </w:r>
      <w:r w:rsidR="00156613">
        <w:t>, hence, patient positioning remains the same as for 2D mammography</w:t>
      </w:r>
      <w:r w:rsidR="005226BC">
        <w:t xml:space="preserve">. </w:t>
      </w:r>
      <w:r w:rsidR="00190AD8">
        <w:t>Most commonly</w:t>
      </w:r>
      <w:r w:rsidR="005A3E64">
        <w:t>,</w:t>
      </w:r>
      <w:r w:rsidR="00190AD8">
        <w:t xml:space="preserve"> both mediolateral oblique (MLO) and craniocaudal (CC) views are used. </w:t>
      </w:r>
      <w:r w:rsidR="00494399">
        <w:t>Even though</w:t>
      </w:r>
      <w:r w:rsidR="00494399" w:rsidRPr="00494399">
        <w:t xml:space="preserve"> two-view </w:t>
      </w:r>
      <w:r w:rsidR="00494399">
        <w:t>DBT</w:t>
      </w:r>
      <w:r w:rsidR="00494399" w:rsidRPr="00494399">
        <w:t xml:space="preserve"> is standard practice</w:t>
      </w:r>
      <w:r w:rsidR="00494399">
        <w:t>,</w:t>
      </w:r>
      <w:r w:rsidR="00494399" w:rsidRPr="00494399">
        <w:t xml:space="preserve"> PASC </w:t>
      </w:r>
      <w:r w:rsidR="00494399">
        <w:t>recommended</w:t>
      </w:r>
      <w:r w:rsidR="00494399" w:rsidRPr="00494399">
        <w:t xml:space="preserve"> that the </w:t>
      </w:r>
      <w:r w:rsidR="00494399">
        <w:t xml:space="preserve">effectiveness of DBT according to the </w:t>
      </w:r>
      <w:r w:rsidR="00494399" w:rsidRPr="00494399">
        <w:t xml:space="preserve">number of views </w:t>
      </w:r>
      <w:r w:rsidR="00494399">
        <w:t>should</w:t>
      </w:r>
      <w:r w:rsidR="00494399" w:rsidRPr="00494399">
        <w:t xml:space="preserve"> be considered</w:t>
      </w:r>
      <w:r w:rsidR="00494399">
        <w:t xml:space="preserve"> in the assessment</w:t>
      </w:r>
      <w:r w:rsidR="00494399" w:rsidRPr="00494399">
        <w:t xml:space="preserve">. </w:t>
      </w:r>
      <w:r w:rsidR="005226BC">
        <w:t xml:space="preserve">The </w:t>
      </w:r>
      <w:r>
        <w:t xml:space="preserve">3D images can be stored and displayed using any radiology </w:t>
      </w:r>
      <w:r w:rsidR="00221402">
        <w:t>p</w:t>
      </w:r>
      <w:r w:rsidR="00221402" w:rsidRPr="00221402">
        <w:t>icture archiving and communication system</w:t>
      </w:r>
      <w:r>
        <w:t xml:space="preserve"> with current software.</w:t>
      </w:r>
      <w:r w:rsidR="007207FC">
        <w:t xml:space="preserve"> </w:t>
      </w:r>
    </w:p>
    <w:p w14:paraId="56F7C755" w14:textId="20A15105" w:rsidR="00156613" w:rsidRDefault="00061FAD" w:rsidP="008E2A1F">
      <w:pPr>
        <w:jc w:val="both"/>
      </w:pPr>
      <w:r>
        <w:t xml:space="preserve">The DBT images are reviewed on a radiology workstation and displayed as </w:t>
      </w:r>
      <w:r w:rsidR="005226BC" w:rsidRPr="005226BC">
        <w:t xml:space="preserve">parallel slices (or stacks) to form a </w:t>
      </w:r>
      <w:r w:rsidR="005226BC">
        <w:t>3D</w:t>
      </w:r>
      <w:r w:rsidR="005226BC" w:rsidRPr="005226BC">
        <w:t xml:space="preserve"> image of the breast</w:t>
      </w:r>
      <w:r>
        <w:t xml:space="preserve">. This requires high resolution monitors suitable for </w:t>
      </w:r>
      <w:r w:rsidR="006647B8">
        <w:t>DM</w:t>
      </w:r>
      <w:r w:rsidR="009D5DEF">
        <w:t xml:space="preserve"> and </w:t>
      </w:r>
      <w:r>
        <w:t>current display software.</w:t>
      </w:r>
      <w:r w:rsidR="005226BC" w:rsidRPr="005226BC">
        <w:t xml:space="preserve"> Radiologists analyse these images to dete</w:t>
      </w:r>
      <w:r w:rsidR="008E2A1F">
        <w:t>ct any</w:t>
      </w:r>
      <w:r w:rsidR="005226BC" w:rsidRPr="005226BC">
        <w:t xml:space="preserve"> suspected abnormalities </w:t>
      </w:r>
      <w:r w:rsidR="008E2A1F">
        <w:t>present</w:t>
      </w:r>
      <w:r w:rsidR="005226BC" w:rsidRPr="005226BC">
        <w:t xml:space="preserve">. </w:t>
      </w:r>
      <w:r w:rsidR="00156613">
        <w:t xml:space="preserve">However, it does require additional training, as part of the radiologist’s professional development, for 3D image interpretation. </w:t>
      </w:r>
      <w:r w:rsidR="003400CD">
        <w:t xml:space="preserve">Furthermore, </w:t>
      </w:r>
      <w:r w:rsidR="00BD0BF2">
        <w:t>additional</w:t>
      </w:r>
      <w:r w:rsidR="00156613">
        <w:t xml:space="preserve"> time (up to two times) is required in the viewing and interpretation of the 3D images</w:t>
      </w:r>
      <w:r w:rsidR="00156613" w:rsidRPr="00156613">
        <w:t xml:space="preserve"> </w:t>
      </w:r>
      <w:r w:rsidR="00156613">
        <w:t xml:space="preserve">compared with 2D interpretation. </w:t>
      </w:r>
    </w:p>
    <w:p w14:paraId="025D10F8" w14:textId="7AA6E370" w:rsidR="00061FAD" w:rsidRDefault="005226BC" w:rsidP="008E2A1F">
      <w:pPr>
        <w:jc w:val="both"/>
      </w:pPr>
      <w:r w:rsidRPr="005226BC">
        <w:t>The thin cross-sectional images created by DBT reduce the masking effects of breast tissue overlap, which can improve margin visibility and increase lesion conspicuity</w:t>
      </w:r>
      <w:r w:rsidR="008E2A1F">
        <w:t>,</w:t>
      </w:r>
      <w:r w:rsidR="008E2A1F" w:rsidRPr="008E2A1F">
        <w:t xml:space="preserve"> provid</w:t>
      </w:r>
      <w:r w:rsidR="008E2A1F">
        <w:t>ing</w:t>
      </w:r>
      <w:r w:rsidR="008E2A1F" w:rsidRPr="008E2A1F">
        <w:t xml:space="preserve"> additional imaging information about</w:t>
      </w:r>
      <w:r w:rsidR="008E2A1F">
        <w:t xml:space="preserve"> the</w:t>
      </w:r>
      <w:r w:rsidR="008E2A1F" w:rsidRPr="008E2A1F">
        <w:t xml:space="preserve"> exact location of the abnormality, lesion characteristics and cancer type</w:t>
      </w:r>
      <w:r w:rsidR="00221402">
        <w:t xml:space="preserve"> compared to 2D DM</w:t>
      </w:r>
      <w:r w:rsidRPr="005226BC">
        <w:t>. This increases sensitivity (especially for women with dense/non-fatty breasts) as abnormalities are easier to see</w:t>
      </w:r>
      <w:r w:rsidR="008E2A1F">
        <w:t>,</w:t>
      </w:r>
      <w:r w:rsidR="008E2A1F" w:rsidRPr="008E2A1F">
        <w:t xml:space="preserve"> support</w:t>
      </w:r>
      <w:r w:rsidR="008E2A1F">
        <w:t>ing</w:t>
      </w:r>
      <w:r w:rsidR="008E2A1F" w:rsidRPr="008E2A1F">
        <w:t xml:space="preserve"> accurate diagnosis and prognosis assessment,</w:t>
      </w:r>
      <w:r w:rsidR="008E2A1F">
        <w:t xml:space="preserve"> and</w:t>
      </w:r>
      <w:r w:rsidR="008E2A1F" w:rsidRPr="008E2A1F">
        <w:t xml:space="preserve"> inform</w:t>
      </w:r>
      <w:r w:rsidR="008E2A1F">
        <w:t>ing</w:t>
      </w:r>
      <w:r w:rsidR="008E2A1F" w:rsidRPr="008E2A1F">
        <w:t xml:space="preserve"> the need for other diagnostic procedures (such as biopsy) and treatment plannin</w:t>
      </w:r>
      <w:r w:rsidR="008E2A1F">
        <w:t>g including surgical management</w:t>
      </w:r>
      <w:r w:rsidRPr="005226BC">
        <w:t>. It may reduce specificity slightly if benign lesions are identified for the first time with DBT.</w:t>
      </w:r>
      <w:r w:rsidR="008E2A1F" w:rsidRPr="008E2A1F">
        <w:t xml:space="preserve"> </w:t>
      </w:r>
      <w:r w:rsidR="008E2A1F">
        <w:t xml:space="preserve">However, </w:t>
      </w:r>
      <w:r w:rsidR="008E2A1F" w:rsidRPr="00F93294">
        <w:t>DBT can also reduce the need for further procedures (such as additional work-up views or biopsy) by faster dismissal of benign lesions</w:t>
      </w:r>
      <w:r w:rsidR="008E2A1F" w:rsidRPr="008E2A1F">
        <w:t>.</w:t>
      </w:r>
    </w:p>
    <w:p w14:paraId="041E6358" w14:textId="3B745DB0" w:rsidR="007207FC" w:rsidRDefault="00061FAD" w:rsidP="006B2C61">
      <w:pPr>
        <w:jc w:val="both"/>
      </w:pPr>
      <w:r>
        <w:t>Almost universally</w:t>
      </w:r>
      <w:r w:rsidR="00B31795">
        <w:t>,</w:t>
      </w:r>
      <w:r>
        <w:t xml:space="preserve"> the 3D images are reviewed alongside 2D images of the breast – either conventionally acquired 2D images or synthesised 2D images which have been created from the 3D slice information using additional software</w:t>
      </w:r>
      <w:r w:rsidR="00566631">
        <w:rPr>
          <w:rStyle w:val="FootnoteReference"/>
        </w:rPr>
        <w:footnoteReference w:id="5"/>
      </w:r>
      <w:r>
        <w:t>.</w:t>
      </w:r>
      <w:r w:rsidR="002627F5">
        <w:t xml:space="preserve"> </w:t>
      </w:r>
      <w:r w:rsidR="00BD0BF2">
        <w:t xml:space="preserve">In fact, </w:t>
      </w:r>
      <w:r w:rsidR="00256802">
        <w:t xml:space="preserve">according to the </w:t>
      </w:r>
      <w:r w:rsidR="00256802" w:rsidRPr="00256802">
        <w:t xml:space="preserve">responses </w:t>
      </w:r>
      <w:r w:rsidR="00256802">
        <w:t>received from the</w:t>
      </w:r>
      <w:r w:rsidR="00256802" w:rsidRPr="00256802">
        <w:t xml:space="preserve"> manufacturers</w:t>
      </w:r>
      <w:r w:rsidR="00256802">
        <w:t xml:space="preserve">, </w:t>
      </w:r>
      <w:r w:rsidR="00BD0BF2">
        <w:t xml:space="preserve">95% of machines </w:t>
      </w:r>
      <w:r w:rsidR="00256802">
        <w:t xml:space="preserve">capable of </w:t>
      </w:r>
      <w:r w:rsidR="00BD0BF2">
        <w:t xml:space="preserve">DBT in Australia can either </w:t>
      </w:r>
      <w:r w:rsidR="00BD0BF2" w:rsidRPr="00BD0BF2">
        <w:t xml:space="preserve">take 2D images </w:t>
      </w:r>
      <w:r w:rsidR="00256802">
        <w:t xml:space="preserve">alongside the 3D images </w:t>
      </w:r>
      <w:r w:rsidR="00BD0BF2" w:rsidRPr="00BD0BF2">
        <w:t xml:space="preserve">or synthesise </w:t>
      </w:r>
      <w:r w:rsidR="00BD0BF2">
        <w:t>the</w:t>
      </w:r>
      <w:r w:rsidR="00256802">
        <w:t>m</w:t>
      </w:r>
      <w:r w:rsidR="00BD0BF2" w:rsidRPr="00BD0BF2">
        <w:t xml:space="preserve"> from </w:t>
      </w:r>
      <w:r w:rsidR="00256802">
        <w:t xml:space="preserve">the </w:t>
      </w:r>
      <w:r w:rsidR="00BD0BF2" w:rsidRPr="00BD0BF2">
        <w:t>3D</w:t>
      </w:r>
      <w:r w:rsidR="00256802">
        <w:t xml:space="preserve"> images</w:t>
      </w:r>
      <w:r w:rsidR="00BD0BF2">
        <w:t xml:space="preserve">. </w:t>
      </w:r>
      <w:r w:rsidR="002627F5">
        <w:t xml:space="preserve">Thus, the effectiveness of </w:t>
      </w:r>
      <w:r w:rsidR="00256802">
        <w:t xml:space="preserve">two </w:t>
      </w:r>
      <w:r w:rsidR="002627F5">
        <w:t xml:space="preserve">different imaging procedures should be investigated: </w:t>
      </w:r>
      <w:r w:rsidR="00566631">
        <w:t xml:space="preserve">DBT in conjunction with synthesised 2D images </w:t>
      </w:r>
      <w:r w:rsidR="00256802">
        <w:t xml:space="preserve">and </w:t>
      </w:r>
      <w:r w:rsidR="002627F5">
        <w:t>DBT in conjunct</w:t>
      </w:r>
      <w:r w:rsidR="00256802">
        <w:t>ion with acquired 2D mammograms.</w:t>
      </w:r>
      <w:r w:rsidR="00AB182D" w:rsidRPr="00AB182D">
        <w:t xml:space="preserve"> </w:t>
      </w:r>
      <w:r w:rsidR="00AB182D">
        <w:t xml:space="preserve">In addition, </w:t>
      </w:r>
      <w:r w:rsidR="00AB182D" w:rsidRPr="00AB182D">
        <w:t xml:space="preserve">PASC </w:t>
      </w:r>
      <w:r w:rsidR="00AB182D">
        <w:t xml:space="preserve">has </w:t>
      </w:r>
      <w:r w:rsidR="00AB182D" w:rsidRPr="00AB182D">
        <w:t>ruled out use o</w:t>
      </w:r>
      <w:r w:rsidR="00AB182D">
        <w:t>f DBT alone as an intervention</w:t>
      </w:r>
      <w:r w:rsidR="00AB182D" w:rsidRPr="00AB182D">
        <w:t>.</w:t>
      </w:r>
    </w:p>
    <w:p w14:paraId="13163A4D" w14:textId="207C7DD3" w:rsidR="002B1F0D" w:rsidRDefault="00D31859" w:rsidP="006B2C61">
      <w:pPr>
        <w:jc w:val="both"/>
      </w:pPr>
      <w:r w:rsidRPr="00D31859">
        <w:t xml:space="preserve">Digital mammography units </w:t>
      </w:r>
      <w:r w:rsidR="008A70D8">
        <w:t xml:space="preserve">capable of </w:t>
      </w:r>
      <w:r w:rsidR="007207FC" w:rsidRPr="0069527B">
        <w:t xml:space="preserve">DBT </w:t>
      </w:r>
      <w:r w:rsidR="007207FC" w:rsidRPr="005A3EE5">
        <w:t>ha</w:t>
      </w:r>
      <w:r w:rsidR="008A70D8" w:rsidRPr="005A3EE5">
        <w:t>ve</w:t>
      </w:r>
      <w:r w:rsidR="005A3EE5" w:rsidRPr="005A3EE5">
        <w:t xml:space="preserve"> </w:t>
      </w:r>
      <w:r w:rsidR="007207FC" w:rsidRPr="00702C7C">
        <w:t>been approved</w:t>
      </w:r>
      <w:r w:rsidR="007207FC" w:rsidRPr="007207FC">
        <w:t xml:space="preserve"> for </w:t>
      </w:r>
      <w:r w:rsidR="00A81EE8">
        <w:t xml:space="preserve">diagnostic </w:t>
      </w:r>
      <w:r w:rsidR="007207FC" w:rsidRPr="007207FC">
        <w:t>use in Australia by the TGA</w:t>
      </w:r>
      <w:r w:rsidR="0099722D">
        <w:t xml:space="preserve"> under the product name</w:t>
      </w:r>
      <w:r w:rsidR="0099722D" w:rsidRPr="0099722D">
        <w:t xml:space="preserve"> </w:t>
      </w:r>
      <w:r w:rsidR="004A2B7F">
        <w:t>‘</w:t>
      </w:r>
      <w:r w:rsidR="0099722D" w:rsidRPr="0099722D">
        <w:t>X-ray system, diagnostic, mammographic, stationary, digital</w:t>
      </w:r>
      <w:r w:rsidR="004A2B7F">
        <w:t>’</w:t>
      </w:r>
      <w:r w:rsidR="002B1F0D">
        <w:t>.</w:t>
      </w:r>
      <w:r>
        <w:t xml:space="preserve"> </w:t>
      </w:r>
      <w:r w:rsidR="003E38B5" w:rsidRPr="003E38B5">
        <w:t>Radiology DICOM image processing application software</w:t>
      </w:r>
      <w:r w:rsidR="003E38B5">
        <w:t xml:space="preserve"> </w:t>
      </w:r>
      <w:r w:rsidR="004A2B7F">
        <w:t>(</w:t>
      </w:r>
      <w:r w:rsidR="00446767">
        <w:t xml:space="preserve">primarily </w:t>
      </w:r>
      <w:r w:rsidR="004A2B7F">
        <w:t xml:space="preserve">used for computed tomography and MRI images) </w:t>
      </w:r>
      <w:r w:rsidR="003E38B5">
        <w:t xml:space="preserve">has also been approved by the TGA. However, its relevance to </w:t>
      </w:r>
      <w:r w:rsidR="004A2B7F">
        <w:t>DBT</w:t>
      </w:r>
      <w:r w:rsidR="003E38B5">
        <w:t xml:space="preserve"> needs to be established</w:t>
      </w:r>
      <w:r w:rsidR="004A2B7F">
        <w:t>. If it does not include DBT image processing</w:t>
      </w:r>
      <w:r w:rsidR="006B2C61">
        <w:t xml:space="preserve"> (both 2D and </w:t>
      </w:r>
      <w:r w:rsidR="009B356B">
        <w:t>3D</w:t>
      </w:r>
      <w:r w:rsidR="006B2C61">
        <w:t xml:space="preserve"> images)</w:t>
      </w:r>
      <w:r w:rsidR="004A2B7F">
        <w:t xml:space="preserve">, TGA approval for appropriate software must be sought prior to MBS listing of DBT as all </w:t>
      </w:r>
      <w:r w:rsidR="004A2B7F" w:rsidRPr="004A2B7F">
        <w:t>X-ray image-processing software</w:t>
      </w:r>
      <w:r w:rsidR="004A2B7F">
        <w:t xml:space="preserve"> must be approved by the TGA</w:t>
      </w:r>
      <w:r w:rsidR="004A2B7F" w:rsidRPr="009B356B">
        <w:rPr>
          <w:vertAlign w:val="superscript"/>
        </w:rPr>
        <w:footnoteReference w:id="6"/>
      </w:r>
      <w:r w:rsidR="003E38B5">
        <w:t>.</w:t>
      </w:r>
    </w:p>
    <w:p w14:paraId="27646C7E" w14:textId="73D21E98" w:rsidR="003400CD" w:rsidRDefault="008A70D8" w:rsidP="008E2A1F">
      <w:pPr>
        <w:jc w:val="both"/>
      </w:pPr>
      <w:r>
        <w:lastRenderedPageBreak/>
        <w:t xml:space="preserve">DBT </w:t>
      </w:r>
      <w:r w:rsidR="0069527B" w:rsidRPr="0069527B">
        <w:t>already play</w:t>
      </w:r>
      <w:r w:rsidR="0069527B">
        <w:t>s</w:t>
      </w:r>
      <w:r w:rsidR="0069527B" w:rsidRPr="0069527B">
        <w:t xml:space="preserve"> a role in the assessment of lesio</w:t>
      </w:r>
      <w:r w:rsidR="0069527B">
        <w:t>ns suspicious for breast cancer i</w:t>
      </w:r>
      <w:r w:rsidR="0069527B" w:rsidRPr="0069527B">
        <w:t>n Australia</w:t>
      </w:r>
      <w:r w:rsidR="0069527B">
        <w:t>.</w:t>
      </w:r>
      <w:r w:rsidR="0069527B" w:rsidRPr="0069527B">
        <w:t xml:space="preserve"> Private</w:t>
      </w:r>
      <w:r w:rsidR="0069527B">
        <w:t xml:space="preserve"> </w:t>
      </w:r>
      <w:r w:rsidR="0069527B" w:rsidRPr="0069527B">
        <w:t>radiology providers and some B</w:t>
      </w:r>
      <w:r w:rsidR="0069527B">
        <w:t>reast</w:t>
      </w:r>
      <w:r w:rsidR="0069527B" w:rsidRPr="0069527B">
        <w:t>S</w:t>
      </w:r>
      <w:r w:rsidR="0069527B">
        <w:t xml:space="preserve">creen </w:t>
      </w:r>
      <w:r w:rsidR="0069527B" w:rsidRPr="0069527B">
        <w:t>A</w:t>
      </w:r>
      <w:r w:rsidR="0069527B">
        <w:t>ustralia</w:t>
      </w:r>
      <w:r w:rsidR="0069527B" w:rsidRPr="0069527B">
        <w:t xml:space="preserve"> assessment centres use DBT to obtain additional information about suspicious areas on a screening mammogram or for women presenting with symptoms. DBT may also be used as part of a work-up to confirm breast cancer. </w:t>
      </w:r>
      <w:r w:rsidR="003400CD">
        <w:t>The applicant proposes that this medical service will be provided in both private and public inpatient and outpatient settings, as most patients requiring mammography are ambulant.</w:t>
      </w:r>
      <w:r w:rsidR="00E819E9">
        <w:t xml:space="preserve"> </w:t>
      </w:r>
      <w:r w:rsidR="00E819E9" w:rsidRPr="00E819E9">
        <w:t xml:space="preserve">PASC noted </w:t>
      </w:r>
      <w:r w:rsidR="00E819E9">
        <w:t xml:space="preserve">that </w:t>
      </w:r>
      <w:r w:rsidR="00E819E9" w:rsidRPr="00E819E9">
        <w:t xml:space="preserve">there are no issues with </w:t>
      </w:r>
      <w:r w:rsidR="00E819E9">
        <w:t xml:space="preserve">patient </w:t>
      </w:r>
      <w:r w:rsidR="00E819E9" w:rsidRPr="00E819E9">
        <w:t>access to DBT</w:t>
      </w:r>
      <w:r w:rsidR="00E819E9">
        <w:t>.</w:t>
      </w:r>
    </w:p>
    <w:p w14:paraId="54087A2E" w14:textId="52A2D479" w:rsidR="008E2A1F" w:rsidRDefault="00106769" w:rsidP="008E2A1F">
      <w:pPr>
        <w:jc w:val="both"/>
      </w:pPr>
      <w:r>
        <w:t>U</w:t>
      </w:r>
      <w:r w:rsidR="006637AE">
        <w:t>p</w:t>
      </w:r>
      <w:r>
        <w:t xml:space="preserve"> until </w:t>
      </w:r>
      <w:r w:rsidR="006637AE">
        <w:t>November</w:t>
      </w:r>
      <w:r>
        <w:t xml:space="preserve"> 2018</w:t>
      </w:r>
      <w:r w:rsidR="006637AE">
        <w:t>, radiologists would claim a reimbursement for DBT using the MBS item number 60100 for tomography (</w:t>
      </w:r>
      <w:r w:rsidR="00221402">
        <w:fldChar w:fldCharType="begin"/>
      </w:r>
      <w:r w:rsidR="00221402">
        <w:instrText xml:space="preserve"> REF _Ref3978145 \h </w:instrText>
      </w:r>
      <w:r w:rsidR="00221402">
        <w:fldChar w:fldCharType="separate"/>
      </w:r>
      <w:r w:rsidR="00221402">
        <w:t xml:space="preserve">Table </w:t>
      </w:r>
      <w:r w:rsidR="00221402">
        <w:rPr>
          <w:noProof/>
        </w:rPr>
        <w:t>2</w:t>
      </w:r>
      <w:r w:rsidR="00221402">
        <w:fldChar w:fldCharType="end"/>
      </w:r>
      <w:r w:rsidR="006637AE">
        <w:t xml:space="preserve">) plus the MBS item number for 2D </w:t>
      </w:r>
      <w:r w:rsidR="00786F0D">
        <w:t>DM</w:t>
      </w:r>
      <w:r w:rsidR="00551F1C">
        <w:t xml:space="preserve"> (</w:t>
      </w:r>
      <w:r w:rsidR="00221402">
        <w:fldChar w:fldCharType="begin"/>
      </w:r>
      <w:r w:rsidR="00221402">
        <w:instrText xml:space="preserve"> REF _Ref3978166 \h </w:instrText>
      </w:r>
      <w:r w:rsidR="00221402">
        <w:fldChar w:fldCharType="separate"/>
      </w:r>
      <w:r w:rsidR="00221402">
        <w:t xml:space="preserve">Table </w:t>
      </w:r>
      <w:r w:rsidR="00221402">
        <w:rPr>
          <w:noProof/>
        </w:rPr>
        <w:t>4</w:t>
      </w:r>
      <w:r w:rsidR="00221402">
        <w:fldChar w:fldCharType="end"/>
      </w:r>
      <w:r w:rsidR="00551F1C">
        <w:t>)</w:t>
      </w:r>
      <w:r w:rsidR="006637AE">
        <w:t>. However, the extent of DBT usage cannot be determined due to the general nature of the tomography item number. Since November, a</w:t>
      </w:r>
      <w:r w:rsidR="0069527B" w:rsidRPr="0069527B">
        <w:t xml:space="preserve">n interim Medicare rebate for DBT </w:t>
      </w:r>
      <w:r w:rsidR="001678F6">
        <w:t>has been</w:t>
      </w:r>
      <w:r w:rsidR="0069527B" w:rsidRPr="0069527B">
        <w:t xml:space="preserve"> available </w:t>
      </w:r>
      <w:r w:rsidR="004B5E46">
        <w:t>(</w:t>
      </w:r>
      <w:r w:rsidR="00221402">
        <w:fldChar w:fldCharType="begin"/>
      </w:r>
      <w:r w:rsidR="00221402">
        <w:instrText xml:space="preserve"> REF _Ref3978174 \h </w:instrText>
      </w:r>
      <w:r w:rsidR="00221402">
        <w:fldChar w:fldCharType="separate"/>
      </w:r>
      <w:r w:rsidR="00221402">
        <w:t xml:space="preserve">Table </w:t>
      </w:r>
      <w:r w:rsidR="00221402">
        <w:rPr>
          <w:noProof/>
        </w:rPr>
        <w:t>3</w:t>
      </w:r>
      <w:r w:rsidR="00221402">
        <w:fldChar w:fldCharType="end"/>
      </w:r>
      <w:r w:rsidR="004B5E46">
        <w:t xml:space="preserve">) </w:t>
      </w:r>
      <w:r w:rsidR="0069527B" w:rsidRPr="0069527B">
        <w:t xml:space="preserve">and can be claimed for women with a past occurrence </w:t>
      </w:r>
      <w:r w:rsidR="00A125A6" w:rsidRPr="0069527B">
        <w:t xml:space="preserve">or a family history </w:t>
      </w:r>
      <w:r w:rsidR="0069527B" w:rsidRPr="0069527B">
        <w:t xml:space="preserve">of breast cancer or who have symptoms or indications of cancer (including from a positive screening </w:t>
      </w:r>
      <w:r w:rsidR="0069527B">
        <w:t xml:space="preserve">2D </w:t>
      </w:r>
      <w:r w:rsidR="00786F0D">
        <w:t>mammogram</w:t>
      </w:r>
      <w:r w:rsidR="0069527B" w:rsidRPr="0069527B">
        <w:t>).</w:t>
      </w:r>
      <w:r w:rsidR="006637AE">
        <w:t xml:space="preserve"> </w:t>
      </w:r>
      <w:r w:rsidR="00207BA8">
        <w:t>Current usage of these item numbers indicate that the number of reimbursements for DBT are roughly equivalent to the reduction in the number of reimbursements for 2D DM.</w:t>
      </w:r>
      <w:r w:rsidR="004F4BF3">
        <w:t xml:space="preserve"> This suggests DBT is performed either in conjunction with synthesised 2D imaging or alone</w:t>
      </w:r>
      <w:r w:rsidR="00100D32">
        <w:t>;</w:t>
      </w:r>
      <w:r w:rsidR="004F4BF3">
        <w:t xml:space="preserve"> the use of </w:t>
      </w:r>
      <w:r w:rsidR="006D5434">
        <w:t xml:space="preserve">DBT and </w:t>
      </w:r>
      <w:r w:rsidR="004F4BF3">
        <w:t xml:space="preserve">2D </w:t>
      </w:r>
      <w:r w:rsidR="006D5434">
        <w:t xml:space="preserve">DM does not </w:t>
      </w:r>
      <w:r w:rsidR="00100D32">
        <w:t xml:space="preserve">appear to be </w:t>
      </w:r>
      <w:r w:rsidR="006D5434">
        <w:t>occur</w:t>
      </w:r>
      <w:r w:rsidR="00100D32">
        <w:t>ring</w:t>
      </w:r>
      <w:r w:rsidR="006D5434">
        <w:t xml:space="preserve"> frequently.</w:t>
      </w:r>
    </w:p>
    <w:p w14:paraId="64440B61" w14:textId="77777777" w:rsidR="006637AE" w:rsidRPr="00A82986" w:rsidRDefault="006637AE" w:rsidP="00687F05">
      <w:pPr>
        <w:pStyle w:val="TableHeading"/>
        <w:rPr>
          <w:u w:color="FF0000"/>
        </w:rPr>
      </w:pPr>
      <w:bookmarkStart w:id="4" w:name="_Ref3978145"/>
      <w:r>
        <w:t xml:space="preserve">Table </w:t>
      </w:r>
      <w:r w:rsidR="0012202E">
        <w:rPr>
          <w:noProof/>
        </w:rPr>
        <w:fldChar w:fldCharType="begin"/>
      </w:r>
      <w:r w:rsidR="0012202E">
        <w:rPr>
          <w:noProof/>
        </w:rPr>
        <w:instrText xml:space="preserve"> SEQ Table \* ARABIC </w:instrText>
      </w:r>
      <w:r w:rsidR="0012202E">
        <w:rPr>
          <w:noProof/>
        </w:rPr>
        <w:fldChar w:fldCharType="separate"/>
      </w:r>
      <w:r w:rsidR="009F41F6">
        <w:rPr>
          <w:noProof/>
        </w:rPr>
        <w:t>2</w:t>
      </w:r>
      <w:r w:rsidR="0012202E">
        <w:rPr>
          <w:noProof/>
        </w:rPr>
        <w:fldChar w:fldCharType="end"/>
      </w:r>
      <w:bookmarkEnd w:id="4"/>
      <w:r>
        <w:tab/>
        <w:t>Current MBS item numbers for tomography</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6637AE" w:rsidRPr="00A82986" w14:paraId="30B61A20" w14:textId="77777777" w:rsidTr="008B5B7D">
        <w:trPr>
          <w:cantSplit/>
          <w:tblHeader/>
        </w:trPr>
        <w:tc>
          <w:tcPr>
            <w:tcW w:w="9016" w:type="dxa"/>
          </w:tcPr>
          <w:p w14:paraId="21756BD2" w14:textId="77777777" w:rsidR="006637AE" w:rsidRPr="00A82986" w:rsidRDefault="006637AE" w:rsidP="008B5B7D">
            <w:pPr>
              <w:jc w:val="right"/>
            </w:pPr>
            <w:r w:rsidRPr="00A82986">
              <w:t>Category</w:t>
            </w:r>
            <w:r>
              <w:t xml:space="preserve"> 5</w:t>
            </w:r>
            <w:r w:rsidRPr="00A82986">
              <w:t xml:space="preserve"> – </w:t>
            </w:r>
            <w:r>
              <w:t>Diagnostic Imaging services</w:t>
            </w:r>
          </w:p>
        </w:tc>
      </w:tr>
      <w:tr w:rsidR="006637AE" w:rsidRPr="00A82986" w14:paraId="0804077D" w14:textId="77777777" w:rsidTr="008B5B7D">
        <w:trPr>
          <w:cantSplit/>
          <w:tblHeader/>
        </w:trPr>
        <w:tc>
          <w:tcPr>
            <w:tcW w:w="9016" w:type="dxa"/>
          </w:tcPr>
          <w:p w14:paraId="5515185D" w14:textId="77777777" w:rsidR="006637AE" w:rsidRPr="00106769" w:rsidRDefault="006637AE" w:rsidP="008B5B7D">
            <w:pPr>
              <w:tabs>
                <w:tab w:val="left" w:pos="3691"/>
                <w:tab w:val="left" w:pos="5131"/>
              </w:tabs>
              <w:jc w:val="both"/>
              <w:rPr>
                <w:u w:color="FF0000"/>
              </w:rPr>
            </w:pPr>
            <w:r>
              <w:rPr>
                <w:u w:color="FF0000"/>
              </w:rPr>
              <w:tab/>
            </w:r>
            <w:r w:rsidRPr="00106769">
              <w:rPr>
                <w:u w:color="FF0000"/>
              </w:rPr>
              <w:t>Group</w:t>
            </w:r>
            <w:r>
              <w:rPr>
                <w:u w:color="FF0000"/>
              </w:rPr>
              <w:tab/>
            </w:r>
            <w:r w:rsidRPr="00106769">
              <w:rPr>
                <w:u w:color="FF0000"/>
              </w:rPr>
              <w:t>I3. Diagnostic Radiology</w:t>
            </w:r>
          </w:p>
          <w:p w14:paraId="2554805A" w14:textId="77777777" w:rsidR="006637AE" w:rsidRPr="00106769" w:rsidRDefault="006637AE" w:rsidP="008B5B7D">
            <w:pPr>
              <w:tabs>
                <w:tab w:val="left" w:pos="3691"/>
                <w:tab w:val="left" w:pos="5131"/>
              </w:tabs>
              <w:jc w:val="both"/>
              <w:rPr>
                <w:u w:color="FF0000"/>
              </w:rPr>
            </w:pPr>
            <w:r>
              <w:rPr>
                <w:u w:color="FF0000"/>
              </w:rPr>
              <w:tab/>
            </w:r>
            <w:r w:rsidRPr="00106769">
              <w:rPr>
                <w:u w:color="FF0000"/>
              </w:rPr>
              <w:t>Subgroup</w:t>
            </w:r>
            <w:r>
              <w:rPr>
                <w:u w:color="FF0000"/>
              </w:rPr>
              <w:tab/>
            </w:r>
            <w:r w:rsidRPr="00106769">
              <w:rPr>
                <w:u w:color="FF0000"/>
              </w:rPr>
              <w:t>14. Tomography</w:t>
            </w:r>
          </w:p>
          <w:p w14:paraId="0C946B5C" w14:textId="77777777" w:rsidR="006637AE" w:rsidRDefault="006637AE" w:rsidP="008B5B7D">
            <w:pPr>
              <w:jc w:val="both"/>
              <w:rPr>
                <w:u w:color="FF0000"/>
              </w:rPr>
            </w:pPr>
            <w:r>
              <w:rPr>
                <w:u w:color="FF0000"/>
              </w:rPr>
              <w:t xml:space="preserve">MBS item number </w:t>
            </w:r>
            <w:r w:rsidRPr="00106769">
              <w:rPr>
                <w:u w:color="FF0000"/>
              </w:rPr>
              <w:t>60100</w:t>
            </w:r>
            <w:r>
              <w:rPr>
                <w:u w:color="FF0000"/>
              </w:rPr>
              <w:t>:</w:t>
            </w:r>
          </w:p>
          <w:p w14:paraId="34E77047" w14:textId="77777777" w:rsidR="006637AE" w:rsidRPr="00106769" w:rsidRDefault="006637AE" w:rsidP="008B5B7D">
            <w:pPr>
              <w:jc w:val="both"/>
              <w:rPr>
                <w:u w:color="FF0000"/>
              </w:rPr>
            </w:pPr>
          </w:p>
          <w:p w14:paraId="2DCB350D" w14:textId="77777777" w:rsidR="006637AE" w:rsidRPr="00106769" w:rsidRDefault="006637AE" w:rsidP="008B5B7D">
            <w:pPr>
              <w:jc w:val="both"/>
              <w:rPr>
                <w:u w:color="FF0000"/>
              </w:rPr>
            </w:pPr>
            <w:r w:rsidRPr="00106769">
              <w:rPr>
                <w:u w:color="FF0000"/>
              </w:rPr>
              <w:t>TOMOGRAPHY OF ANY REGION (R) (Anaes.)</w:t>
            </w:r>
          </w:p>
          <w:p w14:paraId="67BF04B8" w14:textId="77777777" w:rsidR="006637AE" w:rsidRDefault="006637AE" w:rsidP="008B5B7D">
            <w:pPr>
              <w:jc w:val="both"/>
              <w:rPr>
                <w:u w:color="FF0000"/>
              </w:rPr>
            </w:pPr>
            <w:r w:rsidRPr="00106769">
              <w:rPr>
                <w:u w:color="FF0000"/>
              </w:rPr>
              <w:t>(See para IN.0.19 of explanatory notes to this Category)</w:t>
            </w:r>
          </w:p>
          <w:p w14:paraId="2624EE3F" w14:textId="77777777" w:rsidR="006637AE" w:rsidRPr="00106769" w:rsidRDefault="006637AE" w:rsidP="008B5B7D">
            <w:pPr>
              <w:jc w:val="both"/>
              <w:rPr>
                <w:u w:color="FF0000"/>
              </w:rPr>
            </w:pPr>
          </w:p>
          <w:p w14:paraId="71D4B3D6" w14:textId="04B43586" w:rsidR="006637AE" w:rsidRPr="00A82986" w:rsidRDefault="00F608CF" w:rsidP="008B5B7D">
            <w:pPr>
              <w:jc w:val="both"/>
              <w:rPr>
                <w:u w:color="FF0000"/>
              </w:rPr>
            </w:pPr>
            <w:r>
              <w:rPr>
                <w:u w:color="FF0000"/>
              </w:rPr>
              <w:t>Fee: $60.75</w:t>
            </w:r>
            <w:r>
              <w:rPr>
                <w:u w:color="FF0000"/>
              </w:rPr>
              <w:tab/>
              <w:t>Benefit: 75% = $45.60</w:t>
            </w:r>
            <w:r>
              <w:rPr>
                <w:u w:color="FF0000"/>
              </w:rPr>
              <w:tab/>
              <w:t xml:space="preserve">  </w:t>
            </w:r>
            <w:r w:rsidR="006637AE" w:rsidRPr="00106769">
              <w:rPr>
                <w:u w:color="FF0000"/>
              </w:rPr>
              <w:t>85% = $51.65</w:t>
            </w:r>
          </w:p>
        </w:tc>
      </w:tr>
    </w:tbl>
    <w:p w14:paraId="1DA00BDF" w14:textId="77777777" w:rsidR="006637AE" w:rsidRDefault="006637AE" w:rsidP="00811C20">
      <w:pPr>
        <w:pStyle w:val="TableFootnote"/>
      </w:pPr>
    </w:p>
    <w:p w14:paraId="1FF42C1A" w14:textId="77777777" w:rsidR="004B5E46" w:rsidRPr="00A82986" w:rsidRDefault="004B5E46" w:rsidP="00687F05">
      <w:pPr>
        <w:pStyle w:val="TableHeading"/>
        <w:rPr>
          <w:u w:color="FF0000"/>
        </w:rPr>
      </w:pPr>
      <w:bookmarkStart w:id="5" w:name="_Ref3978174"/>
      <w:r>
        <w:t xml:space="preserve">Table </w:t>
      </w:r>
      <w:r>
        <w:rPr>
          <w:noProof/>
        </w:rPr>
        <w:fldChar w:fldCharType="begin"/>
      </w:r>
      <w:r>
        <w:rPr>
          <w:noProof/>
        </w:rPr>
        <w:instrText xml:space="preserve"> SEQ Table \* ARABIC </w:instrText>
      </w:r>
      <w:r>
        <w:rPr>
          <w:noProof/>
        </w:rPr>
        <w:fldChar w:fldCharType="separate"/>
      </w:r>
      <w:r w:rsidR="009F41F6">
        <w:rPr>
          <w:noProof/>
        </w:rPr>
        <w:t>3</w:t>
      </w:r>
      <w:r>
        <w:rPr>
          <w:noProof/>
        </w:rPr>
        <w:fldChar w:fldCharType="end"/>
      </w:r>
      <w:bookmarkEnd w:id="5"/>
      <w:r>
        <w:tab/>
        <w:t>Interim MBS item numbers for digital breast tomosynthesi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4B5E46" w:rsidRPr="00A82986" w14:paraId="172AA5B3" w14:textId="77777777" w:rsidTr="00632858">
        <w:trPr>
          <w:cantSplit/>
          <w:tblHeader/>
        </w:trPr>
        <w:tc>
          <w:tcPr>
            <w:tcW w:w="9016" w:type="dxa"/>
          </w:tcPr>
          <w:p w14:paraId="754C9CDC" w14:textId="77777777" w:rsidR="004B5E46" w:rsidRPr="00A82986" w:rsidRDefault="004B5E46" w:rsidP="00FB7FAA">
            <w:pPr>
              <w:jc w:val="right"/>
            </w:pPr>
            <w:r w:rsidRPr="00C651C5">
              <w:t>Category 5 – Diagnostic Imaging services</w:t>
            </w:r>
          </w:p>
        </w:tc>
      </w:tr>
      <w:tr w:rsidR="004B5E46" w:rsidRPr="00A82986" w14:paraId="56EB8CA2" w14:textId="77777777" w:rsidTr="00E56B67">
        <w:trPr>
          <w:cantSplit/>
        </w:trPr>
        <w:tc>
          <w:tcPr>
            <w:tcW w:w="9016" w:type="dxa"/>
          </w:tcPr>
          <w:p w14:paraId="5A238E94" w14:textId="77777777" w:rsidR="00106769" w:rsidRPr="00106769" w:rsidRDefault="00106769" w:rsidP="00106769">
            <w:pPr>
              <w:tabs>
                <w:tab w:val="left" w:pos="3715"/>
                <w:tab w:val="left" w:pos="5132"/>
              </w:tabs>
              <w:jc w:val="both"/>
              <w:rPr>
                <w:u w:color="FF0000"/>
              </w:rPr>
            </w:pPr>
            <w:r>
              <w:rPr>
                <w:u w:color="FF0000"/>
              </w:rPr>
              <w:tab/>
            </w:r>
            <w:r w:rsidRPr="00106769">
              <w:rPr>
                <w:u w:color="FF0000"/>
              </w:rPr>
              <w:t>Group</w:t>
            </w:r>
            <w:r>
              <w:rPr>
                <w:u w:color="FF0000"/>
              </w:rPr>
              <w:tab/>
            </w:r>
            <w:r w:rsidRPr="00106769">
              <w:rPr>
                <w:u w:color="FF0000"/>
              </w:rPr>
              <w:t>I3 - Diagnostic Radiology</w:t>
            </w:r>
          </w:p>
          <w:p w14:paraId="2121B9B4" w14:textId="77777777" w:rsidR="00106769" w:rsidRDefault="00106769" w:rsidP="00106769">
            <w:pPr>
              <w:tabs>
                <w:tab w:val="left" w:pos="3715"/>
                <w:tab w:val="left" w:pos="5132"/>
              </w:tabs>
              <w:jc w:val="both"/>
              <w:rPr>
                <w:u w:color="FF0000"/>
              </w:rPr>
            </w:pPr>
            <w:r>
              <w:rPr>
                <w:u w:color="FF0000"/>
              </w:rPr>
              <w:tab/>
            </w:r>
            <w:r w:rsidRPr="00106769">
              <w:rPr>
                <w:u w:color="FF0000"/>
              </w:rPr>
              <w:t>Subgroup</w:t>
            </w:r>
            <w:r>
              <w:rPr>
                <w:u w:color="FF0000"/>
              </w:rPr>
              <w:tab/>
            </w:r>
            <w:r w:rsidRPr="00106769">
              <w:rPr>
                <w:u w:color="FF0000"/>
              </w:rPr>
              <w:t>10 - Radiographic Examination Of Breasts</w:t>
            </w:r>
          </w:p>
          <w:p w14:paraId="515ED792" w14:textId="77777777" w:rsidR="004B5E46" w:rsidRDefault="004B5E46" w:rsidP="00FB7FAA">
            <w:pPr>
              <w:jc w:val="both"/>
              <w:rPr>
                <w:u w:color="FF0000"/>
              </w:rPr>
            </w:pPr>
            <w:r>
              <w:rPr>
                <w:u w:color="FF0000"/>
              </w:rPr>
              <w:t>Interim MBS</w:t>
            </w:r>
            <w:r w:rsidRPr="00A82986">
              <w:rPr>
                <w:u w:color="FF0000"/>
              </w:rPr>
              <w:t xml:space="preserve"> item </w:t>
            </w:r>
            <w:r>
              <w:rPr>
                <w:u w:color="FF0000"/>
              </w:rPr>
              <w:t>number 59302:</w:t>
            </w:r>
          </w:p>
          <w:p w14:paraId="3E80E3AA" w14:textId="77777777" w:rsidR="00106769" w:rsidRPr="00A82986" w:rsidRDefault="00106769" w:rsidP="00FB7FAA">
            <w:pPr>
              <w:jc w:val="both"/>
              <w:rPr>
                <w:u w:color="FF0000"/>
              </w:rPr>
            </w:pPr>
          </w:p>
          <w:p w14:paraId="71AAD29D" w14:textId="77777777" w:rsidR="004B5E46" w:rsidRPr="00305D43" w:rsidRDefault="004B5E46" w:rsidP="00FB7FAA">
            <w:pPr>
              <w:jc w:val="both"/>
              <w:rPr>
                <w:u w:color="FF0000"/>
              </w:rPr>
            </w:pPr>
            <w:r w:rsidRPr="00305D43">
              <w:rPr>
                <w:u w:color="FF0000"/>
              </w:rPr>
              <w:t>Three dimensional tomosynthesis of both breasts, not being a service associated with item 59300 or 59301, if there is reason to suspect the presence of malignancy because of:</w:t>
            </w:r>
          </w:p>
          <w:p w14:paraId="415EB36B" w14:textId="77777777" w:rsidR="004B5E46" w:rsidRPr="00305D43" w:rsidRDefault="004B5E46" w:rsidP="00FB7FAA">
            <w:pPr>
              <w:pStyle w:val="ListParagraph"/>
              <w:numPr>
                <w:ilvl w:val="0"/>
                <w:numId w:val="10"/>
              </w:numPr>
              <w:ind w:left="454"/>
              <w:jc w:val="both"/>
              <w:rPr>
                <w:u w:color="FF0000"/>
              </w:rPr>
            </w:pPr>
            <w:r w:rsidRPr="00305D43">
              <w:rPr>
                <w:u w:color="FF0000"/>
              </w:rPr>
              <w:t>the past occurrence of breast malignancy in the patient or members of the patient’s family; or</w:t>
            </w:r>
          </w:p>
          <w:p w14:paraId="6915D660" w14:textId="77777777" w:rsidR="004B5E46" w:rsidRPr="00305D43" w:rsidRDefault="004B5E46" w:rsidP="00FB7FAA">
            <w:pPr>
              <w:pStyle w:val="ListParagraph"/>
              <w:numPr>
                <w:ilvl w:val="0"/>
                <w:numId w:val="10"/>
              </w:numPr>
              <w:ind w:left="454"/>
              <w:jc w:val="both"/>
              <w:rPr>
                <w:u w:color="FF0000"/>
              </w:rPr>
            </w:pPr>
            <w:r w:rsidRPr="00305D43">
              <w:rPr>
                <w:u w:color="FF0000"/>
              </w:rPr>
              <w:t>symptoms or indications of malignancy found on examination of the patient by a medical practitioner (R) (K)</w:t>
            </w:r>
          </w:p>
          <w:p w14:paraId="05CE1E29" w14:textId="77777777" w:rsidR="004B5E46" w:rsidRPr="00305D43" w:rsidRDefault="004B5E46" w:rsidP="00FB7FAA">
            <w:pPr>
              <w:jc w:val="both"/>
              <w:rPr>
                <w:u w:color="FF0000"/>
              </w:rPr>
            </w:pPr>
          </w:p>
          <w:p w14:paraId="4F67B2FB" w14:textId="79D2FDA2" w:rsidR="004B5E46" w:rsidRPr="00305D43" w:rsidRDefault="004B5E46" w:rsidP="00FB7FAA">
            <w:pPr>
              <w:jc w:val="both"/>
              <w:rPr>
                <w:u w:color="FF0000"/>
              </w:rPr>
            </w:pPr>
            <w:r w:rsidRPr="00305D43">
              <w:rPr>
                <w:u w:color="FF0000"/>
              </w:rPr>
              <w:t>Bulk bill</w:t>
            </w:r>
            <w:r w:rsidR="003A3FE1">
              <w:rPr>
                <w:u w:color="FF0000"/>
              </w:rPr>
              <w:t>ing</w:t>
            </w:r>
            <w:r w:rsidRPr="00305D43">
              <w:rPr>
                <w:u w:color="FF0000"/>
              </w:rPr>
              <w:t xml:space="preserve"> incentive</w:t>
            </w:r>
          </w:p>
          <w:p w14:paraId="584A27D7" w14:textId="77777777" w:rsidR="004B5E46" w:rsidRPr="00305D43" w:rsidRDefault="004B5E46" w:rsidP="00FB7FAA">
            <w:pPr>
              <w:jc w:val="both"/>
              <w:rPr>
                <w:u w:color="FF0000"/>
              </w:rPr>
            </w:pPr>
          </w:p>
          <w:p w14:paraId="62DA779D" w14:textId="6AC7A232" w:rsidR="004B5E46" w:rsidRDefault="004B5E46" w:rsidP="003A3FE1">
            <w:pPr>
              <w:rPr>
                <w:u w:color="FF0000"/>
              </w:rPr>
            </w:pPr>
            <w:r w:rsidRPr="00305D43">
              <w:rPr>
                <w:u w:color="FF0000"/>
              </w:rPr>
              <w:t>Fee: $202.00</w:t>
            </w:r>
            <w:r w:rsidR="00F608CF">
              <w:rPr>
                <w:u w:color="FF0000"/>
              </w:rPr>
              <w:tab/>
            </w:r>
            <w:r w:rsidRPr="00305D43">
              <w:rPr>
                <w:u w:color="FF0000"/>
              </w:rPr>
              <w:t>Benefit: 75% = $151.50</w:t>
            </w:r>
            <w:r w:rsidR="00F608CF">
              <w:rPr>
                <w:u w:color="FF0000"/>
              </w:rPr>
              <w:tab/>
              <w:t xml:space="preserve">  </w:t>
            </w:r>
            <w:r w:rsidRPr="00305D43">
              <w:rPr>
                <w:u w:color="FF0000"/>
              </w:rPr>
              <w:t>85% = $171.70</w:t>
            </w:r>
            <w:r w:rsidR="003A3FE1">
              <w:rPr>
                <w:u w:color="FF0000"/>
              </w:rPr>
              <w:br/>
            </w:r>
          </w:p>
          <w:p w14:paraId="5C7A3D65" w14:textId="77777777" w:rsidR="003A3FE1" w:rsidRDefault="003A3FE1" w:rsidP="003A3FE1">
            <w:pPr>
              <w:rPr>
                <w:u w:color="FF0000"/>
              </w:rPr>
            </w:pPr>
          </w:p>
          <w:p w14:paraId="2FE74916" w14:textId="32756396" w:rsidR="003A3FE1" w:rsidRPr="00A82986" w:rsidRDefault="003A3FE1" w:rsidP="00FB7FAA">
            <w:pPr>
              <w:jc w:val="both"/>
              <w:rPr>
                <w:u w:color="FF0000"/>
              </w:rPr>
            </w:pPr>
          </w:p>
        </w:tc>
      </w:tr>
      <w:tr w:rsidR="004B5E46" w:rsidRPr="00A82986" w14:paraId="58A1808E" w14:textId="77777777" w:rsidTr="00632858">
        <w:trPr>
          <w:tblHeader/>
        </w:trPr>
        <w:tc>
          <w:tcPr>
            <w:tcW w:w="9016" w:type="dxa"/>
          </w:tcPr>
          <w:p w14:paraId="257F132C" w14:textId="77777777" w:rsidR="00106769" w:rsidRPr="00106769" w:rsidRDefault="00106769" w:rsidP="00106769">
            <w:pPr>
              <w:tabs>
                <w:tab w:val="left" w:pos="3715"/>
                <w:tab w:val="left" w:pos="5132"/>
              </w:tabs>
              <w:jc w:val="both"/>
              <w:rPr>
                <w:u w:color="FF0000"/>
              </w:rPr>
            </w:pPr>
            <w:r>
              <w:rPr>
                <w:u w:color="FF0000"/>
              </w:rPr>
              <w:lastRenderedPageBreak/>
              <w:tab/>
            </w:r>
            <w:r w:rsidRPr="00106769">
              <w:rPr>
                <w:u w:color="FF0000"/>
              </w:rPr>
              <w:t>Group</w:t>
            </w:r>
            <w:r>
              <w:rPr>
                <w:u w:color="FF0000"/>
              </w:rPr>
              <w:tab/>
            </w:r>
            <w:r w:rsidRPr="00106769">
              <w:rPr>
                <w:u w:color="FF0000"/>
              </w:rPr>
              <w:t>I3 - Diagnostic Radiology</w:t>
            </w:r>
          </w:p>
          <w:p w14:paraId="170F3D2D" w14:textId="77777777" w:rsidR="00106769" w:rsidRDefault="00106769" w:rsidP="00106769">
            <w:pPr>
              <w:tabs>
                <w:tab w:val="left" w:pos="3715"/>
                <w:tab w:val="left" w:pos="5132"/>
              </w:tabs>
              <w:jc w:val="both"/>
              <w:rPr>
                <w:u w:color="FF0000"/>
              </w:rPr>
            </w:pPr>
            <w:r>
              <w:rPr>
                <w:u w:color="FF0000"/>
              </w:rPr>
              <w:tab/>
            </w:r>
            <w:r w:rsidRPr="00106769">
              <w:rPr>
                <w:u w:color="FF0000"/>
              </w:rPr>
              <w:t>Subgroup</w:t>
            </w:r>
            <w:r>
              <w:rPr>
                <w:u w:color="FF0000"/>
              </w:rPr>
              <w:tab/>
            </w:r>
            <w:r w:rsidRPr="00106769">
              <w:rPr>
                <w:u w:color="FF0000"/>
              </w:rPr>
              <w:t>10 - Radiographic Examination Of Breasts</w:t>
            </w:r>
          </w:p>
          <w:p w14:paraId="36636FE3" w14:textId="77777777" w:rsidR="004B5E46" w:rsidRDefault="004B5E46" w:rsidP="00FB7FAA">
            <w:pPr>
              <w:jc w:val="both"/>
              <w:rPr>
                <w:u w:color="FF0000"/>
              </w:rPr>
            </w:pPr>
            <w:r>
              <w:rPr>
                <w:u w:color="FF0000"/>
              </w:rPr>
              <w:t>Interim MBS</w:t>
            </w:r>
            <w:r w:rsidRPr="00A82986">
              <w:rPr>
                <w:u w:color="FF0000"/>
              </w:rPr>
              <w:t xml:space="preserve"> item </w:t>
            </w:r>
            <w:r>
              <w:rPr>
                <w:u w:color="FF0000"/>
              </w:rPr>
              <w:t>number 59305:</w:t>
            </w:r>
          </w:p>
          <w:p w14:paraId="1FC834E7" w14:textId="77777777" w:rsidR="00106769" w:rsidRPr="00A82986" w:rsidRDefault="00106769" w:rsidP="00FB7FAA">
            <w:pPr>
              <w:jc w:val="both"/>
              <w:rPr>
                <w:u w:color="FF0000"/>
              </w:rPr>
            </w:pPr>
          </w:p>
          <w:p w14:paraId="5EA248CC" w14:textId="77777777" w:rsidR="004B5E46" w:rsidRPr="00305D43" w:rsidRDefault="004B5E46" w:rsidP="00FB7FAA">
            <w:pPr>
              <w:jc w:val="both"/>
              <w:rPr>
                <w:u w:color="FF0000"/>
              </w:rPr>
            </w:pPr>
            <w:r w:rsidRPr="00305D43">
              <w:rPr>
                <w:u w:color="FF0000"/>
              </w:rPr>
              <w:t>Three dimensional tomosynthesis of one breast, not being a service associated with item 59303 or 59304, if there is reason to suspect the presence of malignancy because of:</w:t>
            </w:r>
          </w:p>
          <w:p w14:paraId="12CFB3DF" w14:textId="77777777" w:rsidR="004B5E46" w:rsidRPr="00305D43" w:rsidRDefault="004B5E46" w:rsidP="00FB7FAA">
            <w:pPr>
              <w:pStyle w:val="ListParagraph"/>
              <w:numPr>
                <w:ilvl w:val="0"/>
                <w:numId w:val="11"/>
              </w:numPr>
              <w:ind w:left="454"/>
              <w:jc w:val="both"/>
              <w:rPr>
                <w:u w:color="FF0000"/>
              </w:rPr>
            </w:pPr>
            <w:r w:rsidRPr="00305D43">
              <w:rPr>
                <w:u w:color="FF0000"/>
              </w:rPr>
              <w:t>the past occurrence of breast malignancy in the patient or members of the patient’s family; or</w:t>
            </w:r>
          </w:p>
          <w:p w14:paraId="45342BDB" w14:textId="77777777" w:rsidR="004B5E46" w:rsidRPr="00305D43" w:rsidRDefault="004B5E46" w:rsidP="00FB7FAA">
            <w:pPr>
              <w:pStyle w:val="ListParagraph"/>
              <w:numPr>
                <w:ilvl w:val="0"/>
                <w:numId w:val="11"/>
              </w:numPr>
              <w:ind w:left="454"/>
              <w:jc w:val="both"/>
              <w:rPr>
                <w:u w:color="FF0000"/>
              </w:rPr>
            </w:pPr>
            <w:r w:rsidRPr="00305D43">
              <w:rPr>
                <w:u w:color="FF0000"/>
              </w:rPr>
              <w:t>symptoms or indications of malignancy found on examination of the patient by a medical practitioner (R) (K)</w:t>
            </w:r>
          </w:p>
          <w:p w14:paraId="7D835316" w14:textId="77777777" w:rsidR="004B5E46" w:rsidRPr="00305D43" w:rsidRDefault="004B5E46" w:rsidP="00FB7FAA">
            <w:pPr>
              <w:jc w:val="both"/>
              <w:rPr>
                <w:u w:color="FF0000"/>
              </w:rPr>
            </w:pPr>
          </w:p>
          <w:p w14:paraId="32176DBA" w14:textId="04AFB7D6" w:rsidR="004B5E46" w:rsidRPr="00305D43" w:rsidRDefault="003A3FE1" w:rsidP="00FB7FAA">
            <w:pPr>
              <w:jc w:val="both"/>
              <w:rPr>
                <w:u w:color="FF0000"/>
              </w:rPr>
            </w:pPr>
            <w:r>
              <w:rPr>
                <w:u w:color="FF0000"/>
              </w:rPr>
              <w:t xml:space="preserve">Bulk billing </w:t>
            </w:r>
            <w:r w:rsidR="004B5E46" w:rsidRPr="00305D43">
              <w:rPr>
                <w:u w:color="FF0000"/>
              </w:rPr>
              <w:t>incentive</w:t>
            </w:r>
          </w:p>
          <w:p w14:paraId="47D9406D" w14:textId="77777777" w:rsidR="004B5E46" w:rsidRPr="00305D43" w:rsidRDefault="004B5E46" w:rsidP="00FB7FAA">
            <w:pPr>
              <w:jc w:val="both"/>
              <w:rPr>
                <w:u w:color="FF0000"/>
              </w:rPr>
            </w:pPr>
          </w:p>
          <w:p w14:paraId="748976DA" w14:textId="2C25DEE3" w:rsidR="004B5E46" w:rsidRPr="00A82986" w:rsidRDefault="004B5E46" w:rsidP="00FB7FAA">
            <w:pPr>
              <w:jc w:val="both"/>
              <w:rPr>
                <w:u w:color="FF0000"/>
              </w:rPr>
            </w:pPr>
            <w:r w:rsidRPr="00305D43">
              <w:rPr>
                <w:u w:color="FF0000"/>
              </w:rPr>
              <w:t>Fee: $114.00</w:t>
            </w:r>
            <w:r w:rsidR="00F608CF">
              <w:rPr>
                <w:u w:color="FF0000"/>
              </w:rPr>
              <w:tab/>
            </w:r>
            <w:r w:rsidRPr="00305D43">
              <w:rPr>
                <w:u w:color="FF0000"/>
              </w:rPr>
              <w:t>Benefit: 75% = $85.50</w:t>
            </w:r>
            <w:r w:rsidR="00F608CF">
              <w:rPr>
                <w:u w:color="FF0000"/>
              </w:rPr>
              <w:tab/>
              <w:t xml:space="preserve">  </w:t>
            </w:r>
            <w:r w:rsidRPr="00305D43">
              <w:rPr>
                <w:u w:color="FF0000"/>
              </w:rPr>
              <w:t>85% = $96.90</w:t>
            </w:r>
          </w:p>
        </w:tc>
      </w:tr>
    </w:tbl>
    <w:p w14:paraId="46CDAF10" w14:textId="77777777" w:rsidR="004B5E46" w:rsidRDefault="004B5E46" w:rsidP="003A3FE1">
      <w:pPr>
        <w:pStyle w:val="TableFootnote"/>
        <w:spacing w:after="0"/>
      </w:pPr>
    </w:p>
    <w:p w14:paraId="5BC1CCBB" w14:textId="77777777" w:rsidR="002B3338" w:rsidRPr="00A82986" w:rsidRDefault="002B3338" w:rsidP="002B3338">
      <w:pPr>
        <w:spacing w:before="120" w:after="120"/>
        <w:rPr>
          <w:i/>
        </w:rPr>
      </w:pPr>
      <w:r w:rsidRPr="00A82986">
        <w:rPr>
          <w:i/>
        </w:rPr>
        <w:t>Rationale</w:t>
      </w:r>
    </w:p>
    <w:p w14:paraId="34D80C8F" w14:textId="15CA1810" w:rsidR="003167DE" w:rsidRDefault="009E0A7A" w:rsidP="003167DE">
      <w:pPr>
        <w:jc w:val="both"/>
      </w:pPr>
      <w:r>
        <w:t>The intervention used in the key evidence base was either DBT alone (k=</w:t>
      </w:r>
      <w:r w:rsidR="005C3495">
        <w:t>3</w:t>
      </w:r>
      <w:r w:rsidR="001C5D34">
        <w:t>, n=75,117</w:t>
      </w:r>
      <w:r w:rsidR="00F410CC">
        <w:t xml:space="preserve">), DBT </w:t>
      </w:r>
      <w:r>
        <w:t xml:space="preserve">with 2D </w:t>
      </w:r>
      <w:r w:rsidR="00786F0D">
        <w:t>DM</w:t>
      </w:r>
      <w:r>
        <w:t xml:space="preserve"> </w:t>
      </w:r>
      <w:r w:rsidR="00F410CC">
        <w:t>(k=1</w:t>
      </w:r>
      <w:r w:rsidR="0084347D">
        <w:t>4</w:t>
      </w:r>
      <w:r w:rsidR="001C5D34">
        <w:t>, n=865,611</w:t>
      </w:r>
      <w:r w:rsidR="00F410CC">
        <w:t xml:space="preserve">) or </w:t>
      </w:r>
      <w:r w:rsidR="00F410CC" w:rsidRPr="00F410CC">
        <w:t xml:space="preserve">DBT with </w:t>
      </w:r>
      <w:r w:rsidR="00F410CC">
        <w:t xml:space="preserve">synthesised </w:t>
      </w:r>
      <w:r w:rsidR="00F410CC" w:rsidRPr="00F410CC">
        <w:t xml:space="preserve">2D </w:t>
      </w:r>
      <w:r w:rsidR="00F410CC">
        <w:t>i</w:t>
      </w:r>
      <w:r w:rsidR="00F410CC" w:rsidRPr="00F410CC">
        <w:t>mag</w:t>
      </w:r>
      <w:r w:rsidR="00F410CC">
        <w:t>es</w:t>
      </w:r>
      <w:r w:rsidR="00F410CC" w:rsidRPr="00F410CC">
        <w:t xml:space="preserve"> (k=</w:t>
      </w:r>
      <w:r w:rsidR="00F410CC">
        <w:t>5</w:t>
      </w:r>
      <w:r w:rsidR="001C5D34">
        <w:t>, n=102,041</w:t>
      </w:r>
      <w:r w:rsidR="00F410CC" w:rsidRPr="00F410CC">
        <w:t>)</w:t>
      </w:r>
      <w:r w:rsidR="00F410CC">
        <w:t xml:space="preserve">. </w:t>
      </w:r>
      <w:r w:rsidR="003167DE">
        <w:t xml:space="preserve">All except one study used two-view (CC </w:t>
      </w:r>
      <w:r w:rsidR="00C1329F">
        <w:t>and</w:t>
      </w:r>
      <w:r w:rsidR="003167DE">
        <w:t xml:space="preserve"> </w:t>
      </w:r>
      <w:r w:rsidR="00CE2DBF">
        <w:t xml:space="preserve">either </w:t>
      </w:r>
      <w:r w:rsidR="00C1329F">
        <w:t>m</w:t>
      </w:r>
      <w:r w:rsidR="00C1329F" w:rsidRPr="00C1329F">
        <w:t xml:space="preserve">ediolateral </w:t>
      </w:r>
      <w:r w:rsidR="00C1329F">
        <w:t xml:space="preserve">or </w:t>
      </w:r>
      <w:r w:rsidR="003167DE">
        <w:t>MLO</w:t>
      </w:r>
      <w:r w:rsidR="00190AD8">
        <w:t>)</w:t>
      </w:r>
      <w:r w:rsidR="003167DE">
        <w:t xml:space="preserve"> DBT</w:t>
      </w:r>
      <w:r w:rsidR="00C52687">
        <w:t xml:space="preserve"> either alone or in combination with two-view acquired or synthesised 2D images</w:t>
      </w:r>
      <w:r w:rsidR="003167DE">
        <w:t xml:space="preserve">; the study by Lång et al </w:t>
      </w:r>
      <w:r w:rsidR="00F36585">
        <w:fldChar w:fldCharType="begin"/>
      </w:r>
      <w:r w:rsidR="00F36585">
        <w:instrText xml:space="preserve"> ADDIN EN.CITE &lt;EndNote&gt;&lt;Cite ExcludeAuth="1"&gt;&lt;Author&gt;Lång&lt;/Author&gt;&lt;Year&gt;2016&lt;/Year&gt;&lt;RecNum&gt;9&lt;/RecNum&gt;&lt;DisplayText&gt;(2016)&lt;/DisplayText&gt;&lt;record&gt;&lt;rec-number&gt;9&lt;/rec-number&gt;&lt;foreign-keys&gt;&lt;key app="EN" db-id="0wdaf0td1x22xgepa2f5tp9fpffxfszvdww0" timestamp="1549329819"&gt;9&lt;/key&gt;&lt;/foreign-keys&gt;&lt;ref-type name="Journal Article"&gt;17&lt;/ref-type&gt;&lt;contributors&gt;&lt;authors&gt;&lt;author&gt;Lång, Kristina&lt;/author&gt;&lt;author&gt;Andersson, Ingvar&lt;/author&gt;&lt;author&gt;Rosso, Aldana&lt;/author&gt;&lt;author&gt;Tingberg, Anders&lt;/author&gt;&lt;author&gt;Timberg, Pontus&lt;/author&gt;&lt;author&gt;Zackrisson, Sophia&lt;/author&gt;&lt;/authors&gt;&lt;/contributors&gt;&lt;titles&gt;&lt;title&gt;Performance of one-view breast tomosynthesis as a stand-alone breast cancer screening modality: results from the Malmö Breast Tomosynthesis Screening Trial, a population-based study&lt;/title&gt;&lt;secondary-title&gt;European Radiology&lt;/secondary-title&gt;&lt;/titles&gt;&lt;periodical&gt;&lt;full-title&gt;European Radiology&lt;/full-title&gt;&lt;/periodical&gt;&lt;pages&gt;184-190&lt;/pages&gt;&lt;volume&gt;26&lt;/volume&gt;&lt;number&gt;1&lt;/number&gt;&lt;dates&gt;&lt;year&gt;2016&lt;/year&gt;&lt;pub-dates&gt;&lt;date&gt;January 01&lt;/date&gt;&lt;/pub-dates&gt;&lt;/dates&gt;&lt;isbn&gt;1432-1084&lt;/isbn&gt;&lt;label&gt;Lång2016&lt;/label&gt;&lt;work-type&gt;journal article&lt;/work-type&gt;&lt;urls&gt;&lt;related-urls&gt;&lt;url&gt;https://doi.org/10.1007/s00330-015-3803-3&lt;/url&gt;&lt;url&gt;https://www.ncbi.nlm.nih.gov/pmc/articles/PMC4666282/pdf/330_2015_Article_3803.pdf&lt;/url&gt;&lt;/related-urls&gt;&lt;/urls&gt;&lt;electronic-resource-num&gt;10.1007/s00330-015-3803-3&lt;/electronic-resource-num&gt;&lt;/record&gt;&lt;/Cite&gt;&lt;/EndNote&gt;</w:instrText>
      </w:r>
      <w:r w:rsidR="00F36585">
        <w:fldChar w:fldCharType="separate"/>
      </w:r>
      <w:r w:rsidR="00F36585">
        <w:rPr>
          <w:noProof/>
        </w:rPr>
        <w:t>(2016)</w:t>
      </w:r>
      <w:r w:rsidR="00F36585">
        <w:fldChar w:fldCharType="end"/>
      </w:r>
      <w:r w:rsidR="003167DE">
        <w:t xml:space="preserve"> </w:t>
      </w:r>
      <w:r w:rsidR="00C52687">
        <w:t>investigated the use of</w:t>
      </w:r>
      <w:r w:rsidR="003167DE">
        <w:t xml:space="preserve"> either one-view (MLO) DBT plus one-view (CC) 2D </w:t>
      </w:r>
      <w:r w:rsidR="00786F0D">
        <w:t>DM</w:t>
      </w:r>
      <w:r w:rsidR="0084347D" w:rsidRPr="0084347D">
        <w:t xml:space="preserve"> </w:t>
      </w:r>
      <w:r w:rsidR="0084347D">
        <w:t>or one-view (MLO) DBT alone</w:t>
      </w:r>
      <w:r w:rsidR="00C52687">
        <w:t>.</w:t>
      </w:r>
    </w:p>
    <w:p w14:paraId="5F668FA2" w14:textId="3578BFF6" w:rsidR="00FA522E" w:rsidRDefault="00F410CC" w:rsidP="00F410CC">
      <w:pPr>
        <w:jc w:val="both"/>
      </w:pPr>
      <w:r>
        <w:t>Th</w:t>
      </w:r>
      <w:r w:rsidR="00551F1C">
        <w:t>re</w:t>
      </w:r>
      <w:r>
        <w:t>e breast cancer screening stud</w:t>
      </w:r>
      <w:r w:rsidR="00551F1C">
        <w:t>ies</w:t>
      </w:r>
      <w:r>
        <w:t xml:space="preserve"> </w:t>
      </w:r>
      <w:r w:rsidR="00F36585">
        <w:fldChar w:fldCharType="begin">
          <w:fldData xml:space="preserve">PEVuZE5vdGU+PENpdGU+PEF1dGhvcj5GcmllZGV3YWxkPC9BdXRob3I+PFllYXI+MjAxNDwvWWVh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</w:fldData>
        </w:fldChar>
      </w:r>
      <w:r w:rsidR="00F36585">
        <w:instrText xml:space="preserve"> ADDIN EN.CITE </w:instrText>
      </w:r>
      <w:r w:rsidR="00F36585">
        <w:fldChar w:fldCharType="begin">
          <w:fldData xml:space="preserve">PEVuZE5vdGU+PENpdGU+PEF1dGhvcj5GcmllZGV3YWxkPC9BdXRob3I+PFllYXI+MjAxNDwvWWVh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</w:fldData>
        </w:fldChar>
      </w:r>
      <w:r w:rsidR="00F36585">
        <w:instrText xml:space="preserve"> ADDIN EN.CITE.DATA </w:instrText>
      </w:r>
      <w:r w:rsidR="00F36585">
        <w:fldChar w:fldCharType="end"/>
      </w:r>
      <w:r w:rsidR="00F36585">
        <w:fldChar w:fldCharType="separate"/>
      </w:r>
      <w:r w:rsidR="00F36585">
        <w:rPr>
          <w:noProof/>
        </w:rPr>
        <w:t>(Friedewald et al. 2014; McDonald et al. 2016; Rose et al. 2013)</w:t>
      </w:r>
      <w:r w:rsidR="00F36585">
        <w:fldChar w:fldCharType="end"/>
      </w:r>
      <w:r>
        <w:t xml:space="preserve">, compared DBT </w:t>
      </w:r>
      <w:r w:rsidR="00551F1C">
        <w:t xml:space="preserve">plus 2D </w:t>
      </w:r>
      <w:r w:rsidR="00786F0D">
        <w:t>DM</w:t>
      </w:r>
      <w:r w:rsidR="00551F1C">
        <w:t xml:space="preserve"> results </w:t>
      </w:r>
      <w:r>
        <w:t xml:space="preserve">with </w:t>
      </w:r>
      <w:r w:rsidR="00551F1C">
        <w:t xml:space="preserve">the </w:t>
      </w:r>
      <w:r>
        <w:t xml:space="preserve">2D </w:t>
      </w:r>
      <w:r w:rsidR="00786F0D">
        <w:t>DM</w:t>
      </w:r>
      <w:r>
        <w:t xml:space="preserve"> results</w:t>
      </w:r>
      <w:r w:rsidR="00551F1C">
        <w:t xml:space="preserve"> for the 12-month period prior to the introduction of DBT</w:t>
      </w:r>
      <w:r w:rsidR="008A4FF9">
        <w:t>.</w:t>
      </w:r>
      <w:r>
        <w:t xml:space="preserve"> </w:t>
      </w:r>
      <w:r w:rsidR="008A4FF9">
        <w:t>T</w:t>
      </w:r>
      <w:r>
        <w:t xml:space="preserve">he </w:t>
      </w:r>
      <w:r w:rsidR="00F467E8">
        <w:t xml:space="preserve">ongoing </w:t>
      </w:r>
      <w:r>
        <w:t xml:space="preserve">BreastScreen Victoria uncontrolled </w:t>
      </w:r>
      <w:r w:rsidR="00551F1C">
        <w:t>study</w:t>
      </w:r>
      <w:r>
        <w:t xml:space="preserve"> </w:t>
      </w:r>
      <w:r w:rsidR="00F36585">
        <w:fldChar w:fldCharType="begin"/>
      </w:r>
      <w:r w:rsidR="00F36585">
        <w:instrText xml:space="preserve"> ADDIN EN.CITE &lt;EndNote&gt;&lt;Cite&gt;&lt;Author&gt;Houssami&lt;/Author&gt;&lt;Year&gt;2017&lt;/Year&gt;&lt;RecNum&gt;20&lt;/RecNum&gt;&lt;DisplayText&gt;(Houssami 2017)&lt;/DisplayText&gt;&lt;record&gt;&lt;rec-number&gt;20&lt;/rec-number&gt;&lt;foreign-keys&gt;&lt;key app="EN" db-id="0wdaf0td1x22xgepa2f5tp9fpffxfszvdww0" timestamp="1549334763"&gt;20&lt;/key&gt;&lt;/foreign-keys&gt;&lt;ref-type name="Online Database"&gt;45&lt;/ref-type&gt;&lt;contributors&gt;&lt;authors&gt;&lt;author&gt;Houssami, Nehmat&lt;/author&gt;&lt;/authors&gt;&lt;/contributors&gt;&lt;titles&gt;&lt;title&gt;BreastScreen Victoria pilot trial of the feasibility and outcomes of tomosynthesis (3D-mammography) screening at Eastern Health&lt;/title&gt;&lt;/titles&gt;&lt;dates&gt;&lt;year&gt;2017&lt;/year&gt;&lt;/dates&gt;&lt;pub-location&gt;Camperdown, NSW&lt;/pub-location&gt;&lt;publisher&gt;Australian New Zealand Clinical Trials Registry&lt;/publisher&gt;&lt;isbn&gt;ACTRN12617000947303 &lt;/isbn&gt;&lt;urls&gt;&lt;related-urls&gt;&lt;url&gt;https://www.anzctr.org.au/Trial/Registration/TrialReview.aspx?id=373203&lt;/url&gt;&lt;/related-urls&gt;&lt;/urls&gt;&lt;/record&gt;&lt;/Cite&gt;&lt;/EndNote&gt;</w:instrText>
      </w:r>
      <w:r w:rsidR="00F36585">
        <w:fldChar w:fldCharType="separate"/>
      </w:r>
      <w:r w:rsidR="00F36585">
        <w:rPr>
          <w:noProof/>
        </w:rPr>
        <w:t>(Houssami 2017)</w:t>
      </w:r>
      <w:r w:rsidR="00F36585">
        <w:fldChar w:fldCharType="end"/>
      </w:r>
      <w:r>
        <w:t xml:space="preserve"> is investigating the feasibility of using </w:t>
      </w:r>
      <w:r w:rsidRPr="00F410CC">
        <w:t xml:space="preserve">DBT plus synthesised 2D </w:t>
      </w:r>
      <w:r>
        <w:t xml:space="preserve">images in the Australian BreastScreen program. </w:t>
      </w:r>
    </w:p>
    <w:p w14:paraId="7CA110D7" w14:textId="77777777" w:rsidR="00896845" w:rsidRPr="00E364F7" w:rsidRDefault="00896845" w:rsidP="00FE7113">
      <w:pPr>
        <w:pStyle w:val="Heading3"/>
      </w:pPr>
      <w:r w:rsidRPr="00E364F7">
        <w:t>Comparator</w:t>
      </w:r>
    </w:p>
    <w:p w14:paraId="4A1003E3" w14:textId="766D08B3" w:rsidR="00BF111F" w:rsidRDefault="00D709FE" w:rsidP="00D709FE">
      <w:pPr>
        <w:jc w:val="both"/>
      </w:pPr>
      <w:r>
        <w:t>The proposed comparator</w:t>
      </w:r>
      <w:r w:rsidR="00AF6FCF">
        <w:t xml:space="preserve"> is 2D </w:t>
      </w:r>
      <w:r w:rsidR="00786F0D">
        <w:t>DM</w:t>
      </w:r>
      <w:r>
        <w:t xml:space="preserve"> </w:t>
      </w:r>
      <w:r w:rsidR="00074507">
        <w:t xml:space="preserve">and </w:t>
      </w:r>
      <w:r w:rsidR="00F467E8">
        <w:t xml:space="preserve">this procedure </w:t>
      </w:r>
      <w:r>
        <w:t xml:space="preserve">is </w:t>
      </w:r>
      <w:r w:rsidR="00074507">
        <w:t xml:space="preserve">still </w:t>
      </w:r>
      <w:r>
        <w:t xml:space="preserve">used </w:t>
      </w:r>
      <w:r w:rsidR="00AF6FCF">
        <w:t xml:space="preserve">in the clinical setting; </w:t>
      </w:r>
      <w:r>
        <w:t xml:space="preserve">there were </w:t>
      </w:r>
      <w:r w:rsidR="00AF6FCF">
        <w:t>40</w:t>
      </w:r>
      <w:r w:rsidR="003B546F">
        <w:t>9</w:t>
      </w:r>
      <w:r w:rsidR="00AF6FCF">
        <w:t>,</w:t>
      </w:r>
      <w:r w:rsidR="003B546F">
        <w:t>362</w:t>
      </w:r>
      <w:r w:rsidR="00AF6FCF">
        <w:t xml:space="preserve"> reimbursement claims for the two MBS item numbers </w:t>
      </w:r>
      <w:r w:rsidR="00632858">
        <w:t xml:space="preserve">for 2D </w:t>
      </w:r>
      <w:r w:rsidR="00786F0D">
        <w:t>DM</w:t>
      </w:r>
      <w:r w:rsidR="00632858">
        <w:t xml:space="preserve"> (</w:t>
      </w:r>
      <w:r w:rsidR="00221402">
        <w:fldChar w:fldCharType="begin"/>
      </w:r>
      <w:r w:rsidR="00221402">
        <w:instrText xml:space="preserve"> REF _Ref3978166 \h </w:instrText>
      </w:r>
      <w:r w:rsidR="00221402">
        <w:fldChar w:fldCharType="separate"/>
      </w:r>
      <w:r w:rsidR="00221402">
        <w:t xml:space="preserve">Table </w:t>
      </w:r>
      <w:r w:rsidR="00221402">
        <w:rPr>
          <w:noProof/>
        </w:rPr>
        <w:t>4</w:t>
      </w:r>
      <w:r w:rsidR="00221402">
        <w:fldChar w:fldCharType="end"/>
      </w:r>
      <w:r w:rsidR="00632858">
        <w:t xml:space="preserve">) </w:t>
      </w:r>
      <w:r w:rsidR="00AF6FCF">
        <w:t>during the 2017/2018 financial year.</w:t>
      </w:r>
      <w:r w:rsidR="00984AAF">
        <w:t xml:space="preserve"> Of these, 1,973 reimbursements </w:t>
      </w:r>
      <w:r w:rsidR="001678F6">
        <w:t xml:space="preserve">(0.48%) </w:t>
      </w:r>
      <w:r w:rsidR="00984AAF">
        <w:t xml:space="preserve">were for mammography of males. However, the reason for the procedure (symptomatic, family history or </w:t>
      </w:r>
      <w:r w:rsidR="000566C6">
        <w:t xml:space="preserve">for </w:t>
      </w:r>
      <w:r w:rsidR="00984AAF">
        <w:t xml:space="preserve">detection of </w:t>
      </w:r>
      <w:r w:rsidR="000566C6">
        <w:t xml:space="preserve">any </w:t>
      </w:r>
      <w:r w:rsidR="00984AAF">
        <w:t>recurrent disease) cannot be determined.</w:t>
      </w:r>
      <w:r w:rsidR="00BF111F">
        <w:t xml:space="preserve"> </w:t>
      </w:r>
    </w:p>
    <w:p w14:paraId="6371F800" w14:textId="2A8CEDB7" w:rsidR="00D709FE" w:rsidRDefault="0057331B" w:rsidP="00D709FE">
      <w:pPr>
        <w:jc w:val="both"/>
      </w:pPr>
      <w:r>
        <w:t xml:space="preserve">2D DM is almost always followed by an ultrasound, as described in the clinical management algorithms discussed below. </w:t>
      </w:r>
      <w:r w:rsidR="00BF111F">
        <w:t xml:space="preserve">During this time period, </w:t>
      </w:r>
      <w:r w:rsidR="008F4EE3">
        <w:t>399,890</w:t>
      </w:r>
      <w:r w:rsidR="00221402">
        <w:t xml:space="preserve"> </w:t>
      </w:r>
      <w:r w:rsidR="008F4EE3">
        <w:t xml:space="preserve">women </w:t>
      </w:r>
      <w:r w:rsidR="00BF111F">
        <w:t xml:space="preserve">aged 35 years and over </w:t>
      </w:r>
      <w:r w:rsidR="008F4EE3">
        <w:t xml:space="preserve">were reimbursed for 2D DM and 540,750 </w:t>
      </w:r>
      <w:r w:rsidR="00BF111F">
        <w:t xml:space="preserve">were reimbursed for a breast ultrasound under MBS item numbers 55059, 55060, 55061, 55062, 55070, 55073, 55076 and 55079. </w:t>
      </w:r>
      <w:r w:rsidR="008F4EE3">
        <w:t>Th</w:t>
      </w:r>
      <w:r w:rsidR="00AB52D5">
        <w:t>i</w:t>
      </w:r>
      <w:r w:rsidR="008F4EE3">
        <w:t>s</w:t>
      </w:r>
      <w:r w:rsidR="00AB52D5">
        <w:t xml:space="preserve"> suggests that some women may have had</w:t>
      </w:r>
      <w:r w:rsidR="008F4EE3">
        <w:t xml:space="preserve"> more </w:t>
      </w:r>
      <w:r w:rsidR="00AB52D5">
        <w:t xml:space="preserve">than one </w:t>
      </w:r>
      <w:r w:rsidR="008F4EE3">
        <w:t>ultrasound</w:t>
      </w:r>
      <w:r w:rsidR="0063245E">
        <w:t xml:space="preserve"> </w:t>
      </w:r>
      <w:r>
        <w:t>following 2D DM</w:t>
      </w:r>
      <w:r w:rsidR="008F4EE3">
        <w:t xml:space="preserve">. </w:t>
      </w:r>
      <w:r w:rsidR="00BF111F">
        <w:t>There is some evidence in the literature that suggests the number of follow-up ultrasounds will be reduced after DBT compared with 2D DM.</w:t>
      </w:r>
    </w:p>
    <w:p w14:paraId="2643FE5B" w14:textId="179BCB3A" w:rsidR="00074507" w:rsidRDefault="00074507" w:rsidP="00074507">
      <w:pPr>
        <w:jc w:val="both"/>
      </w:pPr>
      <w:r>
        <w:t xml:space="preserve">As DBT imaging </w:t>
      </w:r>
      <w:r w:rsidR="001D6D21">
        <w:t>(</w:t>
      </w:r>
      <w:r w:rsidR="00722266">
        <w:t xml:space="preserve">almost always </w:t>
      </w:r>
      <w:r w:rsidR="001D6D21">
        <w:t xml:space="preserve">in conjunction with 2D imaging) </w:t>
      </w:r>
      <w:r>
        <w:t xml:space="preserve">is already being used in clinical practice and appears to be more accurate than 2D </w:t>
      </w:r>
      <w:r w:rsidR="00786F0D">
        <w:t>DM</w:t>
      </w:r>
      <w:r>
        <w:t>, i</w:t>
      </w:r>
      <w:r w:rsidR="00195DE6">
        <w:t xml:space="preserve">t is </w:t>
      </w:r>
      <w:r>
        <w:t xml:space="preserve">expected that DBT </w:t>
      </w:r>
      <w:r w:rsidR="001D6D21">
        <w:t xml:space="preserve">plus 2D imaging </w:t>
      </w:r>
      <w:r w:rsidR="001D6D21" w:rsidRPr="001D6D21">
        <w:t xml:space="preserve">synthesised from the </w:t>
      </w:r>
      <w:r w:rsidR="00F91163">
        <w:t>DBT</w:t>
      </w:r>
      <w:r w:rsidR="00F91163" w:rsidRPr="001D6D21">
        <w:t xml:space="preserve"> </w:t>
      </w:r>
      <w:r w:rsidR="001D6D21" w:rsidRPr="001D6D21">
        <w:t xml:space="preserve">slice information </w:t>
      </w:r>
      <w:r>
        <w:t xml:space="preserve">will replace 2D </w:t>
      </w:r>
      <w:r w:rsidR="00786F0D">
        <w:t>DM</w:t>
      </w:r>
      <w:r>
        <w:t>.</w:t>
      </w:r>
      <w:r w:rsidRPr="00074507">
        <w:t xml:space="preserve"> </w:t>
      </w:r>
      <w:r w:rsidR="00C54A32">
        <w:t>H</w:t>
      </w:r>
      <w:r w:rsidR="00D129E3">
        <w:t>owever, i</w:t>
      </w:r>
      <w:r w:rsidR="001D6D21">
        <w:t xml:space="preserve">f </w:t>
      </w:r>
      <w:r w:rsidRPr="00F93294">
        <w:t xml:space="preserve">DBT is used in conjunction with 2D </w:t>
      </w:r>
      <w:r w:rsidR="00D129E3">
        <w:t>DM</w:t>
      </w:r>
      <w:r w:rsidRPr="00F93294">
        <w:t>,</w:t>
      </w:r>
      <w:r w:rsidR="001D6D21">
        <w:t xml:space="preserve"> it will be an additional test</w:t>
      </w:r>
      <w:r w:rsidRPr="00F93294">
        <w:t>.</w:t>
      </w:r>
      <w:r>
        <w:t xml:space="preserve"> </w:t>
      </w:r>
    </w:p>
    <w:p w14:paraId="1981A12F" w14:textId="0A5B8583" w:rsidR="00074507" w:rsidRDefault="00D129E3" w:rsidP="00074507">
      <w:pPr>
        <w:jc w:val="both"/>
        <w:rPr>
          <w:u w:color="FF0000"/>
        </w:rPr>
      </w:pPr>
      <w:r>
        <w:rPr>
          <w:u w:color="FF0000"/>
        </w:rPr>
        <w:lastRenderedPageBreak/>
        <w:t>Expert opinion indicates</w:t>
      </w:r>
      <w:r w:rsidR="001D6D21" w:rsidRPr="001D6D21">
        <w:rPr>
          <w:u w:color="FF0000"/>
        </w:rPr>
        <w:t xml:space="preserve"> that </w:t>
      </w:r>
      <w:r>
        <w:rPr>
          <w:u w:color="FF0000"/>
        </w:rPr>
        <w:t xml:space="preserve">there is </w:t>
      </w:r>
      <w:r w:rsidR="001D6D21" w:rsidRPr="001D6D21">
        <w:rPr>
          <w:u w:color="FF0000"/>
        </w:rPr>
        <w:t>anecdotal evidence indicat</w:t>
      </w:r>
      <w:r>
        <w:rPr>
          <w:u w:color="FF0000"/>
        </w:rPr>
        <w:t>ing</w:t>
      </w:r>
      <w:r w:rsidR="001D6D21" w:rsidRPr="001D6D21">
        <w:rPr>
          <w:u w:color="FF0000"/>
        </w:rPr>
        <w:t xml:space="preserve"> that</w:t>
      </w:r>
      <w:r w:rsidR="00074507" w:rsidRPr="001D6D21">
        <w:rPr>
          <w:u w:color="FF0000"/>
        </w:rPr>
        <w:t xml:space="preserve"> 2D synthesis software </w:t>
      </w:r>
      <w:r w:rsidR="001D6D21" w:rsidRPr="001D6D21">
        <w:rPr>
          <w:u w:color="FF0000"/>
        </w:rPr>
        <w:t xml:space="preserve">is </w:t>
      </w:r>
      <w:r w:rsidR="00074507" w:rsidRPr="001D6D21">
        <w:rPr>
          <w:u w:color="FF0000"/>
        </w:rPr>
        <w:t>widely used in Australian radiology units</w:t>
      </w:r>
      <w:r w:rsidR="00C54A32">
        <w:rPr>
          <w:u w:color="FF0000"/>
        </w:rPr>
        <w:t>;</w:t>
      </w:r>
      <w:r w:rsidR="001D6D21">
        <w:rPr>
          <w:u w:color="FF0000"/>
        </w:rPr>
        <w:t xml:space="preserve"> however, the extent of DBT being performed in addition to 2D mammography is unknown.</w:t>
      </w:r>
    </w:p>
    <w:p w14:paraId="16897F0B" w14:textId="1FB6972F" w:rsidR="00722266" w:rsidRDefault="00722266" w:rsidP="00074507">
      <w:pPr>
        <w:jc w:val="both"/>
        <w:rPr>
          <w:u w:color="FF0000"/>
        </w:rPr>
      </w:pPr>
      <w:r>
        <w:rPr>
          <w:u w:color="FF0000"/>
        </w:rPr>
        <w:t xml:space="preserve">In addition to comparing DBT </w:t>
      </w:r>
      <w:r w:rsidR="005D6BC9">
        <w:rPr>
          <w:u w:color="FF0000"/>
        </w:rPr>
        <w:t>(</w:t>
      </w:r>
      <w:r>
        <w:rPr>
          <w:u w:color="FF0000"/>
        </w:rPr>
        <w:t>plus either synthesised 2D imaging or 2D DM</w:t>
      </w:r>
      <w:r w:rsidR="005D6BC9">
        <w:rPr>
          <w:u w:color="FF0000"/>
        </w:rPr>
        <w:t>)</w:t>
      </w:r>
      <w:r>
        <w:rPr>
          <w:u w:color="FF0000"/>
        </w:rPr>
        <w:t xml:space="preserve"> with 2D DM alone, the diagnostic performance of 2D imaging </w:t>
      </w:r>
      <w:r w:rsidR="005D6BC9">
        <w:rPr>
          <w:u w:color="FF0000"/>
        </w:rPr>
        <w:t>(</w:t>
      </w:r>
      <w:r>
        <w:rPr>
          <w:u w:color="FF0000"/>
        </w:rPr>
        <w:t xml:space="preserve">compared with 2D DM </w:t>
      </w:r>
      <w:r w:rsidR="005D6BC9">
        <w:rPr>
          <w:u w:color="FF0000"/>
        </w:rPr>
        <w:t>[</w:t>
      </w:r>
      <w:r>
        <w:rPr>
          <w:u w:color="FF0000"/>
        </w:rPr>
        <w:t>with or without DBT</w:t>
      </w:r>
      <w:r w:rsidR="005D6BC9">
        <w:rPr>
          <w:u w:color="FF0000"/>
        </w:rPr>
        <w:t>]</w:t>
      </w:r>
      <w:r>
        <w:rPr>
          <w:u w:color="FF0000"/>
        </w:rPr>
        <w:t xml:space="preserve"> to determine whether s</w:t>
      </w:r>
      <w:r>
        <w:t xml:space="preserve">ynthesising </w:t>
      </w:r>
      <w:r w:rsidRPr="00FA018F">
        <w:t>2D</w:t>
      </w:r>
      <w:r>
        <w:t xml:space="preserve"> images</w:t>
      </w:r>
      <w:r w:rsidRPr="00FA018F">
        <w:t xml:space="preserve"> incur</w:t>
      </w:r>
      <w:r>
        <w:t>s</w:t>
      </w:r>
      <w:r w:rsidRPr="00FA018F">
        <w:t xml:space="preserve"> any loss of resolution compared to ‘true’ 2D-DM</w:t>
      </w:r>
      <w:r>
        <w:t xml:space="preserve"> images</w:t>
      </w:r>
      <w:r w:rsidR="00A7387C">
        <w:t>)</w:t>
      </w:r>
      <w:r>
        <w:t xml:space="preserve"> should be included in the assessment report.</w:t>
      </w:r>
    </w:p>
    <w:p w14:paraId="1D113D6D" w14:textId="77777777" w:rsidR="00217326" w:rsidRPr="00A82986" w:rsidRDefault="00217326" w:rsidP="00687F05">
      <w:pPr>
        <w:pStyle w:val="TableHeading"/>
        <w:rPr>
          <w:u w:color="FF0000"/>
        </w:rPr>
      </w:pPr>
      <w:bookmarkStart w:id="6" w:name="_Ref3978166"/>
      <w:r>
        <w:t xml:space="preserve">Table </w:t>
      </w:r>
      <w:r w:rsidR="0012202E">
        <w:rPr>
          <w:noProof/>
        </w:rPr>
        <w:fldChar w:fldCharType="begin"/>
      </w:r>
      <w:r w:rsidR="0012202E">
        <w:rPr>
          <w:noProof/>
        </w:rPr>
        <w:instrText xml:space="preserve"> SEQ Table \* ARABIC </w:instrText>
      </w:r>
      <w:r w:rsidR="0012202E">
        <w:rPr>
          <w:noProof/>
        </w:rPr>
        <w:fldChar w:fldCharType="separate"/>
      </w:r>
      <w:r w:rsidR="009F41F6">
        <w:rPr>
          <w:noProof/>
        </w:rPr>
        <w:t>4</w:t>
      </w:r>
      <w:r w:rsidR="0012202E">
        <w:rPr>
          <w:noProof/>
        </w:rPr>
        <w:fldChar w:fldCharType="end"/>
      </w:r>
      <w:bookmarkEnd w:id="6"/>
      <w:r>
        <w:tab/>
      </w:r>
      <w:r w:rsidR="00C651C5">
        <w:t>Current</w:t>
      </w:r>
      <w:r>
        <w:t xml:space="preserve"> MBS item numbers for </w:t>
      </w:r>
      <w:r w:rsidR="00C651C5">
        <w:t xml:space="preserve">2D </w:t>
      </w:r>
      <w:r w:rsidR="00786F0D">
        <w:t xml:space="preserve">digital </w:t>
      </w:r>
      <w:r w:rsidR="00C651C5">
        <w:t>mammography</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217326" w:rsidRPr="00A82986" w14:paraId="5566BED9" w14:textId="77777777" w:rsidTr="00632858">
        <w:trPr>
          <w:cantSplit/>
          <w:tblHeader/>
        </w:trPr>
        <w:tc>
          <w:tcPr>
            <w:tcW w:w="9016" w:type="dxa"/>
          </w:tcPr>
          <w:p w14:paraId="396E3EA9" w14:textId="77777777" w:rsidR="00217326" w:rsidRPr="00A82986" w:rsidRDefault="00217326" w:rsidP="00C651C5">
            <w:pPr>
              <w:jc w:val="right"/>
            </w:pPr>
            <w:r w:rsidRPr="00A82986">
              <w:t>Category</w:t>
            </w:r>
            <w:r w:rsidR="00C651C5">
              <w:t xml:space="preserve"> 5</w:t>
            </w:r>
            <w:r w:rsidRPr="00A82986">
              <w:t xml:space="preserve"> – </w:t>
            </w:r>
            <w:r w:rsidR="00C651C5">
              <w:t>Diagnostic Imaging services</w:t>
            </w:r>
          </w:p>
        </w:tc>
      </w:tr>
      <w:tr w:rsidR="00217326" w:rsidRPr="00A82986" w14:paraId="2803FCD1" w14:textId="77777777" w:rsidTr="00642E5D">
        <w:tc>
          <w:tcPr>
            <w:tcW w:w="9016" w:type="dxa"/>
          </w:tcPr>
          <w:p w14:paraId="61B4626C" w14:textId="77777777" w:rsidR="00106769" w:rsidRPr="00106769" w:rsidRDefault="00106769" w:rsidP="00106769">
            <w:pPr>
              <w:tabs>
                <w:tab w:val="left" w:pos="3715"/>
                <w:tab w:val="left" w:pos="5132"/>
              </w:tabs>
              <w:jc w:val="both"/>
              <w:rPr>
                <w:u w:color="FF0000"/>
              </w:rPr>
            </w:pPr>
            <w:r>
              <w:rPr>
                <w:u w:color="FF0000"/>
              </w:rPr>
              <w:tab/>
            </w:r>
            <w:r w:rsidRPr="00106769">
              <w:rPr>
                <w:u w:color="FF0000"/>
              </w:rPr>
              <w:t>Group</w:t>
            </w:r>
            <w:r>
              <w:rPr>
                <w:u w:color="FF0000"/>
              </w:rPr>
              <w:tab/>
            </w:r>
            <w:r w:rsidRPr="00106769">
              <w:rPr>
                <w:u w:color="FF0000"/>
              </w:rPr>
              <w:t>I3 - Diagnostic Radiology</w:t>
            </w:r>
          </w:p>
          <w:p w14:paraId="6030B009" w14:textId="77777777" w:rsidR="00106769" w:rsidRDefault="00106769" w:rsidP="00106769">
            <w:pPr>
              <w:tabs>
                <w:tab w:val="left" w:pos="3715"/>
                <w:tab w:val="left" w:pos="5132"/>
              </w:tabs>
              <w:jc w:val="both"/>
              <w:rPr>
                <w:u w:color="FF0000"/>
              </w:rPr>
            </w:pPr>
            <w:r>
              <w:rPr>
                <w:u w:color="FF0000"/>
              </w:rPr>
              <w:tab/>
            </w:r>
            <w:r w:rsidRPr="00106769">
              <w:rPr>
                <w:u w:color="FF0000"/>
              </w:rPr>
              <w:t>Subgroup</w:t>
            </w:r>
            <w:r>
              <w:rPr>
                <w:u w:color="FF0000"/>
              </w:rPr>
              <w:tab/>
            </w:r>
            <w:r w:rsidRPr="00106769">
              <w:rPr>
                <w:u w:color="FF0000"/>
              </w:rPr>
              <w:t>10 - Radiographic Examination Of Breasts</w:t>
            </w:r>
          </w:p>
          <w:p w14:paraId="542C2CE0" w14:textId="77777777" w:rsidR="00217326" w:rsidRPr="00A82986" w:rsidRDefault="00217326" w:rsidP="00C817B7">
            <w:pPr>
              <w:jc w:val="both"/>
              <w:rPr>
                <w:u w:color="FF0000"/>
              </w:rPr>
            </w:pPr>
            <w:r>
              <w:rPr>
                <w:u w:color="FF0000"/>
              </w:rPr>
              <w:t>MBS</w:t>
            </w:r>
            <w:r w:rsidRPr="00A82986">
              <w:rPr>
                <w:u w:color="FF0000"/>
              </w:rPr>
              <w:t xml:space="preserve"> item </w:t>
            </w:r>
            <w:r>
              <w:rPr>
                <w:u w:color="FF0000"/>
              </w:rPr>
              <w:t>number 5930</w:t>
            </w:r>
            <w:r w:rsidR="00C651C5">
              <w:rPr>
                <w:u w:color="FF0000"/>
              </w:rPr>
              <w:t>3</w:t>
            </w:r>
            <w:r>
              <w:rPr>
                <w:u w:color="FF0000"/>
              </w:rPr>
              <w:t>:</w:t>
            </w:r>
          </w:p>
          <w:p w14:paraId="3DC2760D" w14:textId="77777777" w:rsidR="00C651C5" w:rsidRDefault="00C651C5" w:rsidP="00C817B7">
            <w:pPr>
              <w:jc w:val="both"/>
              <w:rPr>
                <w:u w:color="FF0000"/>
              </w:rPr>
            </w:pPr>
          </w:p>
          <w:p w14:paraId="6837A10B" w14:textId="226714F8" w:rsidR="00C651C5" w:rsidRPr="00C651C5" w:rsidRDefault="00C651C5" w:rsidP="00C817B7">
            <w:pPr>
              <w:jc w:val="both"/>
              <w:rPr>
                <w:u w:color="FF0000"/>
              </w:rPr>
            </w:pPr>
            <w:r w:rsidRPr="00C651C5">
              <w:rPr>
                <w:u w:color="FF0000"/>
              </w:rPr>
              <w:t>MAMMOGRAPHY OF ONE BREAST, if:</w:t>
            </w:r>
          </w:p>
          <w:p w14:paraId="392A1869" w14:textId="77777777" w:rsidR="00C651C5" w:rsidRPr="00C651C5" w:rsidRDefault="00C651C5" w:rsidP="00C817B7">
            <w:pPr>
              <w:jc w:val="both"/>
              <w:rPr>
                <w:u w:color="FF0000"/>
              </w:rPr>
            </w:pPr>
            <w:r w:rsidRPr="00C651C5">
              <w:rPr>
                <w:u w:color="FF0000"/>
              </w:rPr>
              <w:t>(a) the patient is referred with a specific request for a unilateral mammogram; and</w:t>
            </w:r>
          </w:p>
          <w:p w14:paraId="1EF73FD3" w14:textId="77777777" w:rsidR="00C651C5" w:rsidRPr="00C651C5" w:rsidRDefault="00C651C5" w:rsidP="00C817B7">
            <w:pPr>
              <w:jc w:val="both"/>
              <w:rPr>
                <w:u w:color="FF0000"/>
              </w:rPr>
            </w:pPr>
            <w:r w:rsidRPr="00C651C5">
              <w:rPr>
                <w:u w:color="FF0000"/>
              </w:rPr>
              <w:t>(b) there is reason to suspect the presence of malignancy because of:</w:t>
            </w:r>
          </w:p>
          <w:p w14:paraId="0E5846AA" w14:textId="77777777" w:rsidR="00C651C5" w:rsidRPr="00C651C5" w:rsidRDefault="00C651C5" w:rsidP="00C817B7">
            <w:pPr>
              <w:ind w:left="313"/>
              <w:jc w:val="both"/>
              <w:rPr>
                <w:u w:color="FF0000"/>
              </w:rPr>
            </w:pPr>
            <w:r w:rsidRPr="00C651C5">
              <w:rPr>
                <w:u w:color="FF0000"/>
              </w:rPr>
              <w:t>(i) the past occurrence of breast malignancy in the patient or members of the patient's family; or</w:t>
            </w:r>
          </w:p>
          <w:p w14:paraId="6B9BA665" w14:textId="77777777" w:rsidR="00C651C5" w:rsidRPr="00C651C5" w:rsidRDefault="00C651C5" w:rsidP="00C817B7">
            <w:pPr>
              <w:ind w:left="313"/>
              <w:jc w:val="both"/>
              <w:rPr>
                <w:u w:color="FF0000"/>
              </w:rPr>
            </w:pPr>
            <w:r w:rsidRPr="00C651C5">
              <w:rPr>
                <w:u w:color="FF0000"/>
              </w:rPr>
              <w:t>(ii) symptoms or indications of malignancy found on an examination of the patient by a medical practitioner (R)</w:t>
            </w:r>
          </w:p>
          <w:p w14:paraId="4D4B6B33" w14:textId="0B84332B" w:rsidR="00C651C5" w:rsidRPr="00C651C5" w:rsidRDefault="00A7387C" w:rsidP="00C817B7">
            <w:pPr>
              <w:jc w:val="both"/>
              <w:rPr>
                <w:u w:color="FF0000"/>
              </w:rPr>
            </w:pPr>
            <w:r>
              <w:rPr>
                <w:u w:color="FF0000"/>
              </w:rPr>
              <w:br/>
            </w:r>
            <w:r w:rsidR="00C651C5" w:rsidRPr="00C651C5">
              <w:rPr>
                <w:u w:color="FF0000"/>
              </w:rPr>
              <w:t>Bulk bill</w:t>
            </w:r>
            <w:r w:rsidR="003A3FE1">
              <w:rPr>
                <w:u w:color="FF0000"/>
              </w:rPr>
              <w:t>ing</w:t>
            </w:r>
            <w:r w:rsidR="00C651C5" w:rsidRPr="00C651C5">
              <w:rPr>
                <w:u w:color="FF0000"/>
              </w:rPr>
              <w:t xml:space="preserve"> incentive</w:t>
            </w:r>
          </w:p>
          <w:p w14:paraId="615C5CC4" w14:textId="77777777" w:rsidR="00C651C5" w:rsidRPr="00C651C5" w:rsidRDefault="00C651C5" w:rsidP="00C817B7">
            <w:pPr>
              <w:jc w:val="both"/>
              <w:rPr>
                <w:u w:color="FF0000"/>
              </w:rPr>
            </w:pPr>
          </w:p>
          <w:p w14:paraId="2F5FB1DB" w14:textId="1292A3FD" w:rsidR="00C651C5" w:rsidRPr="00C651C5" w:rsidRDefault="00C651C5" w:rsidP="00C817B7">
            <w:pPr>
              <w:jc w:val="both"/>
              <w:rPr>
                <w:u w:color="FF0000"/>
              </w:rPr>
            </w:pPr>
            <w:r w:rsidRPr="00C651C5">
              <w:rPr>
                <w:u w:color="FF0000"/>
              </w:rPr>
              <w:t>Fee: $53.95</w:t>
            </w:r>
            <w:r w:rsidR="00F608CF">
              <w:rPr>
                <w:u w:color="FF0000"/>
              </w:rPr>
              <w:tab/>
              <w:t>Benefit: 75% = $40.50</w:t>
            </w:r>
            <w:r w:rsidR="00F608CF">
              <w:rPr>
                <w:u w:color="FF0000"/>
              </w:rPr>
              <w:tab/>
              <w:t xml:space="preserve"> </w:t>
            </w:r>
            <w:r w:rsidRPr="00C651C5">
              <w:rPr>
                <w:u w:color="FF0000"/>
              </w:rPr>
              <w:t>85% = $45.90</w:t>
            </w:r>
          </w:p>
          <w:p w14:paraId="0536F28F" w14:textId="77777777" w:rsidR="00217326" w:rsidRPr="00A82986" w:rsidRDefault="00C651C5" w:rsidP="00C817B7">
            <w:pPr>
              <w:jc w:val="both"/>
              <w:rPr>
                <w:u w:color="FF0000"/>
              </w:rPr>
            </w:pPr>
            <w:r w:rsidRPr="00C651C5">
              <w:rPr>
                <w:u w:color="FF0000"/>
              </w:rPr>
              <w:t>(See para IN.0.19 of explanatory notes to this Category)</w:t>
            </w:r>
          </w:p>
        </w:tc>
      </w:tr>
      <w:tr w:rsidR="00217326" w:rsidRPr="00A82986" w14:paraId="15C3B053" w14:textId="77777777" w:rsidTr="00CE3738">
        <w:trPr>
          <w:tblHeader/>
        </w:trPr>
        <w:tc>
          <w:tcPr>
            <w:tcW w:w="9016" w:type="dxa"/>
          </w:tcPr>
          <w:p w14:paraId="3C069F7D" w14:textId="77777777" w:rsidR="00106769" w:rsidRPr="00106769" w:rsidRDefault="00106769" w:rsidP="00106769">
            <w:pPr>
              <w:tabs>
                <w:tab w:val="left" w:pos="3715"/>
                <w:tab w:val="left" w:pos="5132"/>
              </w:tabs>
              <w:jc w:val="both"/>
              <w:rPr>
                <w:u w:color="FF0000"/>
              </w:rPr>
            </w:pPr>
            <w:r>
              <w:rPr>
                <w:u w:color="FF0000"/>
              </w:rPr>
              <w:tab/>
            </w:r>
            <w:r w:rsidRPr="00106769">
              <w:rPr>
                <w:u w:color="FF0000"/>
              </w:rPr>
              <w:t>Group</w:t>
            </w:r>
            <w:r>
              <w:rPr>
                <w:u w:color="FF0000"/>
              </w:rPr>
              <w:tab/>
            </w:r>
            <w:r w:rsidRPr="00106769">
              <w:rPr>
                <w:u w:color="FF0000"/>
              </w:rPr>
              <w:t>I3 - Diagnostic Radiology</w:t>
            </w:r>
          </w:p>
          <w:p w14:paraId="652155C6" w14:textId="77777777" w:rsidR="00106769" w:rsidRDefault="00106769" w:rsidP="00106769">
            <w:pPr>
              <w:tabs>
                <w:tab w:val="left" w:pos="3715"/>
                <w:tab w:val="left" w:pos="5132"/>
              </w:tabs>
              <w:jc w:val="both"/>
              <w:rPr>
                <w:u w:color="FF0000"/>
              </w:rPr>
            </w:pPr>
            <w:r>
              <w:rPr>
                <w:u w:color="FF0000"/>
              </w:rPr>
              <w:tab/>
            </w:r>
            <w:r w:rsidRPr="00106769">
              <w:rPr>
                <w:u w:color="FF0000"/>
              </w:rPr>
              <w:t>Subgroup</w:t>
            </w:r>
            <w:r>
              <w:rPr>
                <w:u w:color="FF0000"/>
              </w:rPr>
              <w:tab/>
            </w:r>
            <w:r w:rsidRPr="00106769">
              <w:rPr>
                <w:u w:color="FF0000"/>
              </w:rPr>
              <w:t>10 - Radiographic Examination Of Breasts</w:t>
            </w:r>
          </w:p>
          <w:p w14:paraId="3BD670BC" w14:textId="77777777" w:rsidR="00217326" w:rsidRPr="00A82986" w:rsidRDefault="00217326" w:rsidP="00C817B7">
            <w:pPr>
              <w:jc w:val="both"/>
              <w:rPr>
                <w:u w:color="FF0000"/>
              </w:rPr>
            </w:pPr>
            <w:r>
              <w:rPr>
                <w:u w:color="FF0000"/>
              </w:rPr>
              <w:t>MBS</w:t>
            </w:r>
            <w:r w:rsidRPr="00A82986">
              <w:rPr>
                <w:u w:color="FF0000"/>
              </w:rPr>
              <w:t xml:space="preserve"> item </w:t>
            </w:r>
            <w:r>
              <w:rPr>
                <w:u w:color="FF0000"/>
              </w:rPr>
              <w:t>number 5930</w:t>
            </w:r>
            <w:r w:rsidR="00C651C5">
              <w:rPr>
                <w:u w:color="FF0000"/>
              </w:rPr>
              <w:t>0</w:t>
            </w:r>
            <w:r>
              <w:rPr>
                <w:u w:color="FF0000"/>
              </w:rPr>
              <w:t>:</w:t>
            </w:r>
          </w:p>
          <w:p w14:paraId="2CAF9E29" w14:textId="77777777" w:rsidR="00C651C5" w:rsidRDefault="00C651C5" w:rsidP="00C817B7">
            <w:pPr>
              <w:jc w:val="both"/>
              <w:rPr>
                <w:u w:color="FF0000"/>
              </w:rPr>
            </w:pPr>
          </w:p>
          <w:p w14:paraId="685357C5" w14:textId="679C4349" w:rsidR="00C651C5" w:rsidRPr="00C651C5" w:rsidRDefault="00C651C5" w:rsidP="00C817B7">
            <w:pPr>
              <w:jc w:val="both"/>
              <w:rPr>
                <w:u w:color="FF0000"/>
              </w:rPr>
            </w:pPr>
            <w:r w:rsidRPr="00C651C5">
              <w:rPr>
                <w:u w:color="FF0000"/>
              </w:rPr>
              <w:t>(Note: These items are intended for use in the investigation of a clinical abnormality of the breast/s and NOT for individual, group or opportunistic screening of asymptomatic patients)</w:t>
            </w:r>
          </w:p>
          <w:p w14:paraId="605B0857" w14:textId="77777777" w:rsidR="00C651C5" w:rsidRPr="00C651C5" w:rsidRDefault="00C651C5" w:rsidP="00C817B7">
            <w:pPr>
              <w:jc w:val="both"/>
              <w:rPr>
                <w:u w:color="FF0000"/>
              </w:rPr>
            </w:pPr>
          </w:p>
          <w:p w14:paraId="1F5BE167" w14:textId="77777777" w:rsidR="00C651C5" w:rsidRPr="00C651C5" w:rsidRDefault="00C651C5" w:rsidP="00C817B7">
            <w:pPr>
              <w:jc w:val="both"/>
              <w:rPr>
                <w:u w:color="FF0000"/>
              </w:rPr>
            </w:pPr>
            <w:r w:rsidRPr="00C651C5">
              <w:rPr>
                <w:u w:color="FF0000"/>
              </w:rPr>
              <w:t>MAMMOGRAPHY OF BOTH BREASTS, if there is a reason to suspect the presence of malignancy because of:</w:t>
            </w:r>
          </w:p>
          <w:p w14:paraId="22E2E032" w14:textId="77777777" w:rsidR="00C651C5" w:rsidRPr="00C651C5" w:rsidRDefault="00C651C5" w:rsidP="00C817B7">
            <w:pPr>
              <w:ind w:left="313"/>
              <w:jc w:val="both"/>
              <w:rPr>
                <w:u w:color="FF0000"/>
              </w:rPr>
            </w:pPr>
            <w:r w:rsidRPr="00C651C5">
              <w:rPr>
                <w:u w:color="FF0000"/>
              </w:rPr>
              <w:t>(i) the past occurrence of breast malignancy in the patient or members of the patient's family; or</w:t>
            </w:r>
          </w:p>
          <w:p w14:paraId="74BFA558" w14:textId="77777777" w:rsidR="00C651C5" w:rsidRPr="00C651C5" w:rsidRDefault="00C651C5" w:rsidP="00C817B7">
            <w:pPr>
              <w:ind w:left="313"/>
              <w:jc w:val="both"/>
              <w:rPr>
                <w:u w:color="FF0000"/>
              </w:rPr>
            </w:pPr>
            <w:r w:rsidRPr="00C651C5">
              <w:rPr>
                <w:u w:color="FF0000"/>
              </w:rPr>
              <w:t>(ii) symptoms or indications of malignancy found on an examination of the patient by a medical practitioner.  Unless otherwise indicated, mammography includes both breasts (R)</w:t>
            </w:r>
          </w:p>
          <w:p w14:paraId="7737103C" w14:textId="77B8032A" w:rsidR="00C651C5" w:rsidRPr="00C651C5" w:rsidRDefault="00A7387C" w:rsidP="00C817B7">
            <w:pPr>
              <w:jc w:val="both"/>
              <w:rPr>
                <w:u w:color="FF0000"/>
              </w:rPr>
            </w:pPr>
            <w:r>
              <w:rPr>
                <w:u w:color="FF0000"/>
              </w:rPr>
              <w:br/>
            </w:r>
            <w:r w:rsidR="00C651C5" w:rsidRPr="00C651C5">
              <w:rPr>
                <w:u w:color="FF0000"/>
              </w:rPr>
              <w:t>Bulk bill</w:t>
            </w:r>
            <w:r w:rsidR="003A3FE1">
              <w:rPr>
                <w:u w:color="FF0000"/>
              </w:rPr>
              <w:t>ing</w:t>
            </w:r>
            <w:r w:rsidR="00C651C5" w:rsidRPr="00C651C5">
              <w:rPr>
                <w:u w:color="FF0000"/>
              </w:rPr>
              <w:t xml:space="preserve"> incentive</w:t>
            </w:r>
          </w:p>
          <w:p w14:paraId="1676C3F6" w14:textId="77777777" w:rsidR="00C651C5" w:rsidRPr="00C651C5" w:rsidRDefault="00C651C5" w:rsidP="00C817B7">
            <w:pPr>
              <w:jc w:val="both"/>
              <w:rPr>
                <w:u w:color="FF0000"/>
              </w:rPr>
            </w:pPr>
          </w:p>
          <w:p w14:paraId="65487913" w14:textId="2F822777" w:rsidR="00C651C5" w:rsidRPr="00C651C5" w:rsidRDefault="00C651C5" w:rsidP="00C817B7">
            <w:pPr>
              <w:jc w:val="both"/>
              <w:rPr>
                <w:u w:color="FF0000"/>
              </w:rPr>
            </w:pPr>
            <w:r w:rsidRPr="00C651C5">
              <w:rPr>
                <w:u w:color="FF0000"/>
              </w:rPr>
              <w:t>Fee: $89.50</w:t>
            </w:r>
            <w:r w:rsidR="00F608CF">
              <w:rPr>
                <w:u w:color="FF0000"/>
              </w:rPr>
              <w:tab/>
              <w:t>Benefit: 75% = $67.15</w:t>
            </w:r>
            <w:r w:rsidR="00F608CF">
              <w:rPr>
                <w:u w:color="FF0000"/>
              </w:rPr>
              <w:tab/>
              <w:t xml:space="preserve"> </w:t>
            </w:r>
            <w:r w:rsidRPr="00C651C5">
              <w:rPr>
                <w:u w:color="FF0000"/>
              </w:rPr>
              <w:t>85% = $76.10</w:t>
            </w:r>
          </w:p>
          <w:p w14:paraId="2859BD66" w14:textId="77777777" w:rsidR="00217326" w:rsidRPr="00A82986" w:rsidRDefault="00C651C5" w:rsidP="00C817B7">
            <w:pPr>
              <w:jc w:val="both"/>
              <w:rPr>
                <w:u w:color="FF0000"/>
              </w:rPr>
            </w:pPr>
            <w:r w:rsidRPr="00C651C5">
              <w:rPr>
                <w:u w:color="FF0000"/>
              </w:rPr>
              <w:t>(See para IN.0.19 of explanatory notes to this Category)</w:t>
            </w:r>
          </w:p>
        </w:tc>
      </w:tr>
    </w:tbl>
    <w:p w14:paraId="0F501175" w14:textId="77777777" w:rsidR="00217326" w:rsidRDefault="00217326" w:rsidP="00811C20">
      <w:pPr>
        <w:pStyle w:val="TableFootnote"/>
      </w:pPr>
    </w:p>
    <w:p w14:paraId="0DBA7CEA" w14:textId="77777777" w:rsidR="00207BA8" w:rsidRDefault="00207BA8" w:rsidP="00207BA8">
      <w:pPr>
        <w:jc w:val="both"/>
        <w:rPr>
          <w:i/>
        </w:rPr>
      </w:pPr>
      <w:r w:rsidRPr="00B73EDD">
        <w:rPr>
          <w:i/>
        </w:rPr>
        <w:t>Additional comparators</w:t>
      </w:r>
    </w:p>
    <w:p w14:paraId="20F0AEE9" w14:textId="70CE3583" w:rsidR="00E37281" w:rsidRDefault="00E37281" w:rsidP="00207BA8">
      <w:pPr>
        <w:jc w:val="both"/>
      </w:pPr>
      <w:r w:rsidRPr="00E37281">
        <w:t>PASC advised that</w:t>
      </w:r>
      <w:r w:rsidR="00A7387C">
        <w:t xml:space="preserve">, given </w:t>
      </w:r>
      <w:r w:rsidRPr="00E37281">
        <w:t>MRI is only relevant to the high-risk population, which is a small proportion of the total population</w:t>
      </w:r>
      <w:r w:rsidR="00A7387C">
        <w:t>,</w:t>
      </w:r>
      <w:r w:rsidRPr="00E37281">
        <w:t xml:space="preserve"> MRI </w:t>
      </w:r>
      <w:r>
        <w:t>is</w:t>
      </w:r>
      <w:r w:rsidRPr="00E37281">
        <w:t xml:space="preserve"> not a comparator for the majority of the DBT population.</w:t>
      </w:r>
    </w:p>
    <w:p w14:paraId="742E61D2" w14:textId="6C69AB7F" w:rsidR="00E37281" w:rsidRPr="00E37281" w:rsidRDefault="00E37281" w:rsidP="00207BA8">
      <w:pPr>
        <w:jc w:val="both"/>
      </w:pPr>
      <w:r w:rsidRPr="00E37281">
        <w:lastRenderedPageBreak/>
        <w:t>PASC noted that MBS data o</w:t>
      </w:r>
      <w:r w:rsidR="00E83D88">
        <w:t>n the</w:t>
      </w:r>
      <w:r w:rsidRPr="00E37281">
        <w:t xml:space="preserve"> use of the interim DBT items show approximately 90% of DBT services are claimed within 6 weeks of a breast ultrasound. </w:t>
      </w:r>
      <w:r>
        <w:t>T</w:t>
      </w:r>
      <w:r w:rsidRPr="00E37281">
        <w:t>herefore</w:t>
      </w:r>
      <w:r>
        <w:t>,</w:t>
      </w:r>
      <w:r w:rsidRPr="00E37281">
        <w:t xml:space="preserve"> ultrasound </w:t>
      </w:r>
      <w:r>
        <w:t>should be an</w:t>
      </w:r>
      <w:r w:rsidRPr="00E37281">
        <w:t xml:space="preserve"> additional test</w:t>
      </w:r>
      <w:r>
        <w:t xml:space="preserve"> and</w:t>
      </w:r>
      <w:r w:rsidRPr="00E37281">
        <w:t xml:space="preserve"> not a comparator.</w:t>
      </w:r>
    </w:p>
    <w:p w14:paraId="1DB0566F" w14:textId="77777777" w:rsidR="00896845" w:rsidRPr="00A82986" w:rsidRDefault="002B3338" w:rsidP="002B3338">
      <w:pPr>
        <w:rPr>
          <w:i/>
        </w:rPr>
      </w:pPr>
      <w:r w:rsidRPr="00A82986">
        <w:rPr>
          <w:i/>
        </w:rPr>
        <w:t>Rationale</w:t>
      </w:r>
    </w:p>
    <w:p w14:paraId="10F0A8B5" w14:textId="1337D643" w:rsidR="00F467E8" w:rsidRDefault="00E315FE" w:rsidP="0055066E">
      <w:pPr>
        <w:jc w:val="both"/>
      </w:pPr>
      <w:r>
        <w:t>S</w:t>
      </w:r>
      <w:r w:rsidR="0084347D">
        <w:t>even</w:t>
      </w:r>
      <w:r>
        <w:t>teen of the e</w:t>
      </w:r>
      <w:r w:rsidR="00786F0D">
        <w:t>igh</w:t>
      </w:r>
      <w:r>
        <w:t xml:space="preserve">teen studies </w:t>
      </w:r>
      <w:r w:rsidR="00F467E8">
        <w:t>providing the key evidence base</w:t>
      </w:r>
      <w:r>
        <w:t xml:space="preserve"> </w:t>
      </w:r>
      <w:r w:rsidR="0055066E">
        <w:t xml:space="preserve">compared DBT with or without </w:t>
      </w:r>
      <w:r w:rsidR="00BD7E43">
        <w:t xml:space="preserve">either </w:t>
      </w:r>
      <w:r w:rsidR="0055066E">
        <w:t xml:space="preserve">acquired or synthesised 2D </w:t>
      </w:r>
      <w:r w:rsidR="00786F0D">
        <w:t>DM</w:t>
      </w:r>
      <w:r w:rsidR="0055066E">
        <w:t xml:space="preserve"> imaging</w:t>
      </w:r>
      <w:r>
        <w:t xml:space="preserve"> </w:t>
      </w:r>
      <w:r w:rsidR="0055066E">
        <w:t xml:space="preserve">to </w:t>
      </w:r>
      <w:r w:rsidR="005D7A2C">
        <w:t xml:space="preserve">conventional two-view (CC and MLO) </w:t>
      </w:r>
      <w:r>
        <w:t xml:space="preserve">2D </w:t>
      </w:r>
      <w:r w:rsidR="00786F0D">
        <w:t>DM</w:t>
      </w:r>
      <w:r>
        <w:t xml:space="preserve">. </w:t>
      </w:r>
      <w:r w:rsidR="00F467E8">
        <w:t xml:space="preserve">The remaining study, the ongoing BreastScreen Victoria trial is uncontrolled. Thus, most of the available evidence uses 2D </w:t>
      </w:r>
      <w:r w:rsidR="00786F0D">
        <w:t>DM</w:t>
      </w:r>
      <w:r w:rsidR="00F467E8">
        <w:t xml:space="preserve"> as the comparator to DBT with or with 2D imaging.</w:t>
      </w:r>
    </w:p>
    <w:p w14:paraId="7B84ED0F" w14:textId="702D8C8B" w:rsidR="00E315FE" w:rsidRDefault="00F467E8" w:rsidP="0055066E">
      <w:pPr>
        <w:jc w:val="both"/>
      </w:pPr>
      <w:r>
        <w:t xml:space="preserve">However, as the 2D imaging can be either acquired by 2D </w:t>
      </w:r>
      <w:r w:rsidR="00786F0D">
        <w:t>DM</w:t>
      </w:r>
      <w:r>
        <w:t xml:space="preserve"> or synthesised</w:t>
      </w:r>
      <w:r w:rsidRPr="00F467E8">
        <w:t xml:space="preserve"> from the 3D slice information</w:t>
      </w:r>
      <w:r>
        <w:t xml:space="preserve">, a comparison between acquired and synthesised 2D imaging is also warranted. Only </w:t>
      </w:r>
      <w:r w:rsidR="00C67D22">
        <w:t>two</w:t>
      </w:r>
      <w:r>
        <w:t xml:space="preserve"> stud</w:t>
      </w:r>
      <w:r w:rsidR="00C67D22">
        <w:t>ies</w:t>
      </w:r>
      <w:r>
        <w:t xml:space="preserve"> provide</w:t>
      </w:r>
      <w:r w:rsidR="00C67D22">
        <w:t>d</w:t>
      </w:r>
      <w:r>
        <w:t xml:space="preserve"> a comparison between </w:t>
      </w:r>
      <w:r w:rsidR="00C67D22">
        <w:t>DBT plus synthesised 2D imaging and DBT plus 2D DM</w:t>
      </w:r>
      <w:r w:rsidR="006D5434">
        <w:t xml:space="preserve"> </w:t>
      </w:r>
      <w:r w:rsidR="006D5434">
        <w:fldChar w:fldCharType="begin">
          <w:fldData xml:space="preserve">PEVuZE5vdGU+PENpdGU+PEF1dGhvcj5CZXJuYXJkaTwvQXV0aG9yPjxZZWFyPjIwMTY8L1llYXI+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==
</w:fldData>
        </w:fldChar>
      </w:r>
      <w:r w:rsidR="006D5434">
        <w:instrText xml:space="preserve"> ADDIN EN.CITE </w:instrText>
      </w:r>
      <w:r w:rsidR="006D5434">
        <w:fldChar w:fldCharType="begin">
          <w:fldData xml:space="preserve">PEVuZE5vdGU+PENpdGU+PEF1dGhvcj5CZXJuYXJkaTwvQXV0aG9yPjxZZWFyPjIwMTY8L1llYXI+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==
</w:fldData>
        </w:fldChar>
      </w:r>
      <w:r w:rsidR="006D5434">
        <w:instrText xml:space="preserve"> ADDIN EN.CITE.DATA </w:instrText>
      </w:r>
      <w:r w:rsidR="006D5434">
        <w:fldChar w:fldCharType="end"/>
      </w:r>
      <w:r w:rsidR="006D5434">
        <w:fldChar w:fldCharType="separate"/>
      </w:r>
      <w:r w:rsidR="006D5434">
        <w:rPr>
          <w:noProof/>
        </w:rPr>
        <w:t>(Bernardi et al. 2016; Skaane et al. 2019)</w:t>
      </w:r>
      <w:r w:rsidR="006D5434">
        <w:fldChar w:fldCharType="end"/>
      </w:r>
      <w:r>
        <w:t xml:space="preserve">. </w:t>
      </w:r>
      <w:r w:rsidR="00E315FE">
        <w:t xml:space="preserve">The Italian </w:t>
      </w:r>
      <w:r w:rsidR="00C67D22">
        <w:t xml:space="preserve">STORM-2 </w:t>
      </w:r>
      <w:r w:rsidR="00E315FE">
        <w:t>population-based screening study</w:t>
      </w:r>
      <w:r w:rsidR="00C67D22">
        <w:t xml:space="preserve"> also </w:t>
      </w:r>
      <w:r w:rsidR="00E315FE">
        <w:t xml:space="preserve">compared 2D </w:t>
      </w:r>
      <w:r w:rsidR="00786F0D">
        <w:t>DM</w:t>
      </w:r>
      <w:r w:rsidR="00E315FE">
        <w:t xml:space="preserve"> </w:t>
      </w:r>
      <w:r w:rsidR="00820384">
        <w:t>with</w:t>
      </w:r>
      <w:r w:rsidR="00E315FE">
        <w:t xml:space="preserve"> synthesised 2D imaging</w:t>
      </w:r>
      <w:r w:rsidR="00F32FEA">
        <w:t xml:space="preserve"> alone</w:t>
      </w:r>
      <w:r w:rsidR="00E315FE">
        <w:t xml:space="preserve"> </w:t>
      </w:r>
      <w:r w:rsidR="00C67D22">
        <w:fldChar w:fldCharType="begin"/>
      </w:r>
      <w:r w:rsidR="00C67D22">
        <w:instrText xml:space="preserve"> ADDIN EN.CITE &lt;EndNote&gt;&lt;Cite&gt;&lt;Author&gt;Bernardi&lt;/Author&gt;&lt;Year&gt;2016&lt;/Year&gt;&lt;RecNum&gt;6&lt;/RecNum&gt;&lt;DisplayText&gt;(Bernardi et al. 2016)&lt;/DisplayText&gt;&lt;record&gt;&lt;rec-number&gt;6&lt;/rec-number&gt;&lt;foreign-keys&gt;&lt;key app="EN" db-id="0wdaf0td1x22xgepa2f5tp9fpffxfszvdww0" timestamp="1549329209"&gt;6&lt;/key&gt;&lt;/foreign-keys&gt;&lt;ref-type name="Journal Article"&gt;17&lt;/ref-type&gt;&lt;contributors&gt;&lt;authors&gt;&lt;author&gt;Bernardi, Daniela&lt;/author&gt;&lt;author&gt;Petra Macaskill, Prof&lt;/author&gt;&lt;author&gt;Pellegrini, Marco&lt;/author&gt;&lt;author&gt;Valentini, Marvi&lt;/author&gt;&lt;author&gt;Fantò, Carmine&lt;/author&gt;&lt;author&gt;Ostillio, Livio&lt;/author&gt;&lt;author&gt;Tuttobene, Paolina&lt;/author&gt;&lt;author&gt;Luparia, Andrea&lt;/author&gt;&lt;author&gt;Houssami, Nehmat&lt;/author&gt;&lt;/authors&gt;&lt;/contributors&gt;&lt;titles&gt;&lt;title&gt;Breast cancer screening with tomosynthesis (3D mammography) with acquired or synthetic 2D mammography compared with 2D mammography alone (STORM-2): A population-based prospective study&lt;/title&gt;&lt;secondary-title&gt;The Lancet Oncology&lt;/secondary-title&gt;&lt;alt-title&gt;The Lancet Oncology&lt;/alt-title&gt;&lt;/titles&gt;&lt;periodical&gt;&lt;full-title&gt;The Lancet Oncology&lt;/full-title&gt;&lt;abbr-1&gt;The Lancet Oncology&lt;/abbr-1&gt;&lt;/periodical&gt;&lt;alt-periodical&gt;&lt;full-title&gt;The Lancet Oncology&lt;/full-title&gt;&lt;abbr-1&gt;The Lancet Oncology&lt;/abbr-1&gt;&lt;/alt-periodical&gt;&lt;pages&gt;1105-13&lt;/pages&gt;&lt;volume&gt;17&lt;/volume&gt;&lt;dates&gt;&lt;year&gt;2016&lt;/year&gt;&lt;/dates&gt;&lt;urls&gt;&lt;related-urls&gt;&lt;url&gt;https://ac.els-cdn.com/S1470204516301012/1-s2.0-S1470204516301012-main.pdf?_tid=a2cbfe02-6cb7-4a35-839f-b7738ff7b3a4&amp;amp;acdnat=1549332717_4011584676f3fda5dc689279db1bcbe9&lt;/url&gt;&lt;/related-urls&gt;&lt;/urls&gt;&lt;electronic-resource-num&gt;10.1016/S1470-2045(16)30101-2&lt;/electronic-resource-num&gt;&lt;/record&gt;&lt;/Cite&gt;&lt;/EndNote&gt;</w:instrText>
      </w:r>
      <w:r w:rsidR="00C67D22">
        <w:fldChar w:fldCharType="separate"/>
      </w:r>
      <w:r w:rsidR="00C67D22">
        <w:rPr>
          <w:noProof/>
        </w:rPr>
        <w:t>(Bernardi et al. 2016)</w:t>
      </w:r>
      <w:r w:rsidR="00C67D22">
        <w:fldChar w:fldCharType="end"/>
      </w:r>
      <w:r w:rsidR="00E315FE">
        <w:t>.</w:t>
      </w:r>
      <w:r w:rsidR="0055066E" w:rsidRPr="0055066E">
        <w:t xml:space="preserve"> </w:t>
      </w:r>
    </w:p>
    <w:p w14:paraId="35875954" w14:textId="77777777" w:rsidR="00896845" w:rsidRPr="00A82986" w:rsidRDefault="00896845" w:rsidP="00FE7113">
      <w:pPr>
        <w:pStyle w:val="Heading3"/>
      </w:pPr>
      <w:r w:rsidRPr="00A82986">
        <w:t>Outcomes</w:t>
      </w:r>
    </w:p>
    <w:p w14:paraId="247AAF2E" w14:textId="77777777" w:rsidR="00B35083" w:rsidRDefault="007F44E1" w:rsidP="00B35083">
      <w:pPr>
        <w:spacing w:before="40" w:after="120" w:line="240" w:lineRule="auto"/>
        <w:jc w:val="both"/>
      </w:pPr>
      <w:r>
        <w:t>As the evidence base does not provide direct evidence (RCTs of testing methodology followed through to clinical outcomes after appropriate treatment)</w:t>
      </w:r>
      <w:r w:rsidR="00B35083" w:rsidRPr="007A0CF6">
        <w:t>, a linked evidence approach will need to be undertaken.</w:t>
      </w:r>
    </w:p>
    <w:p w14:paraId="119F2C04" w14:textId="77777777" w:rsidR="00B35083" w:rsidRPr="007A0CF6" w:rsidRDefault="00B35083" w:rsidP="00B35083">
      <w:pPr>
        <w:rPr>
          <w:u w:val="single"/>
        </w:rPr>
      </w:pPr>
      <w:r w:rsidRPr="007A0CF6">
        <w:rPr>
          <w:u w:val="single"/>
        </w:rPr>
        <w:t>Linked Evidence</w:t>
      </w:r>
    </w:p>
    <w:p w14:paraId="226840B0" w14:textId="5CA29879" w:rsidR="00B35083" w:rsidRPr="007A0CF6" w:rsidRDefault="003A3FE1" w:rsidP="00B35083">
      <w:pPr>
        <w:rPr>
          <w:i/>
          <w:u w:val="single"/>
        </w:rPr>
      </w:pPr>
      <w:r>
        <w:rPr>
          <w:i/>
          <w:u w:val="single"/>
        </w:rPr>
        <w:t>Patient-</w:t>
      </w:r>
      <w:r w:rsidR="00B35083" w:rsidRPr="007A0CF6">
        <w:rPr>
          <w:i/>
          <w:u w:val="single"/>
        </w:rPr>
        <w:t>relevant outcomes</w:t>
      </w:r>
    </w:p>
    <w:p w14:paraId="1486725D" w14:textId="4DCFACB7" w:rsidR="00B35083" w:rsidRPr="002C663B" w:rsidRDefault="00B35083" w:rsidP="00CE3738">
      <w:pPr>
        <w:spacing w:before="40" w:after="0" w:line="240" w:lineRule="auto"/>
        <w:ind w:left="2835" w:hanging="2835"/>
        <w:jc w:val="both"/>
        <w:rPr>
          <w:rFonts w:asciiTheme="minorHAnsi" w:eastAsia="SimSun" w:hAnsiTheme="minorHAnsi" w:cs="Tahoma"/>
          <w:szCs w:val="20"/>
          <w:lang w:eastAsia="zh-CN"/>
        </w:rPr>
      </w:pPr>
      <w:r w:rsidRPr="002C663B">
        <w:rPr>
          <w:rFonts w:asciiTheme="minorHAnsi" w:eastAsia="SimSun" w:hAnsiTheme="minorHAnsi"/>
          <w:i/>
          <w:szCs w:val="20"/>
        </w:rPr>
        <w:t>Safety</w:t>
      </w:r>
      <w:r w:rsidRPr="002C663B">
        <w:rPr>
          <w:rFonts w:asciiTheme="minorHAnsi" w:eastAsia="SimSun" w:hAnsiTheme="minorHAnsi"/>
          <w:i/>
          <w:szCs w:val="20"/>
        </w:rPr>
        <w:tab/>
      </w:r>
      <w:r w:rsidRPr="002C663B">
        <w:rPr>
          <w:rFonts w:asciiTheme="minorHAnsi" w:eastAsia="SimSun" w:hAnsiTheme="minorHAnsi" w:cs="Tahoma"/>
          <w:szCs w:val="20"/>
          <w:lang w:eastAsia="zh-CN"/>
        </w:rPr>
        <w:t>Harms from testing (</w:t>
      </w:r>
      <w:r w:rsidRPr="00B35083">
        <w:rPr>
          <w:rFonts w:asciiTheme="minorHAnsi" w:eastAsia="SimSun" w:hAnsiTheme="minorHAnsi" w:cs="Tahoma"/>
          <w:szCs w:val="20"/>
          <w:lang w:eastAsia="zh-CN"/>
        </w:rPr>
        <w:t xml:space="preserve">Radiation Mean glandular dose for DBT alone, DBT plus 2D </w:t>
      </w:r>
      <w:r w:rsidR="00786F0D">
        <w:rPr>
          <w:rFonts w:asciiTheme="minorHAnsi" w:eastAsia="SimSun" w:hAnsiTheme="minorHAnsi" w:cs="Tahoma"/>
          <w:szCs w:val="20"/>
          <w:lang w:eastAsia="zh-CN"/>
        </w:rPr>
        <w:t>DM</w:t>
      </w:r>
      <w:r w:rsidRPr="00B35083">
        <w:rPr>
          <w:rFonts w:asciiTheme="minorHAnsi" w:eastAsia="SimSun" w:hAnsiTheme="minorHAnsi" w:cs="Tahoma"/>
          <w:szCs w:val="20"/>
          <w:lang w:eastAsia="zh-CN"/>
        </w:rPr>
        <w:t xml:space="preserve"> and 2D </w:t>
      </w:r>
      <w:r w:rsidR="00786F0D">
        <w:rPr>
          <w:rFonts w:asciiTheme="minorHAnsi" w:eastAsia="SimSun" w:hAnsiTheme="minorHAnsi" w:cs="Tahoma"/>
          <w:szCs w:val="20"/>
          <w:lang w:eastAsia="zh-CN"/>
        </w:rPr>
        <w:t>DM</w:t>
      </w:r>
      <w:r w:rsidRPr="00B35083">
        <w:rPr>
          <w:rFonts w:asciiTheme="minorHAnsi" w:eastAsia="SimSun" w:hAnsiTheme="minorHAnsi" w:cs="Tahoma"/>
          <w:szCs w:val="20"/>
          <w:lang w:eastAsia="zh-CN"/>
        </w:rPr>
        <w:t xml:space="preserve"> alone</w:t>
      </w:r>
      <w:r w:rsidR="00494399">
        <w:rPr>
          <w:rFonts w:asciiTheme="minorHAnsi" w:eastAsia="SimSun" w:hAnsiTheme="minorHAnsi" w:cs="Tahoma"/>
          <w:szCs w:val="20"/>
          <w:lang w:eastAsia="zh-CN"/>
        </w:rPr>
        <w:t>, and for number of views</w:t>
      </w:r>
      <w:r w:rsidR="007F44E1">
        <w:rPr>
          <w:rFonts w:asciiTheme="minorHAnsi" w:eastAsia="SimSun" w:hAnsiTheme="minorHAnsi" w:cs="Tahoma"/>
          <w:szCs w:val="20"/>
          <w:lang w:eastAsia="zh-CN"/>
        </w:rPr>
        <w:t>)</w:t>
      </w:r>
      <w:r w:rsidRPr="00B35083">
        <w:rPr>
          <w:rFonts w:asciiTheme="minorHAnsi" w:eastAsia="SimSun" w:hAnsiTheme="minorHAnsi" w:cs="Tahoma"/>
          <w:szCs w:val="20"/>
          <w:lang w:eastAsia="zh-CN"/>
        </w:rPr>
        <w:t>.</w:t>
      </w:r>
    </w:p>
    <w:p w14:paraId="04DE05C6" w14:textId="1E75950D" w:rsidR="00B35E76" w:rsidRDefault="00B35083" w:rsidP="00CE3738">
      <w:pPr>
        <w:spacing w:before="40" w:after="0" w:line="240" w:lineRule="auto"/>
        <w:ind w:left="2835" w:hanging="2835"/>
        <w:jc w:val="both"/>
        <w:rPr>
          <w:rFonts w:asciiTheme="minorHAnsi" w:eastAsia="SimSun" w:hAnsiTheme="minorHAnsi"/>
          <w:szCs w:val="20"/>
        </w:rPr>
      </w:pPr>
      <w:r w:rsidRPr="002C663B">
        <w:rPr>
          <w:rFonts w:asciiTheme="minorHAnsi" w:eastAsia="SimSun" w:hAnsiTheme="minorHAnsi"/>
          <w:i/>
          <w:szCs w:val="20"/>
        </w:rPr>
        <w:t>Diagnostic performance</w:t>
      </w:r>
      <w:r w:rsidRPr="002C663B">
        <w:rPr>
          <w:rFonts w:asciiTheme="minorHAnsi" w:eastAsia="SimSun" w:hAnsiTheme="minorHAnsi"/>
          <w:i/>
          <w:szCs w:val="20"/>
        </w:rPr>
        <w:tab/>
      </w:r>
      <w:r w:rsidR="00D34042">
        <w:rPr>
          <w:rFonts w:asciiTheme="minorHAnsi" w:eastAsia="SimSun" w:hAnsiTheme="minorHAnsi"/>
          <w:szCs w:val="20"/>
        </w:rPr>
        <w:t>F</w:t>
      </w:r>
      <w:r w:rsidR="00B35E76">
        <w:rPr>
          <w:rFonts w:asciiTheme="minorHAnsi" w:eastAsia="SimSun" w:hAnsiTheme="minorHAnsi"/>
          <w:szCs w:val="20"/>
        </w:rPr>
        <w:t>or detection of architectural distortion and focal asymmetries, benign versus malignant cancers (conspicuity), and micro</w:t>
      </w:r>
      <w:r w:rsidR="00786F0D">
        <w:rPr>
          <w:rFonts w:asciiTheme="minorHAnsi" w:eastAsia="SimSun" w:hAnsiTheme="minorHAnsi"/>
          <w:szCs w:val="20"/>
        </w:rPr>
        <w:t>-</w:t>
      </w:r>
      <w:r w:rsidR="00B35E76">
        <w:rPr>
          <w:rFonts w:asciiTheme="minorHAnsi" w:eastAsia="SimSun" w:hAnsiTheme="minorHAnsi"/>
          <w:szCs w:val="20"/>
        </w:rPr>
        <w:t>cal</w:t>
      </w:r>
      <w:r w:rsidR="00786F0D">
        <w:rPr>
          <w:rFonts w:asciiTheme="minorHAnsi" w:eastAsia="SimSun" w:hAnsiTheme="minorHAnsi"/>
          <w:szCs w:val="20"/>
        </w:rPr>
        <w:t>c</w:t>
      </w:r>
      <w:r w:rsidR="00B35E76">
        <w:rPr>
          <w:rFonts w:asciiTheme="minorHAnsi" w:eastAsia="SimSun" w:hAnsiTheme="minorHAnsi"/>
          <w:szCs w:val="20"/>
        </w:rPr>
        <w:t>ifications as the primary finding</w:t>
      </w:r>
      <w:r w:rsidR="007E34EE">
        <w:rPr>
          <w:rFonts w:asciiTheme="minorHAnsi" w:eastAsia="SimSun" w:hAnsiTheme="minorHAnsi"/>
          <w:szCs w:val="20"/>
        </w:rPr>
        <w:t>, and the effect of breast density</w:t>
      </w:r>
      <w:r w:rsidR="00F32FEA">
        <w:rPr>
          <w:rFonts w:asciiTheme="minorHAnsi" w:eastAsia="SimSun" w:hAnsiTheme="minorHAnsi"/>
          <w:szCs w:val="20"/>
        </w:rPr>
        <w:t>.</w:t>
      </w:r>
    </w:p>
    <w:p w14:paraId="034FC13D" w14:textId="071D5F07" w:rsidR="0084342C" w:rsidRDefault="00B35E76" w:rsidP="00190AD8">
      <w:pPr>
        <w:spacing w:before="40" w:after="0" w:line="240" w:lineRule="auto"/>
        <w:ind w:left="2835" w:hanging="2835"/>
        <w:jc w:val="both"/>
        <w:rPr>
          <w:rFonts w:asciiTheme="minorHAnsi" w:eastAsia="SimSun" w:hAnsiTheme="minorHAnsi"/>
          <w:szCs w:val="20"/>
        </w:rPr>
      </w:pPr>
      <w:r>
        <w:rPr>
          <w:rFonts w:asciiTheme="minorHAnsi" w:eastAsia="SimSun" w:hAnsiTheme="minorHAnsi"/>
          <w:i/>
          <w:szCs w:val="20"/>
        </w:rPr>
        <w:tab/>
      </w:r>
      <w:r w:rsidR="007E34EE">
        <w:rPr>
          <w:rFonts w:asciiTheme="minorHAnsi" w:eastAsia="SimSun" w:hAnsiTheme="minorHAnsi"/>
          <w:szCs w:val="20"/>
        </w:rPr>
        <w:t>Diagnostic yield (</w:t>
      </w:r>
      <w:r w:rsidR="00FA018F">
        <w:rPr>
          <w:rFonts w:asciiTheme="minorHAnsi" w:eastAsia="SimSun" w:hAnsiTheme="minorHAnsi"/>
          <w:szCs w:val="20"/>
        </w:rPr>
        <w:t>cancer detection</w:t>
      </w:r>
      <w:r w:rsidR="007E34EE">
        <w:rPr>
          <w:rFonts w:asciiTheme="minorHAnsi" w:eastAsia="SimSun" w:hAnsiTheme="minorHAnsi"/>
          <w:szCs w:val="20"/>
        </w:rPr>
        <w:t xml:space="preserve"> rate)</w:t>
      </w:r>
      <w:r w:rsidR="00590C10">
        <w:rPr>
          <w:rFonts w:asciiTheme="minorHAnsi" w:eastAsia="SimSun" w:hAnsiTheme="minorHAnsi"/>
          <w:szCs w:val="20"/>
        </w:rPr>
        <w:t>.</w:t>
      </w:r>
    </w:p>
    <w:p w14:paraId="549021F1" w14:textId="0CD34E09" w:rsidR="00B35083" w:rsidRDefault="00B35E76" w:rsidP="00CE3738">
      <w:pPr>
        <w:spacing w:before="40" w:after="0" w:line="240" w:lineRule="auto"/>
        <w:ind w:left="2835" w:hanging="2835"/>
        <w:jc w:val="both"/>
        <w:rPr>
          <w:rFonts w:asciiTheme="minorHAnsi" w:eastAsia="SimSun" w:hAnsiTheme="minorHAnsi"/>
          <w:szCs w:val="20"/>
        </w:rPr>
      </w:pPr>
      <w:r w:rsidRPr="00CE3738">
        <w:rPr>
          <w:rFonts w:asciiTheme="minorHAnsi" w:hAnsiTheme="minorHAnsi"/>
        </w:rPr>
        <w:tab/>
      </w:r>
      <w:r w:rsidR="00B35083">
        <w:rPr>
          <w:rFonts w:asciiTheme="minorHAnsi" w:eastAsia="SimSun" w:hAnsiTheme="minorHAnsi"/>
          <w:szCs w:val="20"/>
        </w:rPr>
        <w:t>Sensitivity and</w:t>
      </w:r>
      <w:r w:rsidR="00B35083" w:rsidRPr="002C663B">
        <w:rPr>
          <w:rFonts w:asciiTheme="minorHAnsi" w:eastAsia="SimSun" w:hAnsiTheme="minorHAnsi"/>
          <w:szCs w:val="20"/>
        </w:rPr>
        <w:t xml:space="preserve"> specificity</w:t>
      </w:r>
      <w:r w:rsidR="00B35083">
        <w:rPr>
          <w:rFonts w:asciiTheme="minorHAnsi" w:eastAsia="SimSun" w:hAnsiTheme="minorHAnsi"/>
          <w:szCs w:val="20"/>
        </w:rPr>
        <w:t xml:space="preserve"> </w:t>
      </w:r>
      <w:r w:rsidR="00B35083" w:rsidRPr="00B535F9">
        <w:rPr>
          <w:rFonts w:asciiTheme="minorHAnsi" w:eastAsia="SimSun" w:hAnsiTheme="minorHAnsi"/>
          <w:szCs w:val="20"/>
        </w:rPr>
        <w:t>(analytical validity</w:t>
      </w:r>
      <w:r w:rsidR="00B35083">
        <w:rPr>
          <w:rFonts w:asciiTheme="minorHAnsi" w:eastAsia="SimSun" w:hAnsiTheme="minorHAnsi"/>
          <w:szCs w:val="20"/>
        </w:rPr>
        <w:t>)</w:t>
      </w:r>
      <w:r w:rsidR="00B35083" w:rsidRPr="002C663B">
        <w:rPr>
          <w:rFonts w:asciiTheme="minorHAnsi" w:eastAsia="SimSun" w:hAnsiTheme="minorHAnsi"/>
          <w:szCs w:val="20"/>
        </w:rPr>
        <w:t xml:space="preserve">, </w:t>
      </w:r>
      <w:r w:rsidR="00756721">
        <w:rPr>
          <w:rFonts w:asciiTheme="minorHAnsi" w:eastAsia="SimSun" w:hAnsiTheme="minorHAnsi"/>
          <w:szCs w:val="20"/>
        </w:rPr>
        <w:t>inter-observer agreement</w:t>
      </w:r>
      <w:r w:rsidR="00B35083" w:rsidRPr="002C663B">
        <w:rPr>
          <w:rFonts w:asciiTheme="minorHAnsi" w:eastAsia="SimSun" w:hAnsiTheme="minorHAnsi"/>
          <w:szCs w:val="20"/>
        </w:rPr>
        <w:t>, test-retest reliability</w:t>
      </w:r>
      <w:r w:rsidR="00756721">
        <w:rPr>
          <w:rFonts w:asciiTheme="minorHAnsi" w:eastAsia="SimSun" w:hAnsiTheme="minorHAnsi"/>
          <w:szCs w:val="20"/>
        </w:rPr>
        <w:t xml:space="preserve">, </w:t>
      </w:r>
      <w:r>
        <w:rPr>
          <w:rFonts w:asciiTheme="minorHAnsi" w:eastAsia="SimSun" w:hAnsiTheme="minorHAnsi"/>
          <w:szCs w:val="20"/>
        </w:rPr>
        <w:t xml:space="preserve">proportion of </w:t>
      </w:r>
      <w:r w:rsidR="00756721">
        <w:rPr>
          <w:rFonts w:asciiTheme="minorHAnsi" w:eastAsia="SimSun" w:hAnsiTheme="minorHAnsi"/>
          <w:szCs w:val="20"/>
        </w:rPr>
        <w:t>inconclusive results</w:t>
      </w:r>
      <w:r w:rsidR="00DC47E7">
        <w:rPr>
          <w:rFonts w:asciiTheme="minorHAnsi" w:eastAsia="SimSun" w:hAnsiTheme="minorHAnsi"/>
          <w:szCs w:val="20"/>
        </w:rPr>
        <w:t>,</w:t>
      </w:r>
      <w:r w:rsidR="0084342C">
        <w:rPr>
          <w:rFonts w:asciiTheme="minorHAnsi" w:eastAsia="SimSun" w:hAnsiTheme="minorHAnsi"/>
          <w:szCs w:val="20"/>
        </w:rPr>
        <w:t xml:space="preserve"> recall rate</w:t>
      </w:r>
      <w:r w:rsidR="00DC47E7">
        <w:rPr>
          <w:rFonts w:asciiTheme="minorHAnsi" w:eastAsia="SimSun" w:hAnsiTheme="minorHAnsi"/>
          <w:szCs w:val="20"/>
        </w:rPr>
        <w:t xml:space="preserve"> (number recalled for further testing due to either positive findings or inconclusive results</w:t>
      </w:r>
      <w:r w:rsidR="00E37281">
        <w:rPr>
          <w:rFonts w:asciiTheme="minorHAnsi" w:eastAsia="SimSun" w:hAnsiTheme="minorHAnsi"/>
          <w:szCs w:val="20"/>
        </w:rPr>
        <w:t>)</w:t>
      </w:r>
      <w:r w:rsidR="00590C10">
        <w:rPr>
          <w:rFonts w:asciiTheme="minorHAnsi" w:eastAsia="SimSun" w:hAnsiTheme="minorHAnsi"/>
          <w:szCs w:val="20"/>
        </w:rPr>
        <w:t>.</w:t>
      </w:r>
    </w:p>
    <w:p w14:paraId="3873106A" w14:textId="77777777" w:rsidR="00D34042" w:rsidRPr="004210DB" w:rsidRDefault="00D34042" w:rsidP="00CE3738">
      <w:pPr>
        <w:spacing w:before="40" w:after="0" w:line="240" w:lineRule="auto"/>
        <w:ind w:left="2835" w:hanging="2835"/>
        <w:jc w:val="both"/>
        <w:rPr>
          <w:rFonts w:asciiTheme="minorHAnsi" w:hAnsiTheme="minorHAnsi"/>
        </w:rPr>
      </w:pPr>
      <w:r>
        <w:rPr>
          <w:rFonts w:asciiTheme="minorHAnsi" w:eastAsia="SimSun" w:hAnsiTheme="minorHAnsi"/>
          <w:szCs w:val="20"/>
        </w:rPr>
        <w:tab/>
      </w:r>
      <w:r w:rsidRPr="00D34042">
        <w:rPr>
          <w:rFonts w:asciiTheme="minorHAnsi" w:eastAsia="SimSun" w:hAnsiTheme="minorHAnsi"/>
          <w:szCs w:val="20"/>
        </w:rPr>
        <w:t>The most appropriate reference standard against which the accuracy of 2D and 3D mammography would be measured is the biopsy results (FNA, core or surgical).</w:t>
      </w:r>
    </w:p>
    <w:p w14:paraId="314981A2" w14:textId="2408F7F6" w:rsidR="00B35083" w:rsidRPr="002C663B" w:rsidRDefault="00B35083" w:rsidP="00CE3738">
      <w:pPr>
        <w:spacing w:before="40" w:after="0" w:line="240" w:lineRule="auto"/>
        <w:ind w:left="2835" w:hanging="2835"/>
        <w:jc w:val="both"/>
        <w:rPr>
          <w:rFonts w:asciiTheme="minorHAnsi" w:eastAsia="SimSun" w:hAnsiTheme="minorHAnsi"/>
          <w:szCs w:val="20"/>
        </w:rPr>
      </w:pPr>
      <w:r w:rsidRPr="002C663B">
        <w:rPr>
          <w:rFonts w:asciiTheme="minorHAnsi" w:eastAsia="SimSun" w:hAnsiTheme="minorHAnsi"/>
          <w:i/>
          <w:szCs w:val="20"/>
        </w:rPr>
        <w:t>Clinical validity</w:t>
      </w:r>
      <w:r w:rsidRPr="002C663B">
        <w:rPr>
          <w:rFonts w:asciiTheme="minorHAnsi" w:eastAsia="SimSun" w:hAnsiTheme="minorHAnsi"/>
          <w:szCs w:val="20"/>
        </w:rPr>
        <w:tab/>
        <w:t>Positive and negative predictive values</w:t>
      </w:r>
      <w:r w:rsidRPr="00B535F9">
        <w:rPr>
          <w:rFonts w:asciiTheme="minorHAnsi" w:eastAsia="SimSun" w:hAnsiTheme="minorHAnsi"/>
          <w:szCs w:val="20"/>
        </w:rPr>
        <w:t>, positive and negative likelihood ratios</w:t>
      </w:r>
      <w:r w:rsidR="00590C10">
        <w:rPr>
          <w:rFonts w:asciiTheme="minorHAnsi" w:eastAsia="SimSun" w:hAnsiTheme="minorHAnsi"/>
          <w:szCs w:val="20"/>
        </w:rPr>
        <w:t>.</w:t>
      </w:r>
      <w:r w:rsidR="00756721">
        <w:rPr>
          <w:rFonts w:asciiTheme="minorHAnsi" w:eastAsia="SimSun" w:hAnsiTheme="minorHAnsi"/>
          <w:szCs w:val="20"/>
        </w:rPr>
        <w:t xml:space="preserve"> </w:t>
      </w:r>
    </w:p>
    <w:p w14:paraId="570D3352" w14:textId="2165757B" w:rsidR="00190AD8" w:rsidRPr="002C663B" w:rsidRDefault="00190AD8" w:rsidP="00190AD8">
      <w:pPr>
        <w:spacing w:before="40" w:after="0" w:line="240" w:lineRule="auto"/>
        <w:ind w:left="2835" w:hanging="2835"/>
        <w:jc w:val="both"/>
        <w:rPr>
          <w:rFonts w:asciiTheme="minorHAnsi" w:eastAsia="SimSun" w:hAnsiTheme="minorHAnsi"/>
          <w:szCs w:val="20"/>
        </w:rPr>
      </w:pPr>
      <w:r>
        <w:rPr>
          <w:rFonts w:asciiTheme="minorHAnsi" w:eastAsia="SimSun" w:hAnsiTheme="minorHAnsi"/>
          <w:szCs w:val="20"/>
        </w:rPr>
        <w:tab/>
      </w:r>
      <w:r w:rsidRPr="00190AD8">
        <w:rPr>
          <w:rFonts w:asciiTheme="minorHAnsi" w:eastAsia="SimSun" w:hAnsiTheme="minorHAnsi"/>
          <w:szCs w:val="20"/>
        </w:rPr>
        <w:t xml:space="preserve">Prognostic value of </w:t>
      </w:r>
      <w:r>
        <w:rPr>
          <w:rFonts w:asciiTheme="minorHAnsi" w:eastAsia="SimSun" w:hAnsiTheme="minorHAnsi"/>
          <w:szCs w:val="20"/>
        </w:rPr>
        <w:t xml:space="preserve">DBT in </w:t>
      </w:r>
      <w:r w:rsidRPr="00190AD8">
        <w:rPr>
          <w:rFonts w:asciiTheme="minorHAnsi" w:eastAsia="SimSun" w:hAnsiTheme="minorHAnsi"/>
          <w:szCs w:val="20"/>
        </w:rPr>
        <w:t>detecting different types of abnormalities, e.g. architectural distortions, focal asymmetries, micro-calcifications and solid masses</w:t>
      </w:r>
      <w:r w:rsidR="00590C10">
        <w:rPr>
          <w:rFonts w:asciiTheme="minorHAnsi" w:eastAsia="SimSun" w:hAnsiTheme="minorHAnsi"/>
          <w:szCs w:val="20"/>
        </w:rPr>
        <w:t>.</w:t>
      </w:r>
    </w:p>
    <w:p w14:paraId="6BFEF67F" w14:textId="7A2AA30C" w:rsidR="0000434B" w:rsidRDefault="00B35083" w:rsidP="00CE3738">
      <w:pPr>
        <w:spacing w:before="40" w:after="0" w:line="240" w:lineRule="auto"/>
        <w:ind w:left="2835" w:hanging="2835"/>
        <w:jc w:val="both"/>
        <w:rPr>
          <w:rFonts w:asciiTheme="minorHAnsi" w:eastAsia="SimSun" w:hAnsiTheme="minorHAnsi"/>
          <w:szCs w:val="20"/>
        </w:rPr>
      </w:pPr>
      <w:r w:rsidRPr="002C663B">
        <w:rPr>
          <w:rFonts w:asciiTheme="minorHAnsi" w:eastAsia="SimSun" w:hAnsiTheme="minorHAnsi"/>
          <w:i/>
          <w:szCs w:val="20"/>
        </w:rPr>
        <w:t>Clinical utility</w:t>
      </w:r>
      <w:r w:rsidRPr="007A0CF6">
        <w:rPr>
          <w:rFonts w:asciiTheme="minorHAnsi" w:eastAsia="SimSun" w:hAnsiTheme="minorHAnsi"/>
          <w:i/>
          <w:szCs w:val="20"/>
        </w:rPr>
        <w:tab/>
      </w:r>
      <w:r w:rsidRPr="001E7DB2">
        <w:rPr>
          <w:rFonts w:asciiTheme="minorHAnsi" w:eastAsia="SimSun" w:hAnsiTheme="minorHAnsi"/>
          <w:szCs w:val="20"/>
        </w:rPr>
        <w:t>Percent c</w:t>
      </w:r>
      <w:r w:rsidRPr="007A0CF6">
        <w:rPr>
          <w:rFonts w:asciiTheme="minorHAnsi" w:eastAsia="SimSun" w:hAnsiTheme="minorHAnsi"/>
          <w:szCs w:val="20"/>
        </w:rPr>
        <w:t xml:space="preserve">hange in management plan as a result of </w:t>
      </w:r>
      <w:r w:rsidR="00756721">
        <w:rPr>
          <w:rFonts w:asciiTheme="minorHAnsi" w:eastAsia="SimSun" w:hAnsiTheme="minorHAnsi"/>
          <w:szCs w:val="20"/>
        </w:rPr>
        <w:t xml:space="preserve">earlier detection of cancer by </w:t>
      </w:r>
      <w:r>
        <w:rPr>
          <w:rFonts w:asciiTheme="minorHAnsi" w:eastAsia="SimSun" w:hAnsiTheme="minorHAnsi"/>
          <w:szCs w:val="20"/>
        </w:rPr>
        <w:t>DBT</w:t>
      </w:r>
      <w:r w:rsidR="0010755F">
        <w:rPr>
          <w:rFonts w:asciiTheme="minorHAnsi" w:eastAsia="SimSun" w:hAnsiTheme="minorHAnsi"/>
          <w:szCs w:val="20"/>
        </w:rPr>
        <w:t>, change in treatment due to a reduction in false positive or inconclusive results</w:t>
      </w:r>
      <w:r w:rsidR="002A0564">
        <w:rPr>
          <w:rFonts w:asciiTheme="minorHAnsi" w:eastAsia="SimSun" w:hAnsiTheme="minorHAnsi"/>
          <w:szCs w:val="20"/>
        </w:rPr>
        <w:t xml:space="preserve">, </w:t>
      </w:r>
      <w:r w:rsidR="002A0564" w:rsidRPr="002A0564">
        <w:rPr>
          <w:rFonts w:asciiTheme="minorHAnsi" w:eastAsia="SimSun" w:hAnsiTheme="minorHAnsi"/>
          <w:szCs w:val="20"/>
        </w:rPr>
        <w:t xml:space="preserve">risk of ‘over-diagnosis’ (e.g., benign conditions or </w:t>
      </w:r>
      <w:r w:rsidR="002A0564">
        <w:rPr>
          <w:rFonts w:asciiTheme="minorHAnsi" w:eastAsia="SimSun" w:hAnsiTheme="minorHAnsi"/>
          <w:szCs w:val="20"/>
        </w:rPr>
        <w:t>d</w:t>
      </w:r>
      <w:r w:rsidR="002A0564" w:rsidRPr="002A0564">
        <w:rPr>
          <w:rFonts w:asciiTheme="minorHAnsi" w:eastAsia="SimSun" w:hAnsiTheme="minorHAnsi"/>
          <w:szCs w:val="20"/>
        </w:rPr>
        <w:t>uctal carcinoma in situ</w:t>
      </w:r>
      <w:r w:rsidR="002A0564">
        <w:rPr>
          <w:rFonts w:asciiTheme="minorHAnsi" w:eastAsia="SimSun" w:hAnsiTheme="minorHAnsi"/>
          <w:szCs w:val="20"/>
        </w:rPr>
        <w:t xml:space="preserve"> being</w:t>
      </w:r>
      <w:r w:rsidR="002A0564" w:rsidRPr="002A0564">
        <w:rPr>
          <w:rFonts w:asciiTheme="minorHAnsi" w:eastAsia="SimSun" w:hAnsiTheme="minorHAnsi"/>
          <w:szCs w:val="20"/>
        </w:rPr>
        <w:t xml:space="preserve"> misdiagnosed as invasive breast cancer)</w:t>
      </w:r>
      <w:r w:rsidRPr="007A0CF6">
        <w:rPr>
          <w:rFonts w:asciiTheme="minorHAnsi" w:eastAsia="SimSun" w:hAnsiTheme="minorHAnsi"/>
          <w:szCs w:val="20"/>
        </w:rPr>
        <w:t xml:space="preserve">. </w:t>
      </w:r>
    </w:p>
    <w:p w14:paraId="2F434D64" w14:textId="77777777" w:rsidR="00B35083" w:rsidRPr="007A0CF6" w:rsidRDefault="0000434B" w:rsidP="00CE3738">
      <w:pPr>
        <w:spacing w:before="40" w:after="0" w:line="240" w:lineRule="auto"/>
        <w:ind w:left="2835" w:hanging="2835"/>
        <w:jc w:val="both"/>
        <w:rPr>
          <w:rFonts w:asciiTheme="minorHAnsi" w:eastAsia="SimSun" w:hAnsiTheme="minorHAnsi"/>
          <w:szCs w:val="20"/>
        </w:rPr>
      </w:pPr>
      <w:r>
        <w:rPr>
          <w:rFonts w:asciiTheme="minorHAnsi" w:eastAsia="SimSun" w:hAnsiTheme="minorHAnsi"/>
          <w:i/>
          <w:szCs w:val="20"/>
        </w:rPr>
        <w:lastRenderedPageBreak/>
        <w:tab/>
      </w:r>
      <w:r w:rsidR="00B35083" w:rsidRPr="007A0CF6">
        <w:rPr>
          <w:rFonts w:asciiTheme="minorHAnsi" w:eastAsia="SimSun" w:hAnsiTheme="minorHAnsi"/>
          <w:szCs w:val="20"/>
        </w:rPr>
        <w:t xml:space="preserve">It should be noted that some patients already </w:t>
      </w:r>
      <w:r w:rsidR="00756721">
        <w:rPr>
          <w:rFonts w:asciiTheme="minorHAnsi" w:eastAsia="SimSun" w:hAnsiTheme="minorHAnsi"/>
          <w:szCs w:val="20"/>
        </w:rPr>
        <w:t>undergo DBT</w:t>
      </w:r>
      <w:r w:rsidR="00B35083" w:rsidRPr="007A0CF6">
        <w:rPr>
          <w:rFonts w:asciiTheme="minorHAnsi" w:eastAsia="SimSun" w:hAnsiTheme="minorHAnsi"/>
          <w:szCs w:val="20"/>
        </w:rPr>
        <w:t xml:space="preserve"> and there may be no change i</w:t>
      </w:r>
      <w:r w:rsidR="00B35083">
        <w:rPr>
          <w:rFonts w:asciiTheme="minorHAnsi" w:eastAsia="SimSun" w:hAnsiTheme="minorHAnsi"/>
          <w:szCs w:val="20"/>
        </w:rPr>
        <w:t>n management outcomes to assess</w:t>
      </w:r>
      <w:r w:rsidR="001A5CBA">
        <w:rPr>
          <w:rFonts w:asciiTheme="minorHAnsi" w:eastAsia="SimSun" w:hAnsiTheme="minorHAnsi"/>
          <w:szCs w:val="20"/>
        </w:rPr>
        <w:t>.</w:t>
      </w:r>
    </w:p>
    <w:p w14:paraId="43FCB47E" w14:textId="2E794EA0" w:rsidR="004B469F" w:rsidRPr="004B469F" w:rsidRDefault="00B35083" w:rsidP="00CE3738">
      <w:pPr>
        <w:spacing w:before="40" w:after="0" w:line="240" w:lineRule="auto"/>
        <w:ind w:left="2835" w:hanging="2835"/>
        <w:jc w:val="both"/>
        <w:rPr>
          <w:rFonts w:asciiTheme="minorHAnsi" w:eastAsia="SimSun" w:hAnsiTheme="minorHAnsi" w:cs="Tahoma"/>
          <w:szCs w:val="20"/>
          <w:lang w:eastAsia="zh-CN"/>
        </w:rPr>
      </w:pPr>
      <w:r w:rsidRPr="007A0CF6">
        <w:rPr>
          <w:i/>
        </w:rPr>
        <w:t>Therapeutic effectiveness</w:t>
      </w:r>
      <w:r w:rsidRPr="007A0CF6">
        <w:rPr>
          <w:i/>
        </w:rPr>
        <w:tab/>
      </w:r>
      <w:r w:rsidRPr="00B35083">
        <w:t>O</w:t>
      </w:r>
      <w:r w:rsidRPr="00B35083">
        <w:rPr>
          <w:rFonts w:asciiTheme="minorHAnsi" w:eastAsia="SimSun" w:hAnsiTheme="minorHAnsi" w:cs="Tahoma"/>
          <w:szCs w:val="20"/>
          <w:lang w:eastAsia="zh-CN"/>
        </w:rPr>
        <w:t>ve</w:t>
      </w:r>
      <w:r w:rsidRPr="007A0CF6">
        <w:rPr>
          <w:rFonts w:asciiTheme="minorHAnsi" w:eastAsia="SimSun" w:hAnsiTheme="minorHAnsi" w:cs="Tahoma"/>
          <w:szCs w:val="20"/>
          <w:lang w:eastAsia="zh-CN"/>
        </w:rPr>
        <w:t>rall survival</w:t>
      </w:r>
      <w:r w:rsidR="00756721">
        <w:rPr>
          <w:rFonts w:asciiTheme="minorHAnsi" w:eastAsia="SimSun" w:hAnsiTheme="minorHAnsi" w:cs="Tahoma"/>
          <w:szCs w:val="20"/>
          <w:lang w:eastAsia="zh-CN"/>
        </w:rPr>
        <w:t xml:space="preserve"> </w:t>
      </w:r>
      <w:r w:rsidR="001A5CBA">
        <w:rPr>
          <w:rFonts w:asciiTheme="minorHAnsi" w:eastAsia="SimSun" w:hAnsiTheme="minorHAnsi" w:cs="Tahoma"/>
          <w:szCs w:val="20"/>
          <w:lang w:eastAsia="zh-CN"/>
        </w:rPr>
        <w:t xml:space="preserve">and quality of life </w:t>
      </w:r>
      <w:r w:rsidR="00756721">
        <w:rPr>
          <w:rFonts w:asciiTheme="minorHAnsi" w:eastAsia="SimSun" w:hAnsiTheme="minorHAnsi" w:cs="Tahoma"/>
          <w:szCs w:val="20"/>
          <w:lang w:eastAsia="zh-CN"/>
        </w:rPr>
        <w:t>due to earlier detection of malignancy</w:t>
      </w:r>
      <w:r w:rsidR="001A5CBA" w:rsidRPr="001A5CBA">
        <w:rPr>
          <w:rFonts w:asciiTheme="minorHAnsi" w:eastAsia="SimSun" w:hAnsiTheme="minorHAnsi" w:cs="Tahoma"/>
          <w:szCs w:val="20"/>
          <w:lang w:eastAsia="zh-CN"/>
        </w:rPr>
        <w:t xml:space="preserve"> </w:t>
      </w:r>
      <w:r w:rsidR="001A5CBA">
        <w:rPr>
          <w:rFonts w:asciiTheme="minorHAnsi" w:eastAsia="SimSun" w:hAnsiTheme="minorHAnsi" w:cs="Tahoma"/>
          <w:szCs w:val="20"/>
          <w:lang w:eastAsia="zh-CN"/>
        </w:rPr>
        <w:t>(false negative</w:t>
      </w:r>
      <w:r w:rsidR="007C2F12">
        <w:rPr>
          <w:rFonts w:asciiTheme="minorHAnsi" w:eastAsia="SimSun" w:hAnsiTheme="minorHAnsi" w:cs="Tahoma"/>
          <w:szCs w:val="20"/>
          <w:lang w:eastAsia="zh-CN"/>
        </w:rPr>
        <w:t xml:space="preserve"> rate</w:t>
      </w:r>
      <w:r w:rsidR="001A5CBA">
        <w:rPr>
          <w:rFonts w:asciiTheme="minorHAnsi" w:eastAsia="SimSun" w:hAnsiTheme="minorHAnsi" w:cs="Tahoma"/>
          <w:szCs w:val="20"/>
          <w:lang w:eastAsia="zh-CN"/>
        </w:rPr>
        <w:t>)</w:t>
      </w:r>
      <w:r w:rsidRPr="007A0CF6">
        <w:rPr>
          <w:rFonts w:asciiTheme="minorHAnsi" w:eastAsia="SimSun" w:hAnsiTheme="minorHAnsi" w:cs="Tahoma"/>
          <w:szCs w:val="20"/>
          <w:lang w:eastAsia="zh-CN"/>
        </w:rPr>
        <w:t xml:space="preserve">, </w:t>
      </w:r>
      <w:r>
        <w:rPr>
          <w:rFonts w:asciiTheme="minorHAnsi" w:eastAsia="SimSun" w:hAnsiTheme="minorHAnsi" w:cs="Tahoma"/>
          <w:szCs w:val="20"/>
          <w:lang w:eastAsia="zh-CN"/>
        </w:rPr>
        <w:t>number of biopsies and/or surgeries avoided</w:t>
      </w:r>
      <w:r w:rsidR="001A5CBA">
        <w:rPr>
          <w:rFonts w:asciiTheme="minorHAnsi" w:eastAsia="SimSun" w:hAnsiTheme="minorHAnsi" w:cs="Tahoma"/>
          <w:szCs w:val="20"/>
          <w:lang w:eastAsia="zh-CN"/>
        </w:rPr>
        <w:t>,</w:t>
      </w:r>
      <w:r>
        <w:rPr>
          <w:rFonts w:asciiTheme="minorHAnsi" w:eastAsia="SimSun" w:hAnsiTheme="minorHAnsi" w:cs="Tahoma"/>
          <w:szCs w:val="20"/>
          <w:lang w:eastAsia="zh-CN"/>
        </w:rPr>
        <w:t xml:space="preserve"> </w:t>
      </w:r>
      <w:r w:rsidR="007F44E1">
        <w:rPr>
          <w:rFonts w:asciiTheme="minorHAnsi" w:eastAsia="SimSun" w:hAnsiTheme="minorHAnsi" w:cs="Tahoma"/>
          <w:szCs w:val="20"/>
          <w:lang w:eastAsia="zh-CN"/>
        </w:rPr>
        <w:t xml:space="preserve">number of </w:t>
      </w:r>
      <w:r w:rsidR="00756721">
        <w:rPr>
          <w:rFonts w:asciiTheme="minorHAnsi" w:eastAsia="SimSun" w:hAnsiTheme="minorHAnsi" w:cs="Tahoma"/>
          <w:szCs w:val="20"/>
          <w:lang w:eastAsia="zh-CN"/>
        </w:rPr>
        <w:t>unnecessary</w:t>
      </w:r>
      <w:r w:rsidR="007F44E1">
        <w:rPr>
          <w:rFonts w:asciiTheme="minorHAnsi" w:eastAsia="SimSun" w:hAnsiTheme="minorHAnsi" w:cs="Tahoma"/>
          <w:szCs w:val="20"/>
          <w:lang w:eastAsia="zh-CN"/>
        </w:rPr>
        <w:t xml:space="preserve"> workups of benign tumours </w:t>
      </w:r>
      <w:r w:rsidR="001A5CBA">
        <w:rPr>
          <w:rFonts w:asciiTheme="minorHAnsi" w:eastAsia="SimSun" w:hAnsiTheme="minorHAnsi" w:cs="Tahoma"/>
          <w:szCs w:val="20"/>
          <w:lang w:eastAsia="zh-CN"/>
        </w:rPr>
        <w:t xml:space="preserve">and </w:t>
      </w:r>
      <w:r w:rsidR="008254A4">
        <w:rPr>
          <w:rFonts w:asciiTheme="minorHAnsi" w:eastAsia="SimSun" w:hAnsiTheme="minorHAnsi" w:cs="Tahoma"/>
          <w:szCs w:val="20"/>
          <w:lang w:eastAsia="zh-CN"/>
        </w:rPr>
        <w:t xml:space="preserve">patient </w:t>
      </w:r>
      <w:r w:rsidR="001A5CBA" w:rsidRPr="00B35E76">
        <w:rPr>
          <w:rFonts w:asciiTheme="minorHAnsi" w:eastAsia="SimSun" w:hAnsiTheme="minorHAnsi" w:cs="Tahoma"/>
          <w:szCs w:val="20"/>
          <w:lang w:eastAsia="zh-CN"/>
        </w:rPr>
        <w:t xml:space="preserve">anxiety </w:t>
      </w:r>
      <w:r>
        <w:rPr>
          <w:rFonts w:asciiTheme="minorHAnsi" w:eastAsia="SimSun" w:hAnsiTheme="minorHAnsi" w:cs="Tahoma"/>
          <w:szCs w:val="20"/>
          <w:lang w:eastAsia="zh-CN"/>
        </w:rPr>
        <w:t>(false positive</w:t>
      </w:r>
      <w:r w:rsidR="007C2F12">
        <w:rPr>
          <w:rFonts w:asciiTheme="minorHAnsi" w:eastAsia="SimSun" w:hAnsiTheme="minorHAnsi" w:cs="Tahoma"/>
          <w:szCs w:val="20"/>
          <w:lang w:eastAsia="zh-CN"/>
        </w:rPr>
        <w:t xml:space="preserve"> rate</w:t>
      </w:r>
      <w:r>
        <w:rPr>
          <w:rFonts w:asciiTheme="minorHAnsi" w:eastAsia="SimSun" w:hAnsiTheme="minorHAnsi" w:cs="Tahoma"/>
          <w:szCs w:val="20"/>
          <w:lang w:eastAsia="zh-CN"/>
        </w:rPr>
        <w:t xml:space="preserve">), </w:t>
      </w:r>
      <w:r w:rsidR="0010755F">
        <w:rPr>
          <w:rFonts w:asciiTheme="minorHAnsi" w:eastAsia="SimSun" w:hAnsiTheme="minorHAnsi" w:cs="Tahoma"/>
          <w:szCs w:val="20"/>
          <w:lang w:eastAsia="zh-CN"/>
        </w:rPr>
        <w:t xml:space="preserve">number of patients </w:t>
      </w:r>
      <w:r w:rsidR="00E37281">
        <w:rPr>
          <w:rFonts w:asciiTheme="minorHAnsi" w:eastAsia="SimSun" w:hAnsiTheme="minorHAnsi" w:cs="Tahoma"/>
          <w:szCs w:val="20"/>
          <w:lang w:eastAsia="zh-CN"/>
        </w:rPr>
        <w:t xml:space="preserve">avoiding </w:t>
      </w:r>
      <w:r w:rsidR="004B469F" w:rsidRPr="004B469F">
        <w:rPr>
          <w:rFonts w:asciiTheme="minorHAnsi" w:eastAsia="SimSun" w:hAnsiTheme="minorHAnsi" w:cs="Tahoma"/>
          <w:szCs w:val="20"/>
          <w:lang w:eastAsia="zh-CN"/>
        </w:rPr>
        <w:t xml:space="preserve">coned compression views </w:t>
      </w:r>
      <w:r w:rsidR="004B469F">
        <w:rPr>
          <w:rFonts w:asciiTheme="minorHAnsi" w:eastAsia="SimSun" w:hAnsiTheme="minorHAnsi" w:cs="Tahoma"/>
          <w:szCs w:val="20"/>
          <w:lang w:eastAsia="zh-CN"/>
        </w:rPr>
        <w:t xml:space="preserve">and/or other </w:t>
      </w:r>
      <w:r w:rsidR="0010755F">
        <w:rPr>
          <w:rFonts w:asciiTheme="minorHAnsi" w:eastAsia="SimSun" w:hAnsiTheme="minorHAnsi" w:cs="Tahoma"/>
          <w:szCs w:val="20"/>
          <w:lang w:eastAsia="zh-CN"/>
        </w:rPr>
        <w:t>additional imaging tests (inconclusive results)</w:t>
      </w:r>
      <w:r w:rsidR="00B35E76">
        <w:rPr>
          <w:rFonts w:asciiTheme="minorHAnsi" w:eastAsia="SimSun" w:hAnsiTheme="minorHAnsi" w:cs="Tahoma"/>
          <w:szCs w:val="20"/>
          <w:lang w:eastAsia="zh-CN"/>
        </w:rPr>
        <w:t>.</w:t>
      </w:r>
    </w:p>
    <w:p w14:paraId="50A52455" w14:textId="77777777" w:rsidR="00B35083" w:rsidRPr="007A0CF6" w:rsidRDefault="00B35083" w:rsidP="00CE3738">
      <w:pPr>
        <w:keepNext/>
        <w:ind w:left="2835" w:hanging="2835"/>
        <w:rPr>
          <w:i/>
          <w:u w:val="single"/>
        </w:rPr>
      </w:pPr>
      <w:r w:rsidRPr="007A0CF6">
        <w:rPr>
          <w:i/>
          <w:u w:val="single"/>
        </w:rPr>
        <w:t>Healthcare system</w:t>
      </w:r>
    </w:p>
    <w:p w14:paraId="6A6FB38F" w14:textId="4240B406" w:rsidR="00B35083" w:rsidRPr="007A0CF6" w:rsidRDefault="00B35083" w:rsidP="00CE3738">
      <w:pPr>
        <w:spacing w:before="40" w:after="0" w:line="240" w:lineRule="auto"/>
        <w:ind w:left="2835" w:hanging="2835"/>
        <w:jc w:val="both"/>
        <w:rPr>
          <w:rFonts w:asciiTheme="minorHAnsi" w:eastAsia="SimSun" w:hAnsiTheme="minorHAnsi" w:cs="Tahoma"/>
          <w:szCs w:val="20"/>
          <w:lang w:eastAsia="zh-CN"/>
        </w:rPr>
      </w:pPr>
      <w:r w:rsidRPr="007A0CF6">
        <w:rPr>
          <w:rFonts w:asciiTheme="minorHAnsi" w:eastAsia="SimSun" w:hAnsiTheme="minorHAnsi"/>
          <w:i/>
          <w:szCs w:val="20"/>
        </w:rPr>
        <w:t>Cost-effectiveness</w:t>
      </w:r>
      <w:r w:rsidRPr="007A0CF6">
        <w:rPr>
          <w:rFonts w:asciiTheme="minorHAnsi" w:eastAsia="SimSun" w:hAnsiTheme="minorHAnsi"/>
          <w:i/>
          <w:szCs w:val="20"/>
        </w:rPr>
        <w:tab/>
      </w:r>
      <w:r w:rsidRPr="007A0CF6">
        <w:rPr>
          <w:rFonts w:asciiTheme="minorHAnsi" w:eastAsia="SimSun" w:hAnsiTheme="minorHAnsi" w:cs="Tahoma"/>
          <w:szCs w:val="20"/>
          <w:lang w:eastAsia="zh-CN"/>
        </w:rPr>
        <w:t>Cost, cost per life year gained, cost per quality adjusted life year or disability adjusted life year, incremental cost-effectiveness ratio, cost per case identified</w:t>
      </w:r>
      <w:r w:rsidR="0084342C">
        <w:rPr>
          <w:rFonts w:asciiTheme="minorHAnsi" w:eastAsia="SimSun" w:hAnsiTheme="minorHAnsi" w:cs="Tahoma"/>
          <w:szCs w:val="20"/>
          <w:lang w:eastAsia="zh-CN"/>
        </w:rPr>
        <w:t xml:space="preserve">, </w:t>
      </w:r>
      <w:r w:rsidR="0084342C" w:rsidRPr="0084342C">
        <w:rPr>
          <w:rFonts w:asciiTheme="minorHAnsi" w:eastAsia="SimSun" w:hAnsiTheme="minorHAnsi" w:cs="Tahoma"/>
          <w:szCs w:val="20"/>
          <w:lang w:eastAsia="zh-CN"/>
        </w:rPr>
        <w:t>cost per case avoided</w:t>
      </w:r>
      <w:r w:rsidR="00590C10">
        <w:rPr>
          <w:rFonts w:asciiTheme="minorHAnsi" w:eastAsia="SimSun" w:hAnsiTheme="minorHAnsi" w:cs="Tahoma"/>
          <w:szCs w:val="20"/>
          <w:lang w:eastAsia="zh-CN"/>
        </w:rPr>
        <w:t>.</w:t>
      </w:r>
    </w:p>
    <w:p w14:paraId="1282845A" w14:textId="009A8082" w:rsidR="0084342C" w:rsidRPr="007A0CF6" w:rsidRDefault="00B35083" w:rsidP="0084342C">
      <w:pPr>
        <w:spacing w:before="40" w:line="240" w:lineRule="auto"/>
        <w:ind w:left="2835" w:hanging="2835"/>
        <w:jc w:val="both"/>
        <w:rPr>
          <w:rFonts w:asciiTheme="minorHAnsi" w:eastAsia="SimSun" w:hAnsiTheme="minorHAnsi"/>
          <w:szCs w:val="20"/>
        </w:rPr>
      </w:pPr>
      <w:r w:rsidRPr="007A0CF6">
        <w:rPr>
          <w:rFonts w:asciiTheme="minorHAnsi" w:eastAsia="SimSun" w:hAnsiTheme="minorHAnsi"/>
          <w:i/>
          <w:szCs w:val="20"/>
        </w:rPr>
        <w:t>Financial implications</w:t>
      </w:r>
      <w:r w:rsidRPr="007A0CF6">
        <w:rPr>
          <w:rFonts w:asciiTheme="minorHAnsi" w:eastAsia="SimSun" w:hAnsiTheme="minorHAnsi"/>
          <w:i/>
          <w:szCs w:val="20"/>
        </w:rPr>
        <w:tab/>
      </w:r>
      <w:r w:rsidRPr="007A0CF6">
        <w:rPr>
          <w:rFonts w:asciiTheme="minorHAnsi" w:eastAsia="SimSun" w:hAnsiTheme="minorHAnsi"/>
          <w:szCs w:val="20"/>
        </w:rPr>
        <w:t xml:space="preserve">Number of patients tested, number of patients </w:t>
      </w:r>
      <w:r w:rsidR="00FA4F25">
        <w:rPr>
          <w:rFonts w:asciiTheme="minorHAnsi" w:eastAsia="SimSun" w:hAnsiTheme="minorHAnsi"/>
          <w:szCs w:val="20"/>
        </w:rPr>
        <w:t>recalled for repeat testing</w:t>
      </w:r>
      <w:r w:rsidRPr="007A0CF6">
        <w:rPr>
          <w:rFonts w:asciiTheme="minorHAnsi" w:eastAsia="SimSun" w:hAnsiTheme="minorHAnsi"/>
          <w:szCs w:val="20"/>
        </w:rPr>
        <w:t xml:space="preserve">, </w:t>
      </w:r>
      <w:r w:rsidR="007F44E1">
        <w:rPr>
          <w:rFonts w:asciiTheme="minorHAnsi" w:eastAsia="SimSun" w:hAnsiTheme="minorHAnsi"/>
          <w:szCs w:val="20"/>
        </w:rPr>
        <w:t>number of additional patients treated earlier</w:t>
      </w:r>
      <w:r w:rsidR="00590C10">
        <w:rPr>
          <w:rFonts w:asciiTheme="minorHAnsi" w:eastAsia="SimSun" w:hAnsiTheme="minorHAnsi"/>
          <w:szCs w:val="20"/>
        </w:rPr>
        <w:t>.</w:t>
      </w:r>
    </w:p>
    <w:p w14:paraId="24483E71" w14:textId="77777777" w:rsidR="00896845" w:rsidRDefault="00896845" w:rsidP="00556426">
      <w:pPr>
        <w:pStyle w:val="Heading2"/>
      </w:pPr>
      <w:r w:rsidRPr="00896845">
        <w:t>Current</w:t>
      </w:r>
      <w:r>
        <w:t xml:space="preserve"> </w:t>
      </w:r>
      <w:r w:rsidR="007A6E20">
        <w:t xml:space="preserve">and proposed </w:t>
      </w:r>
      <w:r>
        <w:t>clinical</w:t>
      </w:r>
      <w:r w:rsidRPr="00896845">
        <w:t xml:space="preserve"> management</w:t>
      </w:r>
      <w:r>
        <w:t xml:space="preserve"> algorithm</w:t>
      </w:r>
      <w:r w:rsidR="002B3338">
        <w:t xml:space="preserve"> for identified population</w:t>
      </w:r>
    </w:p>
    <w:p w14:paraId="02904920" w14:textId="0F68324D" w:rsidR="00AC1C52" w:rsidRDefault="008A1266" w:rsidP="00BD7E43">
      <w:pPr>
        <w:spacing w:before="240"/>
        <w:jc w:val="both"/>
      </w:pPr>
      <w:r>
        <w:t>These clinical management pathways were constructed based on expert opinion and the Cancer Australia guide titled “</w:t>
      </w:r>
      <w:r w:rsidRPr="001A6332">
        <w:t>'Investigation of a new breast symptom - a guide for general practitioners</w:t>
      </w:r>
      <w:r>
        <w:t xml:space="preserve">” </w:t>
      </w:r>
      <w:r>
        <w:fldChar w:fldCharType="begin"/>
      </w:r>
      <w:r>
        <w:instrText xml:space="preserve"> ADDIN EN.CITE &lt;EndNote&gt;&lt;Cite&gt;&lt;Author&gt;Cancer Australia&lt;/Author&gt;&lt;Year&gt;2017&lt;/Year&gt;&lt;RecNum&gt;39&lt;/RecNum&gt;&lt;DisplayText&gt;(Cancer Australia 2017)&lt;/DisplayText&gt;&lt;record&gt;&lt;rec-number&gt;39&lt;/rec-number&gt;&lt;foreign-keys&gt;&lt;key app="EN" db-id="0wdaf0td1x22xgepa2f5tp9fpffxfszvdww0" timestamp="1551837583"&gt;39&lt;/key&gt;&lt;/foreign-keys&gt;&lt;ref-type name="Catalog"&gt;8&lt;/ref-type&gt;&lt;contributors&gt;&lt;authors&gt;&lt;author&gt;Cancer Australia,&lt;/author&gt;&lt;/authors&gt;&lt;/contributors&gt;&lt;titles&gt;&lt;title&gt;Investigation of a new breast symptom - a guide for general practitioners&lt;/title&gt;&lt;/titles&gt;&lt;dates&gt;&lt;year&gt;2017&lt;/year&gt;&lt;/dates&gt;&lt;pub-location&gt;Canberra, ACT&lt;/pub-location&gt;&lt;publisher&gt;Australian Government&lt;/publisher&gt;&lt;urls&gt;&lt;related-urls&gt;&lt;url&gt;https://nbocc.org.au/publications-and-resources/cancer-australia-publications/investigation-new-breast-symptom-guide-general-practitioners&lt;/url&gt;&lt;/related-urls&gt;&lt;/urls&gt;&lt;/record&gt;&lt;/Cite&gt;&lt;/EndNote&gt;</w:instrText>
      </w:r>
      <w:r>
        <w:fldChar w:fldCharType="separate"/>
      </w:r>
      <w:r>
        <w:rPr>
          <w:noProof/>
        </w:rPr>
        <w:t>(Cancer Australia 2017)</w:t>
      </w:r>
      <w:r>
        <w:fldChar w:fldCharType="end"/>
      </w:r>
      <w:r>
        <w:t xml:space="preserve">. </w:t>
      </w:r>
      <w:r w:rsidR="00AC1C52" w:rsidRPr="00AC1C52">
        <w:t>The</w:t>
      </w:r>
      <w:r w:rsidR="00AC1C52">
        <w:t xml:space="preserve"> </w:t>
      </w:r>
      <w:r w:rsidR="00AC1C52" w:rsidRPr="00AC1C52">
        <w:t xml:space="preserve">clinical management pathways </w:t>
      </w:r>
      <w:r w:rsidR="00AC1C52">
        <w:t>are based on the</w:t>
      </w:r>
      <w:r w:rsidR="00AC1C52" w:rsidRPr="00AC1C52">
        <w:t xml:space="preserve"> ‘triple test’, which </w:t>
      </w:r>
      <w:r w:rsidR="00AC1C52">
        <w:t>takes into account the</w:t>
      </w:r>
      <w:r w:rsidR="00AC1C52" w:rsidRPr="00AC1C52">
        <w:t xml:space="preserve"> clinical exam</w:t>
      </w:r>
      <w:r w:rsidR="00BD7E43">
        <w:t xml:space="preserve"> (including </w:t>
      </w:r>
      <w:r w:rsidR="00BD7E43" w:rsidRPr="00AC1C52">
        <w:t>personal and family history</w:t>
      </w:r>
      <w:r w:rsidR="00BD7E43">
        <w:t>)</w:t>
      </w:r>
      <w:r w:rsidR="001A6332">
        <w:t>,</w:t>
      </w:r>
      <w:r w:rsidR="00AC1C52" w:rsidRPr="00AC1C52">
        <w:t xml:space="preserve"> </w:t>
      </w:r>
      <w:r w:rsidR="00AC1C52">
        <w:t>the diagnostic imaging</w:t>
      </w:r>
      <w:r w:rsidR="006D5434">
        <w:t xml:space="preserve"> (mammography and/or ultrasound</w:t>
      </w:r>
      <w:r w:rsidR="0057331B">
        <w:t xml:space="preserve"> or MRI</w:t>
      </w:r>
      <w:r w:rsidR="006D5434">
        <w:t>)</w:t>
      </w:r>
      <w:r w:rsidR="00AC1C52">
        <w:t xml:space="preserve"> </w:t>
      </w:r>
      <w:r w:rsidR="00BD7E43">
        <w:t xml:space="preserve">result </w:t>
      </w:r>
      <w:r w:rsidR="001A6332" w:rsidRPr="00AC1C52">
        <w:t>and</w:t>
      </w:r>
      <w:r w:rsidR="001A6332">
        <w:t xml:space="preserve"> FNA or core biopsy result</w:t>
      </w:r>
      <w:r w:rsidR="00A371CC">
        <w:t xml:space="preserve">. </w:t>
      </w:r>
      <w:r w:rsidR="00AC1C52">
        <w:t xml:space="preserve">The changes in the proposed pathway compared to the current pathway all result from a change in the diagnostic imaging modality from 2D </w:t>
      </w:r>
      <w:r w:rsidR="001A6332">
        <w:t xml:space="preserve">DM </w:t>
      </w:r>
      <w:r w:rsidR="00AC1C52">
        <w:t xml:space="preserve">to </w:t>
      </w:r>
      <w:r w:rsidR="001A6332">
        <w:t>DBT plus 2D imaging</w:t>
      </w:r>
      <w:r w:rsidR="00AC1C52">
        <w:t>.</w:t>
      </w:r>
    </w:p>
    <w:p w14:paraId="7451FC75" w14:textId="7A1DCBCC" w:rsidR="00DA5936" w:rsidRDefault="00DA5936" w:rsidP="00DA5936">
      <w:pPr>
        <w:jc w:val="both"/>
      </w:pPr>
      <w:r>
        <w:t xml:space="preserve">In the proposed clinical management pathways for all three populations, DBT </w:t>
      </w:r>
      <w:r w:rsidR="001A6332">
        <w:t>plus 2D imaging</w:t>
      </w:r>
      <w:r>
        <w:t xml:space="preserve"> would replace 2D DM </w:t>
      </w:r>
      <w:r w:rsidRPr="00211F41">
        <w:t>alone</w:t>
      </w:r>
      <w:r w:rsidR="00BE157D">
        <w:t>.</w:t>
      </w:r>
      <w:r w:rsidR="00211F41">
        <w:t xml:space="preserve"> </w:t>
      </w:r>
      <w:r>
        <w:t xml:space="preserve">The pathway before mammography </w:t>
      </w:r>
      <w:r w:rsidRPr="001A6332">
        <w:t xml:space="preserve">does not </w:t>
      </w:r>
      <w:r w:rsidR="00AC1C52" w:rsidRPr="001A6332">
        <w:t>vary</w:t>
      </w:r>
      <w:r w:rsidR="00AC1C52">
        <w:t xml:space="preserve"> between the current and proposed pathways</w:t>
      </w:r>
      <w:r>
        <w:t>.</w:t>
      </w:r>
      <w:r w:rsidR="00211F41">
        <w:t xml:space="preserve"> </w:t>
      </w:r>
      <w:r w:rsidR="00A371CC">
        <w:t xml:space="preserve">However, </w:t>
      </w:r>
      <w:r w:rsidR="001A6332">
        <w:t xml:space="preserve">after DBT plus 2D imaging, </w:t>
      </w:r>
      <w:r w:rsidR="00BE157D">
        <w:t xml:space="preserve">it is expected that there will be more certainty in </w:t>
      </w:r>
      <w:r w:rsidR="00B73EDD">
        <w:t xml:space="preserve">the accuracy of </w:t>
      </w:r>
      <w:r w:rsidR="00BE157D">
        <w:t>benign and normal results</w:t>
      </w:r>
      <w:r w:rsidR="00BD7E43">
        <w:t xml:space="preserve"> and less equivocal results</w:t>
      </w:r>
      <w:r w:rsidR="00BE157D">
        <w:t>,</w:t>
      </w:r>
      <w:r w:rsidR="00A371CC">
        <w:t xml:space="preserve"> </w:t>
      </w:r>
      <w:r w:rsidR="00BE157D">
        <w:t xml:space="preserve">reducing the need for additional follow-up tests (ultrasound and biopsy). It is also expected that the proportion of patients </w:t>
      </w:r>
      <w:r w:rsidR="00A539C6">
        <w:t>with normal, benign and malignant results</w:t>
      </w:r>
      <w:r w:rsidR="00BE157D">
        <w:t xml:space="preserve"> will vary</w:t>
      </w:r>
      <w:r w:rsidR="00F93294">
        <w:t xml:space="preserve"> </w:t>
      </w:r>
      <w:r w:rsidR="00A539C6">
        <w:t>between</w:t>
      </w:r>
      <w:r w:rsidR="00A371CC">
        <w:t xml:space="preserve"> </w:t>
      </w:r>
      <w:r w:rsidR="00A539C6">
        <w:t>2</w:t>
      </w:r>
      <w:r w:rsidR="00A371CC">
        <w:t xml:space="preserve">D </w:t>
      </w:r>
      <w:r w:rsidR="001A6332">
        <w:t xml:space="preserve">DM </w:t>
      </w:r>
      <w:r w:rsidR="00A539C6">
        <w:t>and</w:t>
      </w:r>
      <w:r w:rsidR="00A371CC">
        <w:t xml:space="preserve"> D</w:t>
      </w:r>
      <w:r w:rsidR="001A6332">
        <w:t>BT plus 2D imaging</w:t>
      </w:r>
      <w:r w:rsidR="00F93294">
        <w:t>, with more patients being identified with a malignancy</w:t>
      </w:r>
      <w:r w:rsidR="00A371CC">
        <w:t>.</w:t>
      </w:r>
    </w:p>
    <w:p w14:paraId="1FD1B49D" w14:textId="2AD330AB" w:rsidR="00DA5936" w:rsidRDefault="00DA5936" w:rsidP="00DA5936">
      <w:pPr>
        <w:jc w:val="both"/>
      </w:pPr>
      <w:r>
        <w:t>Th</w:t>
      </w:r>
      <w:r w:rsidR="00211F41">
        <w:t xml:space="preserve">e </w:t>
      </w:r>
      <w:r>
        <w:t xml:space="preserve">separate </w:t>
      </w:r>
      <w:r w:rsidR="003B32AF">
        <w:t xml:space="preserve">current and proposed </w:t>
      </w:r>
      <w:r>
        <w:t xml:space="preserve">clinical management algorithms for the </w:t>
      </w:r>
      <w:r w:rsidR="003B32AF">
        <w:t>four</w:t>
      </w:r>
      <w:r>
        <w:t xml:space="preserve"> defined populations are described below.</w:t>
      </w:r>
      <w:r w:rsidRPr="00393810">
        <w:t xml:space="preserve"> </w:t>
      </w:r>
    </w:p>
    <w:p w14:paraId="4B0AAF25" w14:textId="77777777" w:rsidR="00820384" w:rsidRPr="00820384" w:rsidRDefault="00820384" w:rsidP="00393810">
      <w:pPr>
        <w:keepNext/>
        <w:jc w:val="both"/>
        <w:rPr>
          <w:u w:val="single"/>
        </w:rPr>
      </w:pPr>
      <w:r w:rsidRPr="00820384">
        <w:rPr>
          <w:u w:val="single"/>
        </w:rPr>
        <w:t xml:space="preserve">Population </w:t>
      </w:r>
      <w:r w:rsidR="00556426">
        <w:rPr>
          <w:u w:val="single"/>
        </w:rPr>
        <w:t>1</w:t>
      </w:r>
    </w:p>
    <w:p w14:paraId="73EDFC8C" w14:textId="609D1AF0" w:rsidR="00B73873" w:rsidRDefault="001052E6" w:rsidP="00642677">
      <w:pPr>
        <w:jc w:val="both"/>
      </w:pPr>
      <w:r>
        <w:t xml:space="preserve">Women aged 35 years or older and all men </w:t>
      </w:r>
      <w:r w:rsidR="0012202E">
        <w:t>with symptoms or signs indicative of possible breast cancer</w:t>
      </w:r>
      <w:r>
        <w:t xml:space="preserve"> who do not have a previous breast cancer diagnosis or a high-risk family history</w:t>
      </w:r>
      <w:r w:rsidR="0012202E">
        <w:t xml:space="preserve"> would initially undergo </w:t>
      </w:r>
      <w:r w:rsidR="00DB26CE">
        <w:t xml:space="preserve">either 2D DM according to the current pathway </w:t>
      </w:r>
      <w:r w:rsidR="00AB4A53">
        <w:t>(</w:t>
      </w:r>
      <w:r w:rsidR="00221402">
        <w:fldChar w:fldCharType="begin"/>
      </w:r>
      <w:r w:rsidR="00221402">
        <w:instrText xml:space="preserve"> REF _Ref3978304 \h </w:instrText>
      </w:r>
      <w:r w:rsidR="00221402">
        <w:fldChar w:fldCharType="separate"/>
      </w:r>
      <w:r w:rsidR="00221402" w:rsidRPr="00687F05">
        <w:t>Figure 1</w:t>
      </w:r>
      <w:r w:rsidR="00221402">
        <w:fldChar w:fldCharType="end"/>
      </w:r>
      <w:r w:rsidR="00AB4A53">
        <w:t xml:space="preserve">) </w:t>
      </w:r>
      <w:r w:rsidR="00DB26CE">
        <w:t xml:space="preserve">or DBT </w:t>
      </w:r>
      <w:r w:rsidR="00642677">
        <w:t xml:space="preserve">plus 2D imaging </w:t>
      </w:r>
      <w:r w:rsidR="00DB26CE">
        <w:t>in the proposed pathway</w:t>
      </w:r>
      <w:r w:rsidR="00AB4A53">
        <w:t xml:space="preserve"> (</w:t>
      </w:r>
      <w:r w:rsidR="00221402">
        <w:fldChar w:fldCharType="begin"/>
      </w:r>
      <w:r w:rsidR="00221402">
        <w:instrText xml:space="preserve"> REF _Ref3978312 \h </w:instrText>
      </w:r>
      <w:r w:rsidR="00221402">
        <w:fldChar w:fldCharType="separate"/>
      </w:r>
      <w:r w:rsidR="00221402" w:rsidRPr="00687F05">
        <w:t xml:space="preserve">Figure </w:t>
      </w:r>
      <w:r w:rsidR="00221402">
        <w:rPr>
          <w:noProof/>
        </w:rPr>
        <w:t>2</w:t>
      </w:r>
      <w:r w:rsidR="00221402">
        <w:fldChar w:fldCharType="end"/>
      </w:r>
      <w:r w:rsidR="00AB4A53">
        <w:t>)</w:t>
      </w:r>
      <w:r w:rsidR="00452CBB">
        <w:t xml:space="preserve">. </w:t>
      </w:r>
      <w:r w:rsidR="00A5712E">
        <w:t xml:space="preserve">This population also includes symptomatic women with a low-to-moderate increased risk of breast cancer due to their family history. </w:t>
      </w:r>
      <w:r w:rsidR="009360F5">
        <w:t xml:space="preserve">If DBT is used in conjunction with synthesised 2D imaging, it is a replacement test for 2D DM, but if used with 2D DM it is an additional test. </w:t>
      </w:r>
      <w:r w:rsidR="00452CBB">
        <w:t>W</w:t>
      </w:r>
      <w:r w:rsidR="00DB26CE">
        <w:t>omen aged under 35 years</w:t>
      </w:r>
      <w:r w:rsidR="00452CBB">
        <w:t>,</w:t>
      </w:r>
      <w:r w:rsidR="00DB26CE">
        <w:t xml:space="preserve"> who </w:t>
      </w:r>
      <w:r w:rsidR="00452CBB">
        <w:t xml:space="preserve">have denser breast tissue, </w:t>
      </w:r>
      <w:r w:rsidR="00DB26CE">
        <w:t xml:space="preserve">would initially have </w:t>
      </w:r>
      <w:r w:rsidR="0012202E">
        <w:t>an ultrasound</w:t>
      </w:r>
      <w:r w:rsidR="00DB26CE">
        <w:t xml:space="preserve">. </w:t>
      </w:r>
      <w:r w:rsidR="003C6C82">
        <w:t xml:space="preserve">This </w:t>
      </w:r>
      <w:r w:rsidR="00C9664D">
        <w:t xml:space="preserve">is </w:t>
      </w:r>
      <w:r w:rsidR="003C6C82">
        <w:t xml:space="preserve">not </w:t>
      </w:r>
      <w:r w:rsidR="00C9664D">
        <w:t xml:space="preserve">expected to </w:t>
      </w:r>
      <w:r w:rsidR="003C6C82">
        <w:t xml:space="preserve">change with DBT, due to concerns about radiation exposure from mammography. </w:t>
      </w:r>
      <w:r w:rsidR="00DB26CE">
        <w:t>Subsequently,</w:t>
      </w:r>
      <w:r w:rsidR="0012202E">
        <w:t xml:space="preserve"> </w:t>
      </w:r>
      <w:r w:rsidR="00DB26CE">
        <w:t>o</w:t>
      </w:r>
      <w:r w:rsidR="00820384">
        <w:t xml:space="preserve">nly those women </w:t>
      </w:r>
      <w:r w:rsidR="00DB26CE">
        <w:t xml:space="preserve">with </w:t>
      </w:r>
      <w:r w:rsidR="003C6C82">
        <w:t xml:space="preserve">suspicious or </w:t>
      </w:r>
      <w:r w:rsidR="00DB26CE">
        <w:t>inconclusive results would receive a mammogram (</w:t>
      </w:r>
      <w:r w:rsidR="00221402">
        <w:fldChar w:fldCharType="begin"/>
      </w:r>
      <w:r w:rsidR="00221402">
        <w:instrText xml:space="preserve"> REF _Ref3978304 \h </w:instrText>
      </w:r>
      <w:r w:rsidR="00221402">
        <w:fldChar w:fldCharType="separate"/>
      </w:r>
      <w:r w:rsidR="00221402" w:rsidRPr="00687F05">
        <w:t>Figure 1</w:t>
      </w:r>
      <w:r w:rsidR="00221402">
        <w:fldChar w:fldCharType="end"/>
      </w:r>
      <w:r w:rsidR="00DB26CE">
        <w:t>).</w:t>
      </w:r>
      <w:r>
        <w:t xml:space="preserve"> </w:t>
      </w:r>
    </w:p>
    <w:p w14:paraId="551B27C1" w14:textId="7ECA2B62" w:rsidR="00B73873" w:rsidRDefault="00C9664D" w:rsidP="00C9664D">
      <w:pPr>
        <w:jc w:val="both"/>
      </w:pPr>
      <w:r w:rsidRPr="00C9664D">
        <w:lastRenderedPageBreak/>
        <w:t xml:space="preserve">All patients </w:t>
      </w:r>
      <w:r>
        <w:t xml:space="preserve">with normal findings </w:t>
      </w:r>
      <w:r w:rsidRPr="00C9664D">
        <w:t xml:space="preserve">are entitled to free biannual breast cancer screening </w:t>
      </w:r>
      <w:r>
        <w:t>from</w:t>
      </w:r>
      <w:r w:rsidRPr="00C9664D">
        <w:t xml:space="preserve"> 40 years</w:t>
      </w:r>
      <w:r>
        <w:t xml:space="preserve"> of age</w:t>
      </w:r>
      <w:r w:rsidRPr="00C9664D">
        <w:t xml:space="preserve"> through BreastScreen Australia</w:t>
      </w:r>
      <w:r>
        <w:t>.</w:t>
      </w:r>
      <w:r w:rsidRPr="00C9664D">
        <w:t xml:space="preserve"> </w:t>
      </w:r>
      <w:r>
        <w:t>H</w:t>
      </w:r>
      <w:r w:rsidRPr="00C9664D">
        <w:t xml:space="preserve">owever, those with a low-to-moderate increased risk of breast cancer due to their family history can </w:t>
      </w:r>
      <w:r w:rsidR="003B32AF">
        <w:t xml:space="preserve">choose to </w:t>
      </w:r>
      <w:r w:rsidRPr="00C9664D">
        <w:t xml:space="preserve">have MBS-funded biannual screening (or annual if a first-degree relative was diagnosed with breast cancer prior to the age of 50 years) </w:t>
      </w:r>
      <w:r w:rsidR="003B32AF">
        <w:t>instead</w:t>
      </w:r>
      <w:r>
        <w:t xml:space="preserve"> (</w:t>
      </w:r>
      <w:r w:rsidR="00F91163">
        <w:t>Population</w:t>
      </w:r>
      <w:r>
        <w:t xml:space="preserve"> 4, see </w:t>
      </w:r>
      <w:r w:rsidR="00221402">
        <w:fldChar w:fldCharType="begin"/>
      </w:r>
      <w:r w:rsidR="00221402">
        <w:instrText xml:space="preserve"> REF _Ref3978340 \h </w:instrText>
      </w:r>
      <w:r w:rsidR="00221402">
        <w:fldChar w:fldCharType="separate"/>
      </w:r>
      <w:r w:rsidR="00221402" w:rsidRPr="00687F05">
        <w:t xml:space="preserve">Figure </w:t>
      </w:r>
      <w:r w:rsidR="00221402">
        <w:rPr>
          <w:noProof/>
        </w:rPr>
        <w:t>7</w:t>
      </w:r>
      <w:r w:rsidR="00221402">
        <w:fldChar w:fldCharType="end"/>
      </w:r>
      <w:r>
        <w:t xml:space="preserve"> and </w:t>
      </w:r>
      <w:r w:rsidR="00221402">
        <w:fldChar w:fldCharType="begin"/>
      </w:r>
      <w:r w:rsidR="00221402">
        <w:instrText xml:space="preserve"> REF _Ref3978346 \h </w:instrText>
      </w:r>
      <w:r w:rsidR="00221402">
        <w:fldChar w:fldCharType="separate"/>
      </w:r>
      <w:r w:rsidR="00221402" w:rsidRPr="00687F05">
        <w:t xml:space="preserve">Figure </w:t>
      </w:r>
      <w:r w:rsidR="00221402">
        <w:rPr>
          <w:noProof/>
        </w:rPr>
        <w:t>8</w:t>
      </w:r>
      <w:r w:rsidR="00221402">
        <w:fldChar w:fldCharType="end"/>
      </w:r>
      <w:r>
        <w:t>).</w:t>
      </w:r>
    </w:p>
    <w:p w14:paraId="01790F64" w14:textId="64E0CB0E" w:rsidR="00F71BC6" w:rsidRDefault="00ED6612" w:rsidP="00692252">
      <w:pPr>
        <w:spacing w:after="40" w:line="240" w:lineRule="auto"/>
        <w:jc w:val="center"/>
      </w:pPr>
      <w:r>
        <w:rPr>
          <w:noProof/>
          <w:lang w:eastAsia="en-AU"/>
        </w:rPr>
        <w:drawing>
          <wp:inline distT="0" distB="0" distL="0" distR="0" wp14:anchorId="1EDAD020" wp14:editId="193C05FE">
            <wp:extent cx="5731510" cy="7463155"/>
            <wp:effectExtent l="0" t="0" r="2540" b="4445"/>
            <wp:docPr id="22" name="Picture 22" descr="Women aged 35 years or older and all men with symptoms or signs indicative of possible breast cancer who do not have a previous breast cancer diagnosis or a high-risk family history would initially undergo 2D DM according to the current pathway. Women aged under 35 years, who have denser breast tissue, would initially have an ultrasound. Subsequently, only those women with inconclusive results would receive a mammogram " title="Current clinical management algorithms for patients with symptoms of breast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linical algorithm - symptomatic 2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463155"/>
                    </a:xfrm>
                    <a:prstGeom prst="rect">
                      <a:avLst/>
                    </a:prstGeom>
                  </pic:spPr>
                </pic:pic>
              </a:graphicData>
            </a:graphic>
          </wp:inline>
        </w:drawing>
      </w:r>
    </w:p>
    <w:p w14:paraId="1C501F36" w14:textId="77777777" w:rsidR="00F71BC6" w:rsidRPr="00687F05" w:rsidRDefault="007A6E20" w:rsidP="00687F05">
      <w:pPr>
        <w:pStyle w:val="TableHeading"/>
      </w:pPr>
      <w:bookmarkStart w:id="7" w:name="_Ref3978304"/>
      <w:r w:rsidRPr="00687F05">
        <w:lastRenderedPageBreak/>
        <w:t xml:space="preserve">Figure </w:t>
      </w:r>
      <w:r w:rsidR="0012202E">
        <w:fldChar w:fldCharType="begin"/>
      </w:r>
      <w:r w:rsidR="0012202E">
        <w:instrText xml:space="preserve"> SEQ Figure \* ARABIC </w:instrText>
      </w:r>
      <w:r w:rsidR="0012202E">
        <w:fldChar w:fldCharType="separate"/>
      </w:r>
      <w:r w:rsidR="00B32C2F" w:rsidRPr="00687F05">
        <w:t>1</w:t>
      </w:r>
      <w:r w:rsidR="0012202E">
        <w:fldChar w:fldCharType="end"/>
      </w:r>
      <w:bookmarkEnd w:id="7"/>
      <w:r w:rsidRPr="00687F05">
        <w:tab/>
        <w:t>Current clinical management algorithms</w:t>
      </w:r>
      <w:r w:rsidR="00687F05" w:rsidRPr="00687F05">
        <w:t xml:space="preserve"> for patients with symptoms of breast disease</w:t>
      </w:r>
    </w:p>
    <w:p w14:paraId="74B9F198" w14:textId="30176CD4" w:rsidR="00ED6612" w:rsidRPr="00ED6612" w:rsidRDefault="00ED6612" w:rsidP="00ED6612">
      <w:pPr>
        <w:pStyle w:val="TableFootnote"/>
        <w:contextualSpacing/>
      </w:pPr>
      <w:r w:rsidRPr="00ED6612">
        <w:t xml:space="preserve">*All patients aged </w:t>
      </w:r>
      <w:r w:rsidR="00FB1874">
        <w:t>≥</w:t>
      </w:r>
      <w:r w:rsidRPr="00ED6612">
        <w:t xml:space="preserve">40 years are entitled to free biannual breast </w:t>
      </w:r>
      <w:r w:rsidR="00FB1874">
        <w:t xml:space="preserve">cancer </w:t>
      </w:r>
      <w:r w:rsidRPr="00ED6612">
        <w:t xml:space="preserve">screening through BreastScreen Australia, however, those with a low-to-moderate increased risk of breast cancer due to their family history can have </w:t>
      </w:r>
      <w:r w:rsidR="00FB1874">
        <w:t xml:space="preserve">MBS-funded </w:t>
      </w:r>
      <w:r w:rsidRPr="00ED6612">
        <w:t xml:space="preserve">biannual </w:t>
      </w:r>
      <w:r w:rsidR="00FB1874" w:rsidRPr="00ED6612">
        <w:t xml:space="preserve">screening </w:t>
      </w:r>
      <w:r w:rsidRPr="00ED6612">
        <w:t>(or annual if a first-degree relative was diagnosed with breast cancer prior to the age of 50 years) if preferred.</w:t>
      </w:r>
    </w:p>
    <w:p w14:paraId="229CCEE5" w14:textId="00CCF6FE" w:rsidR="00ED6612" w:rsidRPr="00ED6612" w:rsidRDefault="00ED6612" w:rsidP="00ED6612">
      <w:pPr>
        <w:pStyle w:val="TableFootnote"/>
      </w:pPr>
      <w:r w:rsidRPr="00ED6612">
        <w:t>**Patients who have already had an FNA or core biopsy as part of their clinical workup are unlikely to receive another.</w:t>
      </w:r>
    </w:p>
    <w:p w14:paraId="0AF0275F" w14:textId="1B82A9A0" w:rsidR="00BE157D" w:rsidRDefault="00FB1874" w:rsidP="00BE157D">
      <w:pPr>
        <w:spacing w:after="40" w:line="240" w:lineRule="auto"/>
        <w:jc w:val="center"/>
      </w:pPr>
      <w:r>
        <w:rPr>
          <w:noProof/>
          <w:lang w:eastAsia="en-AU"/>
        </w:rPr>
        <w:drawing>
          <wp:inline distT="0" distB="0" distL="0" distR="0" wp14:anchorId="7EB220E9" wp14:editId="63B03524">
            <wp:extent cx="5731510" cy="7687945"/>
            <wp:effectExtent l="0" t="0" r="2540" b="8255"/>
            <wp:docPr id="23" name="Picture 23" descr="Women aged 35 years or older and all men with symptoms or signs indicative of possible breast cancer who do not have a previous breast cancer diagnosis or a high-risk family history would initially undergo DBT in the proposed pathway. Women aged under 35 years, who have denser breast tissue, would initially have an ultrasound. Subsequently, only those women with inconclusive results would receive a mammogram " title="Proposed clinical management algorithms for patients with symptoms of breast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linical algorithm - symptomatic 3Db.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7687945"/>
                    </a:xfrm>
                    <a:prstGeom prst="rect">
                      <a:avLst/>
                    </a:prstGeom>
                  </pic:spPr>
                </pic:pic>
              </a:graphicData>
            </a:graphic>
          </wp:inline>
        </w:drawing>
      </w:r>
    </w:p>
    <w:p w14:paraId="3A230C14" w14:textId="77777777" w:rsidR="00BE157D" w:rsidRPr="00687F05" w:rsidRDefault="00BE157D" w:rsidP="00BE157D">
      <w:pPr>
        <w:pStyle w:val="TableHeading"/>
      </w:pPr>
      <w:bookmarkStart w:id="8" w:name="_Ref3978312"/>
      <w:r w:rsidRPr="00687F05">
        <w:lastRenderedPageBreak/>
        <w:t xml:space="preserve">Figure </w:t>
      </w:r>
      <w:r>
        <w:fldChar w:fldCharType="begin"/>
      </w:r>
      <w:r>
        <w:instrText xml:space="preserve"> SEQ Figure \* ARABIC </w:instrText>
      </w:r>
      <w:r>
        <w:fldChar w:fldCharType="separate"/>
      </w:r>
      <w:r>
        <w:rPr>
          <w:noProof/>
        </w:rPr>
        <w:t>2</w:t>
      </w:r>
      <w:r>
        <w:fldChar w:fldCharType="end"/>
      </w:r>
      <w:bookmarkEnd w:id="8"/>
      <w:r w:rsidRPr="00687F05">
        <w:tab/>
      </w:r>
      <w:r>
        <w:t>P</w:t>
      </w:r>
      <w:r w:rsidRPr="00687F05">
        <w:t>roposed clinical management algorithms for patients with symptoms of breast disease</w:t>
      </w:r>
    </w:p>
    <w:p w14:paraId="67919941" w14:textId="4A933561" w:rsidR="00ED6612" w:rsidRPr="00ED6612" w:rsidRDefault="00ED6612" w:rsidP="00ED6612">
      <w:pPr>
        <w:pStyle w:val="TableFootnote"/>
        <w:contextualSpacing/>
      </w:pPr>
      <w:r w:rsidRPr="00ED6612">
        <w:t xml:space="preserve">*All patients aged </w:t>
      </w:r>
      <w:r w:rsidR="00FB1874">
        <w:t>≥</w:t>
      </w:r>
      <w:r w:rsidRPr="00ED6612">
        <w:t xml:space="preserve">40 years are entitled to free biannual breast </w:t>
      </w:r>
      <w:r w:rsidR="00FB1874">
        <w:t xml:space="preserve">cancer </w:t>
      </w:r>
      <w:r w:rsidRPr="00ED6612">
        <w:t xml:space="preserve">screening through BreastScreen Australia, however, those with a low-to-moderate increased risk of breast cancer due to their family history can have </w:t>
      </w:r>
      <w:r w:rsidR="00FB1874">
        <w:t xml:space="preserve">MBS-funded </w:t>
      </w:r>
      <w:r w:rsidRPr="00ED6612">
        <w:t xml:space="preserve">biannual </w:t>
      </w:r>
      <w:r w:rsidR="00FB1874" w:rsidRPr="00ED6612">
        <w:t xml:space="preserve">screening </w:t>
      </w:r>
      <w:r w:rsidRPr="00ED6612">
        <w:t>(or annual if a first-degree relative was diagnosed with breast cancer prior to the age of 50 years) if preferred.</w:t>
      </w:r>
    </w:p>
    <w:p w14:paraId="5324FF1B" w14:textId="16E06000" w:rsidR="00ED6612" w:rsidRPr="00ED6612" w:rsidRDefault="00ED6612" w:rsidP="00ED6612">
      <w:pPr>
        <w:pStyle w:val="TableFootnote"/>
      </w:pPr>
      <w:r w:rsidRPr="00ED6612">
        <w:t>**Patients who have already had an FNA or core biopsy as part of their clinical workup are unlikely to receive another.</w:t>
      </w:r>
    </w:p>
    <w:p w14:paraId="6D47A535" w14:textId="77777777" w:rsidR="007E767B" w:rsidRPr="00452CBB" w:rsidRDefault="007E767B" w:rsidP="007E767B">
      <w:pPr>
        <w:keepNext/>
        <w:jc w:val="both"/>
        <w:rPr>
          <w:u w:val="single"/>
        </w:rPr>
      </w:pPr>
      <w:r w:rsidRPr="00452CBB">
        <w:rPr>
          <w:u w:val="single"/>
        </w:rPr>
        <w:t xml:space="preserve">Population </w:t>
      </w:r>
      <w:r>
        <w:rPr>
          <w:u w:val="single"/>
        </w:rPr>
        <w:t>2</w:t>
      </w:r>
    </w:p>
    <w:p w14:paraId="7099CF0C" w14:textId="3FD14EF4" w:rsidR="007E767B" w:rsidRDefault="007E767B" w:rsidP="007E767B">
      <w:pPr>
        <w:jc w:val="both"/>
      </w:pPr>
      <w:r>
        <w:t xml:space="preserve">Both patients who had </w:t>
      </w:r>
      <w:r w:rsidR="009F41F6">
        <w:t xml:space="preserve">a </w:t>
      </w:r>
      <w:r>
        <w:t>previous</w:t>
      </w:r>
      <w:r w:rsidR="009F41F6">
        <w:t xml:space="preserve"> personal history of</w:t>
      </w:r>
      <w:r>
        <w:t xml:space="preserve"> breast cancer </w:t>
      </w:r>
      <w:r w:rsidR="009F41F6">
        <w:t xml:space="preserve">(with or without symptoms of recurrence) </w:t>
      </w:r>
      <w:r>
        <w:t xml:space="preserve">would receive </w:t>
      </w:r>
      <w:r w:rsidRPr="001052E6">
        <w:t xml:space="preserve">either 2D DM according to the current pathway </w:t>
      </w:r>
      <w:r>
        <w:t>(</w:t>
      </w:r>
      <w:r w:rsidR="00221402">
        <w:fldChar w:fldCharType="begin"/>
      </w:r>
      <w:r w:rsidR="00221402">
        <w:instrText xml:space="preserve"> REF _Ref3978369 \h </w:instrText>
      </w:r>
      <w:r w:rsidR="00221402">
        <w:fldChar w:fldCharType="separate"/>
      </w:r>
      <w:r w:rsidR="00221402" w:rsidRPr="00687F05">
        <w:t xml:space="preserve">Figure </w:t>
      </w:r>
      <w:r w:rsidR="00221402">
        <w:rPr>
          <w:noProof/>
        </w:rPr>
        <w:t>3</w:t>
      </w:r>
      <w:r w:rsidR="00221402">
        <w:fldChar w:fldCharType="end"/>
      </w:r>
      <w:r>
        <w:t xml:space="preserve">) </w:t>
      </w:r>
      <w:r w:rsidRPr="001052E6">
        <w:t xml:space="preserve">or DBT </w:t>
      </w:r>
      <w:r w:rsidR="00BF361D">
        <w:t xml:space="preserve">plus 2D imaging </w:t>
      </w:r>
      <w:r w:rsidRPr="001052E6">
        <w:t>in the proposed pathway</w:t>
      </w:r>
      <w:r>
        <w:t xml:space="preserve"> (</w:t>
      </w:r>
      <w:r w:rsidR="00221402">
        <w:fldChar w:fldCharType="begin"/>
      </w:r>
      <w:r w:rsidR="00221402">
        <w:instrText xml:space="preserve"> REF _Ref3978377 \h </w:instrText>
      </w:r>
      <w:r w:rsidR="00221402">
        <w:fldChar w:fldCharType="separate"/>
      </w:r>
      <w:r w:rsidR="00221402" w:rsidRPr="00687F05">
        <w:t xml:space="preserve">Figure </w:t>
      </w:r>
      <w:r w:rsidR="00221402">
        <w:rPr>
          <w:noProof/>
        </w:rPr>
        <w:t>4</w:t>
      </w:r>
      <w:r w:rsidR="00221402">
        <w:fldChar w:fldCharType="end"/>
      </w:r>
      <w:r w:rsidRPr="00AB4A53">
        <w:t>)</w:t>
      </w:r>
      <w:r>
        <w:t>,</w:t>
      </w:r>
      <w:r w:rsidRPr="001052E6">
        <w:t xml:space="preserve"> </w:t>
      </w:r>
      <w:r w:rsidR="009360F5">
        <w:t>in the first instance</w:t>
      </w:r>
      <w:r>
        <w:t>.</w:t>
      </w:r>
      <w:r w:rsidRPr="00452CBB">
        <w:t xml:space="preserve"> </w:t>
      </w:r>
      <w:r w:rsidR="009360F5">
        <w:t xml:space="preserve">If DBT is used in conjunction with synthesised 2D imaging, it is a replacement test for 2D DM, but if used with 2D DM it is an additional test. </w:t>
      </w:r>
      <w:r>
        <w:t>Asymptomatic patients who have previously had breast cancer should have an annual screening mammogram to detect any disease recurrence.</w:t>
      </w:r>
    </w:p>
    <w:p w14:paraId="41583647" w14:textId="352DEC38" w:rsidR="00BE157D" w:rsidRDefault="00DB53C9" w:rsidP="00BE157D">
      <w:pPr>
        <w:spacing w:after="120" w:line="240" w:lineRule="auto"/>
        <w:jc w:val="center"/>
      </w:pPr>
      <w:r>
        <w:rPr>
          <w:noProof/>
          <w:lang w:eastAsia="en-AU"/>
        </w:rPr>
        <w:drawing>
          <wp:inline distT="0" distB="0" distL="0" distR="0" wp14:anchorId="3DCBF444" wp14:editId="0E98DF5F">
            <wp:extent cx="5731510" cy="4914900"/>
            <wp:effectExtent l="0" t="0" r="2540" b="0"/>
            <wp:docPr id="20" name="Picture 20" descr="Both symptomatic and asymptomatic patients who had previously been diagnosed with breast cancer would receive 2D DM according to the current pathway, in the first instance. Asymptomatic patients who have previously had breast cancer should have an annual screening mammogram to detect any disease recurrence." title="Current clinical management algorithms for patients who have had a previous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inical algorithm - prior BC 2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14900"/>
                    </a:xfrm>
                    <a:prstGeom prst="rect">
                      <a:avLst/>
                    </a:prstGeom>
                  </pic:spPr>
                </pic:pic>
              </a:graphicData>
            </a:graphic>
          </wp:inline>
        </w:drawing>
      </w:r>
    </w:p>
    <w:p w14:paraId="70271257" w14:textId="77777777" w:rsidR="00BE157D" w:rsidRPr="00687F05" w:rsidRDefault="00BE157D" w:rsidP="00BE157D">
      <w:pPr>
        <w:pStyle w:val="TableHeading"/>
      </w:pPr>
      <w:bookmarkStart w:id="9" w:name="_Ref3978369"/>
      <w:r w:rsidRPr="00687F05">
        <w:t xml:space="preserve">Figure </w:t>
      </w:r>
      <w:r>
        <w:fldChar w:fldCharType="begin"/>
      </w:r>
      <w:r>
        <w:instrText xml:space="preserve"> SEQ Figure \* ARABIC </w:instrText>
      </w:r>
      <w:r>
        <w:fldChar w:fldCharType="separate"/>
      </w:r>
      <w:r>
        <w:rPr>
          <w:noProof/>
        </w:rPr>
        <w:t>3</w:t>
      </w:r>
      <w:r>
        <w:fldChar w:fldCharType="end"/>
      </w:r>
      <w:bookmarkEnd w:id="9"/>
      <w:r w:rsidRPr="00687F05">
        <w:tab/>
        <w:t xml:space="preserve">Current clinical management algorithms for patients </w:t>
      </w:r>
      <w:r>
        <w:t>who have had</w:t>
      </w:r>
      <w:r w:rsidRPr="00687F05">
        <w:t xml:space="preserve"> </w:t>
      </w:r>
      <w:r>
        <w:t xml:space="preserve">a previous </w:t>
      </w:r>
      <w:r w:rsidRPr="00687F05">
        <w:t xml:space="preserve">breast </w:t>
      </w:r>
      <w:r>
        <w:t>cancer</w:t>
      </w:r>
    </w:p>
    <w:p w14:paraId="25F77790" w14:textId="77777777" w:rsidR="00BE157D" w:rsidRPr="007A6E20" w:rsidRDefault="00BE157D" w:rsidP="00BE157D">
      <w:pPr>
        <w:pStyle w:val="TableFootnote"/>
      </w:pPr>
      <w:r>
        <w:t>*Patients who have already had an FNA or core biopsy as part of their clinical workup are unlikely to receive another.</w:t>
      </w:r>
    </w:p>
    <w:p w14:paraId="21B28EC7" w14:textId="6E6B5641" w:rsidR="009943EF" w:rsidRDefault="00FF4966" w:rsidP="00DE2996">
      <w:pPr>
        <w:spacing w:after="120" w:line="240" w:lineRule="auto"/>
        <w:jc w:val="center"/>
      </w:pPr>
      <w:r>
        <w:rPr>
          <w:noProof/>
          <w:lang w:eastAsia="en-AU"/>
        </w:rPr>
        <w:lastRenderedPageBreak/>
        <w:drawing>
          <wp:inline distT="0" distB="0" distL="0" distR="0" wp14:anchorId="26D8FD77" wp14:editId="033225F0">
            <wp:extent cx="5731510" cy="6422390"/>
            <wp:effectExtent l="0" t="0" r="2540" b="0"/>
            <wp:docPr id="6" name="Picture 6" descr="Both symptomatic and asymptomatic patients who had previously been diagnosed with breast cancer would receive DBT according to the proposed pathway, in the first instance. Asymptomatic patients who have previously had breast cancer should have an annual screening mammogram to detect any disease recurrence." title="Proposed clinical management algorithms for patients who have had a previous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inical algorithm - prior BC 3Db.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6422390"/>
                    </a:xfrm>
                    <a:prstGeom prst="rect">
                      <a:avLst/>
                    </a:prstGeom>
                  </pic:spPr>
                </pic:pic>
              </a:graphicData>
            </a:graphic>
          </wp:inline>
        </w:drawing>
      </w:r>
    </w:p>
    <w:p w14:paraId="5A1C3C5C" w14:textId="77777777" w:rsidR="009943EF" w:rsidRPr="00687F05" w:rsidRDefault="009943EF" w:rsidP="009943EF">
      <w:pPr>
        <w:pStyle w:val="TableHeading"/>
      </w:pPr>
      <w:bookmarkStart w:id="10" w:name="_Ref3978377"/>
      <w:r w:rsidRPr="00687F05">
        <w:t xml:space="preserve">Figure </w:t>
      </w:r>
      <w:r>
        <w:fldChar w:fldCharType="begin"/>
      </w:r>
      <w:r>
        <w:instrText xml:space="preserve"> SEQ Figure \* ARABIC </w:instrText>
      </w:r>
      <w:r>
        <w:fldChar w:fldCharType="separate"/>
      </w:r>
      <w:r w:rsidR="00BE157D">
        <w:rPr>
          <w:noProof/>
        </w:rPr>
        <w:t>4</w:t>
      </w:r>
      <w:r>
        <w:fldChar w:fldCharType="end"/>
      </w:r>
      <w:bookmarkEnd w:id="10"/>
      <w:r w:rsidRPr="00687F05">
        <w:tab/>
      </w:r>
      <w:r w:rsidR="00BE157D">
        <w:t>P</w:t>
      </w:r>
      <w:r w:rsidRPr="00687F05">
        <w:t xml:space="preserve">roposed clinical management algorithms for patients </w:t>
      </w:r>
      <w:r w:rsidR="00D15E03">
        <w:t>who have had</w:t>
      </w:r>
      <w:r w:rsidRPr="00687F05">
        <w:t xml:space="preserve"> </w:t>
      </w:r>
      <w:r w:rsidR="00692252">
        <w:t xml:space="preserve">a </w:t>
      </w:r>
      <w:r w:rsidR="007A2C2A">
        <w:t>previous</w:t>
      </w:r>
      <w:r w:rsidR="00692252">
        <w:t xml:space="preserve"> </w:t>
      </w:r>
      <w:r w:rsidRPr="00687F05">
        <w:t xml:space="preserve">breast </w:t>
      </w:r>
      <w:r w:rsidR="00692252">
        <w:t>cancer</w:t>
      </w:r>
    </w:p>
    <w:p w14:paraId="08448DFC" w14:textId="77777777" w:rsidR="009943EF" w:rsidRDefault="009943EF" w:rsidP="009943EF">
      <w:pPr>
        <w:pStyle w:val="TableFootnote"/>
      </w:pPr>
      <w:r>
        <w:t>*Patients who have already had an FNA or core biopsy as part of their clinical workup are unlikely to receive another.</w:t>
      </w:r>
    </w:p>
    <w:p w14:paraId="21D92EF9" w14:textId="77777777" w:rsidR="007E767B" w:rsidRPr="00452CBB" w:rsidRDefault="007E767B" w:rsidP="007E767B">
      <w:pPr>
        <w:jc w:val="both"/>
        <w:rPr>
          <w:u w:val="single"/>
        </w:rPr>
      </w:pPr>
      <w:r w:rsidRPr="00452CBB">
        <w:rPr>
          <w:u w:val="single"/>
        </w:rPr>
        <w:t xml:space="preserve">Population </w:t>
      </w:r>
      <w:r>
        <w:rPr>
          <w:u w:val="single"/>
        </w:rPr>
        <w:t>3</w:t>
      </w:r>
    </w:p>
    <w:p w14:paraId="23EBD715" w14:textId="6E64E02E" w:rsidR="007E767B" w:rsidRDefault="007E767B" w:rsidP="007E767B">
      <w:pPr>
        <w:jc w:val="both"/>
      </w:pPr>
      <w:r>
        <w:t xml:space="preserve">Women with a high risk of developing breast cancer due to their family history would receive different tests initially, according to the patient’s age and symptoms. Symptomatic women aged under 35 years would receive an ultrasound in the first </w:t>
      </w:r>
      <w:r w:rsidR="008D4AEC">
        <w:t>instance due</w:t>
      </w:r>
      <w:r>
        <w:t xml:space="preserve"> to their breast density</w:t>
      </w:r>
      <w:r w:rsidR="008D4AEC">
        <w:t xml:space="preserve"> and concerns about radiation exposure</w:t>
      </w:r>
      <w:r>
        <w:t>. Whereas asymptomatic women aged under 50 years may receive an MRI, or have had one in the previous 6 months. Most screening guidelines for high-risk women recommend</w:t>
      </w:r>
      <w:r w:rsidRPr="004179C6">
        <w:t xml:space="preserve"> both </w:t>
      </w:r>
      <w:r>
        <w:t xml:space="preserve">an </w:t>
      </w:r>
      <w:r w:rsidRPr="004179C6">
        <w:t xml:space="preserve">annual screening mammogram and </w:t>
      </w:r>
      <w:r>
        <w:t xml:space="preserve">an </w:t>
      </w:r>
      <w:r w:rsidRPr="004179C6">
        <w:t>annual breast MRI scheduled six</w:t>
      </w:r>
      <w:r>
        <w:t xml:space="preserve"> months apart</w:t>
      </w:r>
      <w:r w:rsidRPr="004179C6">
        <w:t xml:space="preserve">. For women in this group who are unable to undergo MRI, </w:t>
      </w:r>
      <w:r>
        <w:t xml:space="preserve">a </w:t>
      </w:r>
      <w:r w:rsidRPr="004179C6">
        <w:t>screening ultrasound is recommended</w:t>
      </w:r>
      <w:r>
        <w:t xml:space="preserve"> as an alternative</w:t>
      </w:r>
      <w:r w:rsidRPr="004179C6">
        <w:t>.</w:t>
      </w:r>
    </w:p>
    <w:p w14:paraId="29A70531" w14:textId="78490ACD" w:rsidR="007E767B" w:rsidRDefault="007E767B" w:rsidP="007E767B">
      <w:pPr>
        <w:jc w:val="both"/>
      </w:pPr>
      <w:r>
        <w:lastRenderedPageBreak/>
        <w:t xml:space="preserve">All other high-risk women would receive a mammogram, </w:t>
      </w:r>
      <w:r w:rsidRPr="009E6D72">
        <w:t xml:space="preserve">either 2D DM according to the current pathway </w:t>
      </w:r>
      <w:r w:rsidRPr="00AB52D5">
        <w:t>(</w:t>
      </w:r>
      <w:r w:rsidR="00221402">
        <w:fldChar w:fldCharType="begin"/>
      </w:r>
      <w:r w:rsidR="00221402">
        <w:instrText xml:space="preserve"> REF _Ref3978397 \h </w:instrText>
      </w:r>
      <w:r w:rsidR="00221402">
        <w:fldChar w:fldCharType="separate"/>
      </w:r>
      <w:r w:rsidR="00221402" w:rsidRPr="00687F05">
        <w:t xml:space="preserve">Figure </w:t>
      </w:r>
      <w:r w:rsidR="00221402">
        <w:rPr>
          <w:noProof/>
        </w:rPr>
        <w:t>5</w:t>
      </w:r>
      <w:r w:rsidR="00221402">
        <w:fldChar w:fldCharType="end"/>
      </w:r>
      <w:r w:rsidRPr="00AB52D5">
        <w:t xml:space="preserve">) </w:t>
      </w:r>
      <w:r w:rsidRPr="009E6D72">
        <w:t xml:space="preserve">or DBT </w:t>
      </w:r>
      <w:r w:rsidR="00BF361D">
        <w:t xml:space="preserve">plus 2D imaging </w:t>
      </w:r>
      <w:r w:rsidRPr="009E6D72">
        <w:t xml:space="preserve">in the proposed pathway </w:t>
      </w:r>
      <w:r>
        <w:t>(</w:t>
      </w:r>
      <w:r w:rsidR="00221402">
        <w:fldChar w:fldCharType="begin"/>
      </w:r>
      <w:r w:rsidR="00221402">
        <w:instrText xml:space="preserve"> REF _Ref3978404 \h </w:instrText>
      </w:r>
      <w:r w:rsidR="00221402">
        <w:fldChar w:fldCharType="separate"/>
      </w:r>
      <w:r w:rsidR="00221402" w:rsidRPr="00687F05">
        <w:t xml:space="preserve">Figure </w:t>
      </w:r>
      <w:r w:rsidR="00221402">
        <w:rPr>
          <w:noProof/>
        </w:rPr>
        <w:t>6</w:t>
      </w:r>
      <w:r w:rsidR="00221402">
        <w:fldChar w:fldCharType="end"/>
      </w:r>
      <w:r>
        <w:t xml:space="preserve">). </w:t>
      </w:r>
      <w:r w:rsidR="009360F5" w:rsidRPr="009360F5">
        <w:t xml:space="preserve">If DBT is used in conjunction with synthesised 2D imaging, it is a replacement test for 2D DM, but if used with 2D DM it is an additional test. </w:t>
      </w:r>
      <w:r>
        <w:t xml:space="preserve">Women at high-risk may also </w:t>
      </w:r>
      <w:r w:rsidR="008D4AEC">
        <w:t>undergo</w:t>
      </w:r>
      <w:r>
        <w:t xml:space="preserve"> genetic testing, and/or prophylactic therapy and/or a mastectomy in addition to </w:t>
      </w:r>
      <w:r w:rsidR="008D4AEC">
        <w:t xml:space="preserve">having </w:t>
      </w:r>
      <w:r>
        <w:t xml:space="preserve">the imaging tests. </w:t>
      </w:r>
    </w:p>
    <w:p w14:paraId="4907B9FD" w14:textId="52AC4137" w:rsidR="00BE157D" w:rsidRDefault="00FF4966" w:rsidP="00BE157D">
      <w:pPr>
        <w:spacing w:after="40" w:line="240" w:lineRule="auto"/>
        <w:jc w:val="center"/>
      </w:pPr>
      <w:r>
        <w:rPr>
          <w:noProof/>
          <w:lang w:eastAsia="en-AU"/>
        </w:rPr>
        <w:drawing>
          <wp:inline distT="0" distB="0" distL="0" distR="0" wp14:anchorId="354EBEB6" wp14:editId="5977E6A5">
            <wp:extent cx="5369768" cy="7258050"/>
            <wp:effectExtent l="0" t="0" r="2540" b="0"/>
            <wp:docPr id="9" name="Picture 9" descr="Women with a high risk of developing breast cancer due to their family history would receive different tests initially, according to the patient’s age and symptoms. Symptomatic women aged under 35 years would receive an ultrasound in the first instance due to their breast density. Whereas asymptomatic women aged under 50 years may receive an MRI, or have had one in the previous 6 months. Most screening guidelines for high-risk women recommend both an annual screening mammogram and an annual breast MRI scheduled six months apart. For women in this group who are unable to undergo MRI, a screening ultrasound is recommended as an alternative.&#10;All other high-risk women would receive a 2D DM according to the current pathway. Women at high-risk may also receive genetic testing, and/or prophylactic therapy and/or a mastectomy in addition to the imaging tests. &#10;" title="Current clinical management algorithms for patients at high risk due to a family histo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inical algorithm - family history 2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74814" cy="7264871"/>
                    </a:xfrm>
                    <a:prstGeom prst="rect">
                      <a:avLst/>
                    </a:prstGeom>
                  </pic:spPr>
                </pic:pic>
              </a:graphicData>
            </a:graphic>
          </wp:inline>
        </w:drawing>
      </w:r>
    </w:p>
    <w:p w14:paraId="4876F6A7" w14:textId="30EE44C7" w:rsidR="00BE157D" w:rsidRPr="00687F05" w:rsidRDefault="00BE157D" w:rsidP="00BE157D">
      <w:pPr>
        <w:pStyle w:val="TableHeading"/>
      </w:pPr>
      <w:bookmarkStart w:id="11" w:name="_Ref3978397"/>
      <w:r w:rsidRPr="00687F05">
        <w:t xml:space="preserve">Figure </w:t>
      </w:r>
      <w:r>
        <w:fldChar w:fldCharType="begin"/>
      </w:r>
      <w:r>
        <w:instrText xml:space="preserve"> SEQ Figure \* ARABIC </w:instrText>
      </w:r>
      <w:r>
        <w:fldChar w:fldCharType="separate"/>
      </w:r>
      <w:r>
        <w:rPr>
          <w:noProof/>
        </w:rPr>
        <w:t>5</w:t>
      </w:r>
      <w:r>
        <w:fldChar w:fldCharType="end"/>
      </w:r>
      <w:bookmarkEnd w:id="11"/>
      <w:r w:rsidRPr="00687F05">
        <w:tab/>
        <w:t xml:space="preserve">Current clinical management algorithms for </w:t>
      </w:r>
      <w:r w:rsidR="009D4514">
        <w:t>women</w:t>
      </w:r>
      <w:r w:rsidRPr="00687F05">
        <w:t xml:space="preserve"> </w:t>
      </w:r>
      <w:r>
        <w:t xml:space="preserve">at high risk </w:t>
      </w:r>
      <w:r w:rsidR="00331CBF">
        <w:t xml:space="preserve">of developing breast cancer </w:t>
      </w:r>
      <w:r>
        <w:t xml:space="preserve">due to a family history </w:t>
      </w:r>
    </w:p>
    <w:p w14:paraId="16E1330C" w14:textId="2C8E115C" w:rsidR="00BE157D" w:rsidRDefault="00BE157D" w:rsidP="00BE157D">
      <w:pPr>
        <w:pStyle w:val="TableFootnote"/>
        <w:spacing w:after="40"/>
        <w:contextualSpacing/>
      </w:pPr>
      <w:r>
        <w:t xml:space="preserve">*Patients who have already had an FNA or core biopsy as part of their clinical workup are unlikely </w:t>
      </w:r>
      <w:r w:rsidRPr="008E2EDC">
        <w:t>to receive another</w:t>
      </w:r>
      <w:r>
        <w:t>.</w:t>
      </w:r>
    </w:p>
    <w:p w14:paraId="587006AF" w14:textId="55D6278A" w:rsidR="009943EF" w:rsidRDefault="00DB53C9" w:rsidP="00904C13">
      <w:pPr>
        <w:spacing w:after="40" w:line="240" w:lineRule="auto"/>
        <w:jc w:val="center"/>
      </w:pPr>
      <w:r>
        <w:rPr>
          <w:noProof/>
          <w:lang w:eastAsia="en-AU"/>
        </w:rPr>
        <w:lastRenderedPageBreak/>
        <w:drawing>
          <wp:inline distT="0" distB="0" distL="0" distR="0" wp14:anchorId="13B7C854" wp14:editId="6A74FD3D">
            <wp:extent cx="5731510" cy="7924800"/>
            <wp:effectExtent l="0" t="0" r="2540" b="0"/>
            <wp:docPr id="21" name="Picture 21" descr="Women with a high risk of developing breast cancer due to their family history would receive different tests initially, according to the patient’s age and symptoms. Symptomatic women aged under 35 years would receive an ultrasound in the first instance due to their breast density. Whereas asymptomatic women aged under 50 years may receive an MRI, or have had one in the previous 6 months. Most screening guidelines for high-risk women recommend both an annual screening mammogram and an annual breast MRI scheduled six months apart. For women in this group who are unable to undergo MRI, a screening ultrasound is recommended as an alternative.&#10;All other high-risk women would receive a DBT in the proposed pathway. Women at high-risk may also receive genetic testing, and/or prophylactic therapy and/or a mastectomy in addition to the imaging tests. &#10;" title="Proposed clinical management algorithms for patients at high risk due to a family histo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linical algorithm - family history 3D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7924800"/>
                    </a:xfrm>
                    <a:prstGeom prst="rect">
                      <a:avLst/>
                    </a:prstGeom>
                  </pic:spPr>
                </pic:pic>
              </a:graphicData>
            </a:graphic>
          </wp:inline>
        </w:drawing>
      </w:r>
    </w:p>
    <w:p w14:paraId="5CBD51AC" w14:textId="4F64192A" w:rsidR="009943EF" w:rsidRPr="00687F05" w:rsidRDefault="009943EF" w:rsidP="009943EF">
      <w:pPr>
        <w:pStyle w:val="TableHeading"/>
      </w:pPr>
      <w:bookmarkStart w:id="12" w:name="_Ref3978404"/>
      <w:r w:rsidRPr="00687F05">
        <w:t xml:space="preserve">Figure </w:t>
      </w:r>
      <w:r>
        <w:fldChar w:fldCharType="begin"/>
      </w:r>
      <w:r>
        <w:instrText xml:space="preserve"> SEQ Figure \* ARABIC </w:instrText>
      </w:r>
      <w:r>
        <w:fldChar w:fldCharType="separate"/>
      </w:r>
      <w:r w:rsidR="00BE157D">
        <w:rPr>
          <w:noProof/>
        </w:rPr>
        <w:t>6</w:t>
      </w:r>
      <w:r>
        <w:fldChar w:fldCharType="end"/>
      </w:r>
      <w:bookmarkEnd w:id="12"/>
      <w:r w:rsidRPr="00687F05">
        <w:tab/>
      </w:r>
      <w:r w:rsidR="00BE157D">
        <w:t>P</w:t>
      </w:r>
      <w:r w:rsidRPr="00687F05">
        <w:t xml:space="preserve">roposed clinical management algorithms for </w:t>
      </w:r>
      <w:r w:rsidR="009D4514">
        <w:t>women</w:t>
      </w:r>
      <w:r w:rsidRPr="00687F05">
        <w:t xml:space="preserve"> </w:t>
      </w:r>
      <w:r w:rsidR="00692252">
        <w:t>a</w:t>
      </w:r>
      <w:r w:rsidR="00DE2996">
        <w:t>t</w:t>
      </w:r>
      <w:r w:rsidR="00692252">
        <w:t xml:space="preserve"> </w:t>
      </w:r>
      <w:r w:rsidR="00DE2996">
        <w:t xml:space="preserve">high risk </w:t>
      </w:r>
      <w:r w:rsidR="00331CBF">
        <w:t xml:space="preserve">of developing breast cancer </w:t>
      </w:r>
      <w:r w:rsidR="00DE2996">
        <w:t xml:space="preserve">due to a </w:t>
      </w:r>
      <w:r w:rsidR="00692252">
        <w:t xml:space="preserve">family history </w:t>
      </w:r>
    </w:p>
    <w:p w14:paraId="65F3151D" w14:textId="77777777" w:rsidR="009943EF" w:rsidRDefault="009943EF" w:rsidP="00A539C6">
      <w:pPr>
        <w:pStyle w:val="TableFootnote"/>
      </w:pPr>
      <w:r>
        <w:t xml:space="preserve">*Patients who have already had an FNA or core biopsy as part of their clinical workup are unlikely </w:t>
      </w:r>
      <w:r w:rsidRPr="008E2EDC">
        <w:t>to receive another</w:t>
      </w:r>
      <w:r>
        <w:t>.</w:t>
      </w:r>
    </w:p>
    <w:p w14:paraId="4E994E59" w14:textId="77777777" w:rsidR="00FF4966" w:rsidRDefault="00FF4966" w:rsidP="00A539C6">
      <w:pPr>
        <w:pStyle w:val="TableFootnote"/>
      </w:pPr>
    </w:p>
    <w:p w14:paraId="5155FEAB" w14:textId="2D044058" w:rsidR="00D4271C" w:rsidRPr="00452CBB" w:rsidRDefault="00D4271C" w:rsidP="00D4271C">
      <w:pPr>
        <w:jc w:val="both"/>
        <w:rPr>
          <w:u w:val="single"/>
        </w:rPr>
      </w:pPr>
      <w:r w:rsidRPr="00452CBB">
        <w:rPr>
          <w:u w:val="single"/>
        </w:rPr>
        <w:lastRenderedPageBreak/>
        <w:t xml:space="preserve">Population </w:t>
      </w:r>
      <w:r>
        <w:rPr>
          <w:u w:val="single"/>
        </w:rPr>
        <w:t>4</w:t>
      </w:r>
    </w:p>
    <w:p w14:paraId="09EFC72D" w14:textId="77DC18F2" w:rsidR="00C9664D" w:rsidRDefault="00C9664D" w:rsidP="00C9664D">
      <w:pPr>
        <w:jc w:val="both"/>
      </w:pPr>
      <w:r w:rsidRPr="00C9664D">
        <w:t xml:space="preserve">All </w:t>
      </w:r>
      <w:r>
        <w:t xml:space="preserve">asymptomatic women </w:t>
      </w:r>
      <w:r w:rsidR="00A5712E">
        <w:t xml:space="preserve">in the general population </w:t>
      </w:r>
      <w:r w:rsidRPr="00C9664D">
        <w:t xml:space="preserve">are entitled to free biannual breast cancer screening </w:t>
      </w:r>
      <w:r>
        <w:t>from</w:t>
      </w:r>
      <w:r w:rsidRPr="00C9664D">
        <w:t xml:space="preserve"> 40 years</w:t>
      </w:r>
      <w:r>
        <w:t xml:space="preserve"> of age</w:t>
      </w:r>
      <w:r w:rsidRPr="00C9664D">
        <w:t xml:space="preserve"> through BreastScreen Australia</w:t>
      </w:r>
      <w:r>
        <w:t>.</w:t>
      </w:r>
      <w:r w:rsidRPr="00C9664D">
        <w:t xml:space="preserve"> </w:t>
      </w:r>
      <w:r>
        <w:t>H</w:t>
      </w:r>
      <w:r w:rsidRPr="00C9664D">
        <w:t xml:space="preserve">owever, </w:t>
      </w:r>
      <w:r>
        <w:t xml:space="preserve">women </w:t>
      </w:r>
      <w:r w:rsidRPr="00C9664D">
        <w:t xml:space="preserve">with a low-to-moderate increased risk of breast cancer due to their family history </w:t>
      </w:r>
      <w:r w:rsidR="00A5712E">
        <w:t>are eligible for</w:t>
      </w:r>
      <w:r w:rsidRPr="00C9664D">
        <w:t xml:space="preserve"> MBS-funded biannual screening (or annual if a first-degree relative was diagnosed with breast cancer prior to the age of 50 years)</w:t>
      </w:r>
      <w:r>
        <w:t>.</w:t>
      </w:r>
      <w:r w:rsidR="00A5712E">
        <w:t xml:space="preserve"> Population 4 consists of those women with a low-to-moderate increased risk who prefer to have</w:t>
      </w:r>
      <w:r w:rsidR="00A5712E" w:rsidRPr="00A5712E">
        <w:t xml:space="preserve"> MBS-funded screening</w:t>
      </w:r>
      <w:r w:rsidR="00A5712E">
        <w:t xml:space="preserve"> instead of using </w:t>
      </w:r>
      <w:r w:rsidR="00A5712E" w:rsidRPr="00A5712E">
        <w:t>BreastScreen Australia</w:t>
      </w:r>
      <w:r w:rsidR="00A5712E">
        <w:t>.</w:t>
      </w:r>
      <w:r w:rsidR="00221402">
        <w:t xml:space="preserve"> The current and proposed clinical management algorithms for these patients are shown in </w:t>
      </w:r>
      <w:r w:rsidR="00221402">
        <w:fldChar w:fldCharType="begin"/>
      </w:r>
      <w:r w:rsidR="00221402">
        <w:instrText xml:space="preserve"> REF _Ref3978340 \h </w:instrText>
      </w:r>
      <w:r w:rsidR="00221402">
        <w:fldChar w:fldCharType="separate"/>
      </w:r>
      <w:r w:rsidR="00221402" w:rsidRPr="00687F05">
        <w:t xml:space="preserve">Figure </w:t>
      </w:r>
      <w:r w:rsidR="00221402">
        <w:rPr>
          <w:noProof/>
        </w:rPr>
        <w:t>7</w:t>
      </w:r>
      <w:r w:rsidR="00221402">
        <w:fldChar w:fldCharType="end"/>
      </w:r>
      <w:r w:rsidR="00221402">
        <w:t xml:space="preserve"> and </w:t>
      </w:r>
      <w:r w:rsidR="00221402">
        <w:fldChar w:fldCharType="begin"/>
      </w:r>
      <w:r w:rsidR="00221402">
        <w:instrText xml:space="preserve"> REF _Ref3978346 \h </w:instrText>
      </w:r>
      <w:r w:rsidR="00221402">
        <w:fldChar w:fldCharType="separate"/>
      </w:r>
      <w:r w:rsidR="00221402" w:rsidRPr="00687F05">
        <w:t xml:space="preserve">Figure </w:t>
      </w:r>
      <w:r w:rsidR="00221402">
        <w:rPr>
          <w:noProof/>
        </w:rPr>
        <w:t>8</w:t>
      </w:r>
      <w:r w:rsidR="00221402">
        <w:fldChar w:fldCharType="end"/>
      </w:r>
      <w:r w:rsidR="00221402">
        <w:t>.</w:t>
      </w:r>
    </w:p>
    <w:p w14:paraId="750836FA" w14:textId="43860F39" w:rsidR="00D4271C" w:rsidRDefault="003400CD" w:rsidP="00D4271C">
      <w:pPr>
        <w:spacing w:after="40" w:line="240" w:lineRule="auto"/>
        <w:jc w:val="center"/>
      </w:pPr>
      <w:r>
        <w:rPr>
          <w:noProof/>
          <w:lang w:eastAsia="en-AU"/>
        </w:rPr>
        <w:drawing>
          <wp:inline distT="0" distB="0" distL="0" distR="0" wp14:anchorId="0902E736" wp14:editId="108E0294">
            <wp:extent cx="5731510" cy="6292215"/>
            <wp:effectExtent l="0" t="0" r="2540" b="0"/>
            <wp:docPr id="3" name="Picture 3" descr="Women with a low-to-moderate increased risk of breast cancer due to their family history are eligible for MBS-funded biannual screening (or annual if a first-degree relative was diagnosed with breast cancer prior to the age of 50 years). those with normal imaging will receive no further interventions until the next screen is due. those with imaging suggestive of benign disease will receive an ultrasound and or a biopsy and those with suspicious or equivocal imaging will recieve further tests including mammoraphy ultrasound and biopsies." title="Current clinical management algorithms for asymptomatic women with a low-to-moderate increased risk of developing breast cancer due to their family histo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inical algorithm -L-M FH 2D.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6292215"/>
                    </a:xfrm>
                    <a:prstGeom prst="rect">
                      <a:avLst/>
                    </a:prstGeom>
                  </pic:spPr>
                </pic:pic>
              </a:graphicData>
            </a:graphic>
          </wp:inline>
        </w:drawing>
      </w:r>
    </w:p>
    <w:p w14:paraId="5732153F" w14:textId="560986D8" w:rsidR="00D4271C" w:rsidRPr="00687F05" w:rsidRDefault="00D4271C" w:rsidP="00D4271C">
      <w:pPr>
        <w:pStyle w:val="TableHeading"/>
      </w:pPr>
      <w:bookmarkStart w:id="13" w:name="_Ref3978340"/>
      <w:r w:rsidRPr="00687F05">
        <w:t xml:space="preserve">Figure </w:t>
      </w:r>
      <w:r>
        <w:fldChar w:fldCharType="begin"/>
      </w:r>
      <w:r>
        <w:instrText xml:space="preserve"> SEQ Figure \* ARABIC </w:instrText>
      </w:r>
      <w:r>
        <w:fldChar w:fldCharType="separate"/>
      </w:r>
      <w:r w:rsidR="009049DF">
        <w:rPr>
          <w:noProof/>
        </w:rPr>
        <w:t>7</w:t>
      </w:r>
      <w:r>
        <w:fldChar w:fldCharType="end"/>
      </w:r>
      <w:bookmarkEnd w:id="13"/>
      <w:r w:rsidRPr="00687F05">
        <w:tab/>
        <w:t xml:space="preserve">Current clinical management algorithms for </w:t>
      </w:r>
      <w:r w:rsidR="009D4514">
        <w:t>asymptomatic women</w:t>
      </w:r>
      <w:r w:rsidRPr="00687F05">
        <w:t xml:space="preserve"> </w:t>
      </w:r>
      <w:r w:rsidR="009D4514">
        <w:t>with</w:t>
      </w:r>
      <w:r>
        <w:t xml:space="preserve"> a low-to-moderate increased risk of developing breast cancer due to their family history </w:t>
      </w:r>
    </w:p>
    <w:p w14:paraId="3765F89D" w14:textId="77777777" w:rsidR="00D4271C" w:rsidRDefault="00D4271C" w:rsidP="00D4271C">
      <w:pPr>
        <w:pStyle w:val="TableFootnote"/>
        <w:spacing w:after="40"/>
        <w:contextualSpacing/>
      </w:pPr>
      <w:r>
        <w:t xml:space="preserve">*Patients who have already had an FNA or core biopsy as part of their clinical workup are unlikely </w:t>
      </w:r>
      <w:r w:rsidRPr="008E2EDC">
        <w:t>to receive another</w:t>
      </w:r>
      <w:r>
        <w:t>.</w:t>
      </w:r>
    </w:p>
    <w:p w14:paraId="5DFF79FF" w14:textId="717C3CF7" w:rsidR="00D4271C" w:rsidRDefault="003400CD" w:rsidP="00D4271C">
      <w:pPr>
        <w:spacing w:after="40" w:line="240" w:lineRule="auto"/>
        <w:jc w:val="center"/>
      </w:pPr>
      <w:r>
        <w:rPr>
          <w:noProof/>
          <w:lang w:eastAsia="en-AU"/>
        </w:rPr>
        <w:lastRenderedPageBreak/>
        <w:drawing>
          <wp:inline distT="0" distB="0" distL="0" distR="0" wp14:anchorId="463BCEF5" wp14:editId="3E404CFF">
            <wp:extent cx="5731510" cy="7699375"/>
            <wp:effectExtent l="0" t="0" r="2540" b="0"/>
            <wp:docPr id="4" name="Picture 4" descr="Women with a low-to-moderate increased risk of breast cancer due to their family history are eligible for MBS-funded biannual screening (or annual if a first-degree relative was diagnosed with breast cancer prior to the age of 50 years). those with normal imaging will receive no further interventions until the next screen is due. those with benign disease will receive either appropriate treatment or a confirmatory ultrasound and or a biopsy and those with suspicious or equivocal imaging will recieve further tests including mammoraphy ultrasound and biopsies." title="Proposed clinical management algorithms for asymptomatic women with a low-to-moderate increased risk of developing breast cancer due to a family histo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inical algorithm -L-M FH 3D.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7699375"/>
                    </a:xfrm>
                    <a:prstGeom prst="rect">
                      <a:avLst/>
                    </a:prstGeom>
                  </pic:spPr>
                </pic:pic>
              </a:graphicData>
            </a:graphic>
          </wp:inline>
        </w:drawing>
      </w:r>
    </w:p>
    <w:p w14:paraId="2CF8191C" w14:textId="2B9C059B" w:rsidR="00D4271C" w:rsidRPr="00687F05" w:rsidRDefault="00D4271C" w:rsidP="00D4271C">
      <w:pPr>
        <w:pStyle w:val="TableHeading"/>
      </w:pPr>
      <w:bookmarkStart w:id="14" w:name="_Ref3978346"/>
      <w:r w:rsidRPr="00687F05">
        <w:t xml:space="preserve">Figure </w:t>
      </w:r>
      <w:r>
        <w:fldChar w:fldCharType="begin"/>
      </w:r>
      <w:r>
        <w:instrText xml:space="preserve"> SEQ Figure \* ARABIC </w:instrText>
      </w:r>
      <w:r>
        <w:fldChar w:fldCharType="separate"/>
      </w:r>
      <w:r w:rsidR="009049DF">
        <w:rPr>
          <w:noProof/>
        </w:rPr>
        <w:t>8</w:t>
      </w:r>
      <w:r>
        <w:fldChar w:fldCharType="end"/>
      </w:r>
      <w:bookmarkEnd w:id="14"/>
      <w:r w:rsidRPr="00687F05">
        <w:tab/>
      </w:r>
      <w:r>
        <w:t>P</w:t>
      </w:r>
      <w:r w:rsidRPr="00687F05">
        <w:t xml:space="preserve">roposed clinical management algorithms for </w:t>
      </w:r>
      <w:r w:rsidR="009D4514" w:rsidRPr="009D4514">
        <w:t xml:space="preserve">asymptomatic women with a low-to-moderate increased risk of developing breast cancer </w:t>
      </w:r>
      <w:r>
        <w:t xml:space="preserve">due to a family history </w:t>
      </w:r>
    </w:p>
    <w:p w14:paraId="44E8091C" w14:textId="77777777" w:rsidR="00D4271C" w:rsidRDefault="00D4271C" w:rsidP="00D4271C">
      <w:pPr>
        <w:pStyle w:val="TableFootnote"/>
      </w:pPr>
      <w:r>
        <w:t xml:space="preserve">*Patients who have already had an FNA or core biopsy as part of their clinical workup are unlikely </w:t>
      </w:r>
      <w:r w:rsidRPr="008E2EDC">
        <w:t>to receive another</w:t>
      </w:r>
      <w:r>
        <w:t>.</w:t>
      </w:r>
    </w:p>
    <w:p w14:paraId="243276A1" w14:textId="77777777" w:rsidR="00FF4966" w:rsidRDefault="00FF4966" w:rsidP="00D4271C">
      <w:pPr>
        <w:pStyle w:val="TableFootnote"/>
      </w:pPr>
    </w:p>
    <w:p w14:paraId="397DED60" w14:textId="77777777" w:rsidR="00E968F6" w:rsidRDefault="003E0382" w:rsidP="00556426">
      <w:pPr>
        <w:pStyle w:val="Heading2"/>
      </w:pPr>
      <w:r>
        <w:lastRenderedPageBreak/>
        <w:t xml:space="preserve">Proposed </w:t>
      </w:r>
      <w:r w:rsidR="002B226C">
        <w:t xml:space="preserve">economic </w:t>
      </w:r>
      <w:r w:rsidR="009E5295">
        <w:t>evaluation</w:t>
      </w:r>
    </w:p>
    <w:p w14:paraId="2F084EAC" w14:textId="1740FF71" w:rsidR="00701B16" w:rsidRDefault="00F30945" w:rsidP="00C817B7">
      <w:pPr>
        <w:jc w:val="both"/>
      </w:pPr>
      <w:r>
        <w:t>T</w:t>
      </w:r>
      <w:r w:rsidR="00E968F6" w:rsidRPr="00A82986">
        <w:t xml:space="preserve">he </w:t>
      </w:r>
      <w:r w:rsidR="006B6204" w:rsidRPr="00A82986">
        <w:t xml:space="preserve">comparative </w:t>
      </w:r>
      <w:r w:rsidR="00E968F6" w:rsidRPr="00A82986">
        <w:t xml:space="preserve">clinical claim is </w:t>
      </w:r>
      <w:r w:rsidR="0042483F" w:rsidRPr="00A82986">
        <w:t>likely to be superior</w:t>
      </w:r>
      <w:r w:rsidR="00B657E9">
        <w:t xml:space="preserve"> effectiveness</w:t>
      </w:r>
      <w:r>
        <w:t>.</w:t>
      </w:r>
      <w:r w:rsidR="0042483F" w:rsidRPr="00A82986">
        <w:t xml:space="preserve"> </w:t>
      </w:r>
      <w:r>
        <w:t xml:space="preserve">However, due to </w:t>
      </w:r>
      <w:r w:rsidR="00B657E9">
        <w:t xml:space="preserve">a possible </w:t>
      </w:r>
      <w:r>
        <w:t>increase</w:t>
      </w:r>
      <w:r w:rsidR="00B657E9">
        <w:t xml:space="preserve"> in the </w:t>
      </w:r>
      <w:r>
        <w:t>radiation dose</w:t>
      </w:r>
      <w:r w:rsidR="00610C84">
        <w:t xml:space="preserve"> from DBT compared to 2D DM</w:t>
      </w:r>
      <w:r w:rsidR="00B657E9">
        <w:t xml:space="preserve">, the safety is likely to be either non-inferior or inferior. Therefore, the most appropriate economic evaluation would be </w:t>
      </w:r>
      <w:r w:rsidR="00FA4F25">
        <w:t xml:space="preserve">either a cost-effectiveness analysis or </w:t>
      </w:r>
      <w:r w:rsidR="00B657E9">
        <w:t xml:space="preserve">a </w:t>
      </w:r>
      <w:r w:rsidR="00B657E9" w:rsidRPr="00B657E9">
        <w:t>cost-utility analysis</w:t>
      </w:r>
      <w:r w:rsidR="00B657E9">
        <w:t xml:space="preserve">. </w:t>
      </w:r>
    </w:p>
    <w:p w14:paraId="33946286" w14:textId="2CEF57F2" w:rsidR="0084342C" w:rsidRPr="00A82986" w:rsidRDefault="001A66F3" w:rsidP="00C817B7">
      <w:pPr>
        <w:jc w:val="both"/>
      </w:pPr>
      <w:r>
        <w:t>T</w:t>
      </w:r>
      <w:r w:rsidRPr="001A66F3">
        <w:t xml:space="preserve">he </w:t>
      </w:r>
      <w:r w:rsidR="00E819E9">
        <w:t xml:space="preserve">Department has requested that the </w:t>
      </w:r>
      <w:r w:rsidRPr="001A66F3">
        <w:t>contracted assessment</w:t>
      </w:r>
      <w:r>
        <w:t xml:space="preserve"> include</w:t>
      </w:r>
      <w:r w:rsidRPr="001A66F3">
        <w:t xml:space="preserve"> two costing models (using the current </w:t>
      </w:r>
      <w:r w:rsidR="009B356B">
        <w:t xml:space="preserve">interim </w:t>
      </w:r>
      <w:r w:rsidRPr="001A66F3">
        <w:t>fee and the</w:t>
      </w:r>
      <w:r w:rsidR="00ED6A24">
        <w:t xml:space="preserve"> RANZCR-</w:t>
      </w:r>
      <w:r w:rsidRPr="001A66F3">
        <w:t>requested fee)</w:t>
      </w:r>
      <w:r>
        <w:t>.</w:t>
      </w:r>
    </w:p>
    <w:p w14:paraId="6CBEEB4E" w14:textId="77777777" w:rsidR="00752491" w:rsidRDefault="00752491" w:rsidP="00556426">
      <w:pPr>
        <w:pStyle w:val="Heading2"/>
      </w:pPr>
      <w:r>
        <w:t>Proposed item descriptor</w:t>
      </w:r>
    </w:p>
    <w:p w14:paraId="735612D5" w14:textId="598D4702" w:rsidR="00752491" w:rsidRDefault="009E1762" w:rsidP="00752491">
      <w:pPr>
        <w:rPr>
          <w:u w:color="FF0000"/>
        </w:rPr>
      </w:pPr>
      <w:r>
        <w:rPr>
          <w:u w:color="FF0000"/>
        </w:rPr>
        <w:t xml:space="preserve">Two </w:t>
      </w:r>
      <w:r w:rsidR="007E76F7">
        <w:rPr>
          <w:u w:color="FF0000"/>
        </w:rPr>
        <w:t xml:space="preserve">interim </w:t>
      </w:r>
      <w:r w:rsidR="00FC3F20" w:rsidRPr="00A82986">
        <w:rPr>
          <w:u w:color="FF0000"/>
        </w:rPr>
        <w:t xml:space="preserve">MBS item </w:t>
      </w:r>
      <w:r w:rsidR="007E76F7">
        <w:rPr>
          <w:u w:color="FF0000"/>
        </w:rPr>
        <w:t xml:space="preserve">numbers for </w:t>
      </w:r>
      <w:r w:rsidR="001A5620">
        <w:rPr>
          <w:u w:color="FF0000"/>
        </w:rPr>
        <w:t xml:space="preserve">digital </w:t>
      </w:r>
      <w:r w:rsidR="007E76F7">
        <w:rPr>
          <w:u w:color="FF0000"/>
        </w:rPr>
        <w:t xml:space="preserve">3D </w:t>
      </w:r>
      <w:r w:rsidR="00305D43">
        <w:rPr>
          <w:u w:color="FF0000"/>
        </w:rPr>
        <w:t>tomosynthesis</w:t>
      </w:r>
      <w:r>
        <w:rPr>
          <w:u w:color="FF0000"/>
        </w:rPr>
        <w:t xml:space="preserve"> </w:t>
      </w:r>
      <w:r w:rsidR="001A5620">
        <w:rPr>
          <w:u w:color="FF0000"/>
        </w:rPr>
        <w:t xml:space="preserve">of either one or both breasts </w:t>
      </w:r>
      <w:r>
        <w:rPr>
          <w:u w:color="FF0000"/>
        </w:rPr>
        <w:t xml:space="preserve">have been </w:t>
      </w:r>
      <w:r w:rsidR="00305D43">
        <w:rPr>
          <w:u w:color="FF0000"/>
        </w:rPr>
        <w:t>listed on the MBS since November 2018</w:t>
      </w:r>
      <w:r w:rsidR="00B657E9">
        <w:rPr>
          <w:u w:color="FF0000"/>
        </w:rPr>
        <w:t xml:space="preserve"> (</w:t>
      </w:r>
      <w:r w:rsidR="00221402">
        <w:rPr>
          <w:u w:color="FF0000"/>
        </w:rPr>
        <w:fldChar w:fldCharType="begin"/>
      </w:r>
      <w:r w:rsidR="00221402">
        <w:rPr>
          <w:u w:color="FF0000"/>
        </w:rPr>
        <w:instrText xml:space="preserve"> REF _Ref3978145 \h </w:instrText>
      </w:r>
      <w:r w:rsidR="00221402">
        <w:rPr>
          <w:u w:color="FF0000"/>
        </w:rPr>
      </w:r>
      <w:r w:rsidR="00221402">
        <w:rPr>
          <w:u w:color="FF0000"/>
        </w:rPr>
        <w:fldChar w:fldCharType="separate"/>
      </w:r>
      <w:r w:rsidR="00221402">
        <w:t xml:space="preserve">Table </w:t>
      </w:r>
      <w:r w:rsidR="00221402">
        <w:rPr>
          <w:noProof/>
        </w:rPr>
        <w:t>2</w:t>
      </w:r>
      <w:r w:rsidR="00221402">
        <w:rPr>
          <w:u w:color="FF0000"/>
        </w:rPr>
        <w:fldChar w:fldCharType="end"/>
      </w:r>
      <w:r w:rsidR="00B657E9">
        <w:rPr>
          <w:u w:color="FF0000"/>
        </w:rPr>
        <w:t>)</w:t>
      </w:r>
      <w:r>
        <w:rPr>
          <w:u w:color="FF0000"/>
        </w:rPr>
        <w:t>.</w:t>
      </w:r>
      <w:r w:rsidR="001A5620">
        <w:rPr>
          <w:u w:color="FF0000"/>
        </w:rPr>
        <w:t xml:space="preserve"> The sponsor has suggested slight wording changes for the proposed new item numbers (</w:t>
      </w:r>
      <w:r w:rsidR="00221402">
        <w:rPr>
          <w:u w:color="FF0000"/>
        </w:rPr>
        <w:fldChar w:fldCharType="begin"/>
      </w:r>
      <w:r w:rsidR="00221402">
        <w:rPr>
          <w:u w:color="FF0000"/>
        </w:rPr>
        <w:instrText xml:space="preserve"> REF _Ref3978276 \h </w:instrText>
      </w:r>
      <w:r w:rsidR="00221402">
        <w:rPr>
          <w:u w:color="FF0000"/>
        </w:rPr>
      </w:r>
      <w:r w:rsidR="00221402">
        <w:rPr>
          <w:u w:color="FF0000"/>
        </w:rPr>
        <w:fldChar w:fldCharType="separate"/>
      </w:r>
      <w:r w:rsidR="00221402">
        <w:t xml:space="preserve">Table </w:t>
      </w:r>
      <w:r w:rsidR="00221402">
        <w:rPr>
          <w:noProof/>
        </w:rPr>
        <w:t>5</w:t>
      </w:r>
      <w:r w:rsidR="00221402">
        <w:rPr>
          <w:u w:color="FF0000"/>
        </w:rPr>
        <w:fldChar w:fldCharType="end"/>
      </w:r>
      <w:r w:rsidR="00217326">
        <w:rPr>
          <w:u w:color="FF0000"/>
        </w:rPr>
        <w:t>,</w:t>
      </w:r>
      <w:r w:rsidR="00217326" w:rsidRPr="00217326">
        <w:rPr>
          <w:u w:color="FF0000"/>
        </w:rPr>
        <w:t xml:space="preserve"> </w:t>
      </w:r>
      <w:r w:rsidR="00217326">
        <w:rPr>
          <w:u w:color="FF0000"/>
        </w:rPr>
        <w:t>shown in red</w:t>
      </w:r>
      <w:r w:rsidR="001A5620">
        <w:rPr>
          <w:u w:color="FF0000"/>
        </w:rPr>
        <w:t>)</w:t>
      </w:r>
      <w:r>
        <w:rPr>
          <w:u w:color="FF0000"/>
        </w:rPr>
        <w:t>.</w:t>
      </w:r>
      <w:r w:rsidR="00FC3F20" w:rsidRPr="00A82986">
        <w:rPr>
          <w:u w:color="FF0000"/>
        </w:rPr>
        <w:t xml:space="preserve"> </w:t>
      </w:r>
    </w:p>
    <w:p w14:paraId="22D95FEE" w14:textId="7E2858C7" w:rsidR="00AB182D" w:rsidRDefault="00AB182D" w:rsidP="00AB182D">
      <w:pPr>
        <w:jc w:val="both"/>
        <w:rPr>
          <w:u w:color="FF0000"/>
        </w:rPr>
      </w:pPr>
      <w:r>
        <w:rPr>
          <w:u w:color="FF0000"/>
        </w:rPr>
        <w:t xml:space="preserve">As </w:t>
      </w:r>
      <w:r w:rsidRPr="00AB182D">
        <w:rPr>
          <w:u w:color="FF0000"/>
        </w:rPr>
        <w:t xml:space="preserve">PASC </w:t>
      </w:r>
      <w:r>
        <w:rPr>
          <w:u w:color="FF0000"/>
        </w:rPr>
        <w:t xml:space="preserve">has </w:t>
      </w:r>
      <w:r w:rsidRPr="00AB182D">
        <w:rPr>
          <w:u w:color="FF0000"/>
        </w:rPr>
        <w:t>ruled out use of DBT alone</w:t>
      </w:r>
      <w:r w:rsidR="00E83D88">
        <w:rPr>
          <w:u w:color="FF0000"/>
        </w:rPr>
        <w:t>, a note has been provided in the proposed MBS item descriptor</w:t>
      </w:r>
      <w:r w:rsidR="004A2F76">
        <w:rPr>
          <w:u w:color="FF0000"/>
        </w:rPr>
        <w:t xml:space="preserve"> </w:t>
      </w:r>
      <w:r w:rsidR="00E83D88">
        <w:rPr>
          <w:u w:color="FF0000"/>
        </w:rPr>
        <w:t>to</w:t>
      </w:r>
      <w:r w:rsidR="004A2F76">
        <w:rPr>
          <w:u w:color="FF0000"/>
        </w:rPr>
        <w:t xml:space="preserve"> specify the concomitant use of either synthesised 2D or 2D-DM</w:t>
      </w:r>
      <w:r w:rsidR="004A2F76" w:rsidRPr="004A2F76">
        <w:rPr>
          <w:u w:color="FF0000"/>
        </w:rPr>
        <w:t xml:space="preserve"> </w:t>
      </w:r>
      <w:r w:rsidR="004A2F76">
        <w:rPr>
          <w:u w:color="FF0000"/>
        </w:rPr>
        <w:t xml:space="preserve">images. </w:t>
      </w:r>
      <w:r w:rsidR="00FD2E09">
        <w:rPr>
          <w:u w:color="FF0000"/>
        </w:rPr>
        <w:t>It should be noted that the use of synthesised 2D images would incur only the proposed fee for DBT, whereas the use of 2D DM would incur the fee for 2D DM as well as the fee fo</w:t>
      </w:r>
      <w:r w:rsidR="00E83D88">
        <w:rPr>
          <w:u w:color="FF0000"/>
        </w:rPr>
        <w:t>r</w:t>
      </w:r>
      <w:r w:rsidR="00FD2E09">
        <w:rPr>
          <w:u w:color="FF0000"/>
        </w:rPr>
        <w:t xml:space="preserve"> DBT. However, in some instances the 2D DM would have occurred prior to DBT, incurring no overall additional fee in this case.</w:t>
      </w:r>
    </w:p>
    <w:p w14:paraId="470CC895" w14:textId="5AA84203" w:rsidR="00AB182D" w:rsidRDefault="00AB182D" w:rsidP="00752491">
      <w:pPr>
        <w:rPr>
          <w:u w:color="FF0000"/>
        </w:rPr>
      </w:pPr>
      <w:r w:rsidRPr="00AB182D">
        <w:rPr>
          <w:u w:color="FF0000"/>
        </w:rPr>
        <w:t xml:space="preserve">PASC noted that confirmation is needed on whether </w:t>
      </w:r>
      <w:r w:rsidR="00FD2E09">
        <w:rPr>
          <w:u w:color="FF0000"/>
        </w:rPr>
        <w:t xml:space="preserve">or not </w:t>
      </w:r>
      <w:r w:rsidRPr="00AB182D">
        <w:rPr>
          <w:u w:color="FF0000"/>
        </w:rPr>
        <w:t xml:space="preserve">Population 4 </w:t>
      </w:r>
      <w:r>
        <w:rPr>
          <w:u w:color="FF0000"/>
        </w:rPr>
        <w:t>should be eligible for the Medicare rebate</w:t>
      </w:r>
      <w:r w:rsidRPr="00AB182D">
        <w:rPr>
          <w:u w:color="FF0000"/>
        </w:rPr>
        <w:t>. If not, the proposed descriptors for DBT (and by extension, the existing descriptors for 2D-DM items) need to be revised.</w:t>
      </w:r>
    </w:p>
    <w:p w14:paraId="481D6D30" w14:textId="532075B8" w:rsidR="00217326" w:rsidRDefault="00217326" w:rsidP="00C817B7">
      <w:pPr>
        <w:jc w:val="both"/>
        <w:rPr>
          <w:u w:color="FF0000"/>
        </w:rPr>
      </w:pPr>
      <w:r w:rsidRPr="00217326">
        <w:rPr>
          <w:u w:color="FF0000"/>
        </w:rPr>
        <w:t>RANZCR recommends a fee</w:t>
      </w:r>
      <w:r>
        <w:rPr>
          <w:u w:color="FF0000"/>
        </w:rPr>
        <w:t xml:space="preserve"> increase from $202</w:t>
      </w:r>
      <w:r w:rsidRPr="00217326">
        <w:rPr>
          <w:u w:color="FF0000"/>
        </w:rPr>
        <w:t xml:space="preserve"> </w:t>
      </w:r>
      <w:r w:rsidR="00C817B7">
        <w:rPr>
          <w:u w:color="FF0000"/>
        </w:rPr>
        <w:t xml:space="preserve">for the interim MBS item number </w:t>
      </w:r>
      <w:r>
        <w:rPr>
          <w:u w:color="FF0000"/>
        </w:rPr>
        <w:t>t</w:t>
      </w:r>
      <w:r w:rsidRPr="00217326">
        <w:rPr>
          <w:u w:color="FF0000"/>
        </w:rPr>
        <w:t xml:space="preserve">o $225 for </w:t>
      </w:r>
      <w:r w:rsidR="00C817B7">
        <w:rPr>
          <w:u w:color="FF0000"/>
        </w:rPr>
        <w:t>the new item number</w:t>
      </w:r>
      <w:r w:rsidRPr="00217326">
        <w:rPr>
          <w:u w:color="FF0000"/>
        </w:rPr>
        <w:t xml:space="preserve"> f</w:t>
      </w:r>
      <w:r w:rsidR="00C817B7">
        <w:rPr>
          <w:u w:color="FF0000"/>
        </w:rPr>
        <w:t>or</w:t>
      </w:r>
      <w:r w:rsidRPr="00217326">
        <w:rPr>
          <w:u w:color="FF0000"/>
        </w:rPr>
        <w:t xml:space="preserve"> </w:t>
      </w:r>
      <w:r w:rsidR="00C817B7">
        <w:rPr>
          <w:u w:color="FF0000"/>
        </w:rPr>
        <w:t xml:space="preserve">DBT of </w:t>
      </w:r>
      <w:r w:rsidRPr="00217326">
        <w:rPr>
          <w:u w:color="FF0000"/>
        </w:rPr>
        <w:t xml:space="preserve">both breasts and </w:t>
      </w:r>
      <w:r>
        <w:rPr>
          <w:u w:color="FF0000"/>
        </w:rPr>
        <w:t xml:space="preserve">from </w:t>
      </w:r>
      <w:r w:rsidRPr="00217326">
        <w:rPr>
          <w:u w:color="FF0000"/>
        </w:rPr>
        <w:t>$</w:t>
      </w:r>
      <w:r>
        <w:rPr>
          <w:u w:color="FF0000"/>
        </w:rPr>
        <w:t>114 to $128 for one breast</w:t>
      </w:r>
      <w:r w:rsidRPr="00217326">
        <w:rPr>
          <w:u w:color="FF0000"/>
        </w:rPr>
        <w:t xml:space="preserve">. </w:t>
      </w:r>
      <w:r>
        <w:rPr>
          <w:u w:color="FF0000"/>
        </w:rPr>
        <w:t>T</w:t>
      </w:r>
      <w:r w:rsidRPr="00217326">
        <w:rPr>
          <w:u w:color="FF0000"/>
        </w:rPr>
        <w:t xml:space="preserve">he current interim fee </w:t>
      </w:r>
      <w:r>
        <w:rPr>
          <w:u w:color="FF0000"/>
        </w:rPr>
        <w:t>w</w:t>
      </w:r>
      <w:r w:rsidRPr="00217326">
        <w:rPr>
          <w:u w:color="FF0000"/>
        </w:rPr>
        <w:t xml:space="preserve">as based on the sum of </w:t>
      </w:r>
      <w:r w:rsidR="00C817B7">
        <w:rPr>
          <w:u w:color="FF0000"/>
        </w:rPr>
        <w:t xml:space="preserve">the </w:t>
      </w:r>
      <w:r>
        <w:rPr>
          <w:u w:color="FF0000"/>
        </w:rPr>
        <w:t xml:space="preserve">2D </w:t>
      </w:r>
      <w:r w:rsidR="00786F0D">
        <w:rPr>
          <w:u w:color="FF0000"/>
        </w:rPr>
        <w:t>DM</w:t>
      </w:r>
      <w:r w:rsidRPr="00217326">
        <w:rPr>
          <w:u w:color="FF0000"/>
        </w:rPr>
        <w:t xml:space="preserve"> and tomography fee</w:t>
      </w:r>
      <w:r w:rsidR="00C817B7">
        <w:rPr>
          <w:u w:color="FF0000"/>
        </w:rPr>
        <w:t>s</w:t>
      </w:r>
      <w:r w:rsidRPr="00217326">
        <w:rPr>
          <w:u w:color="FF0000"/>
        </w:rPr>
        <w:t xml:space="preserve">. </w:t>
      </w:r>
      <w:r w:rsidR="00C651C5">
        <w:rPr>
          <w:u w:color="FF0000"/>
        </w:rPr>
        <w:t>The sponsor notes that m</w:t>
      </w:r>
      <w:r w:rsidRPr="00217326">
        <w:rPr>
          <w:u w:color="FF0000"/>
        </w:rPr>
        <w:t>ammography</w:t>
      </w:r>
      <w:r w:rsidR="00C651C5">
        <w:rPr>
          <w:u w:color="FF0000"/>
        </w:rPr>
        <w:t xml:space="preserve"> </w:t>
      </w:r>
      <w:r w:rsidRPr="00217326">
        <w:rPr>
          <w:u w:color="FF0000"/>
        </w:rPr>
        <w:t xml:space="preserve">is </w:t>
      </w:r>
      <w:r w:rsidR="00C651C5">
        <w:rPr>
          <w:u w:color="FF0000"/>
        </w:rPr>
        <w:t xml:space="preserve">currently </w:t>
      </w:r>
      <w:r w:rsidRPr="00217326">
        <w:rPr>
          <w:u w:color="FF0000"/>
        </w:rPr>
        <w:t xml:space="preserve">underfunded and has an inadequate Medicare rebate </w:t>
      </w:r>
      <w:r w:rsidR="00C651C5">
        <w:rPr>
          <w:u w:color="FF0000"/>
        </w:rPr>
        <w:t>that</w:t>
      </w:r>
      <w:r w:rsidRPr="00217326">
        <w:rPr>
          <w:u w:color="FF0000"/>
        </w:rPr>
        <w:t xml:space="preserve"> has been frozen since 1998. </w:t>
      </w:r>
      <w:r w:rsidR="00C651C5">
        <w:rPr>
          <w:u w:color="FF0000"/>
        </w:rPr>
        <w:t xml:space="preserve">It also has </w:t>
      </w:r>
      <w:r w:rsidR="00C651C5" w:rsidRPr="00217326">
        <w:rPr>
          <w:u w:color="FF0000"/>
        </w:rPr>
        <w:t xml:space="preserve">the lowest bulk billing rates of all imaging procedures (around 50%), making it very difficult for patients to access this service if they cannot afford to pay </w:t>
      </w:r>
      <w:r w:rsidR="00C651C5">
        <w:rPr>
          <w:u w:color="FF0000"/>
        </w:rPr>
        <w:t>the</w:t>
      </w:r>
      <w:r w:rsidR="00C651C5" w:rsidRPr="00217326">
        <w:rPr>
          <w:u w:color="FF0000"/>
        </w:rPr>
        <w:t xml:space="preserve"> gap. </w:t>
      </w:r>
      <w:r w:rsidR="00C651C5">
        <w:rPr>
          <w:u w:color="FF0000"/>
        </w:rPr>
        <w:t xml:space="preserve">Additionally, </w:t>
      </w:r>
      <w:r w:rsidR="00C651C5" w:rsidRPr="00C651C5">
        <w:rPr>
          <w:u w:color="FF0000"/>
        </w:rPr>
        <w:t xml:space="preserve">the tomography fee is a legacy item and not directly comparable to current breast tomosynthesis technology. </w:t>
      </w:r>
      <w:r w:rsidRPr="00217326">
        <w:rPr>
          <w:u w:color="FF0000"/>
        </w:rPr>
        <w:t xml:space="preserve">Therefore, </w:t>
      </w:r>
      <w:r w:rsidR="00C651C5">
        <w:rPr>
          <w:u w:color="FF0000"/>
        </w:rPr>
        <w:t>the sponsor</w:t>
      </w:r>
      <w:r w:rsidRPr="00217326">
        <w:rPr>
          <w:u w:color="FF0000"/>
        </w:rPr>
        <w:t xml:space="preserve"> recommend</w:t>
      </w:r>
      <w:r w:rsidR="00C651C5">
        <w:rPr>
          <w:u w:color="FF0000"/>
        </w:rPr>
        <w:t>s</w:t>
      </w:r>
      <w:r w:rsidRPr="00217326">
        <w:rPr>
          <w:u w:color="FF0000"/>
        </w:rPr>
        <w:t xml:space="preserve"> a higher Medicare rebate</w:t>
      </w:r>
      <w:r w:rsidR="00C817B7">
        <w:rPr>
          <w:u w:color="FF0000"/>
        </w:rPr>
        <w:t>, and</w:t>
      </w:r>
      <w:r w:rsidRPr="00217326">
        <w:rPr>
          <w:u w:color="FF0000"/>
        </w:rPr>
        <w:t xml:space="preserve"> believes that this will improve access to this much needed service.</w:t>
      </w:r>
    </w:p>
    <w:p w14:paraId="2BF2B55D" w14:textId="46ED9B02" w:rsidR="00E47B4E" w:rsidRPr="00A82986" w:rsidRDefault="00E47B4E" w:rsidP="00687F05">
      <w:pPr>
        <w:pStyle w:val="TableHeading"/>
        <w:rPr>
          <w:u w:color="FF0000"/>
        </w:rPr>
      </w:pPr>
      <w:bookmarkStart w:id="15" w:name="_Ref3978276"/>
      <w:r>
        <w:lastRenderedPageBreak/>
        <w:t xml:space="preserve">Table </w:t>
      </w:r>
      <w:r w:rsidR="0012202E">
        <w:rPr>
          <w:noProof/>
        </w:rPr>
        <w:fldChar w:fldCharType="begin"/>
      </w:r>
      <w:r w:rsidR="0012202E">
        <w:rPr>
          <w:noProof/>
        </w:rPr>
        <w:instrText xml:space="preserve"> SEQ Table \* ARABIC </w:instrText>
      </w:r>
      <w:r w:rsidR="0012202E">
        <w:rPr>
          <w:noProof/>
        </w:rPr>
        <w:fldChar w:fldCharType="separate"/>
      </w:r>
      <w:r w:rsidR="009F41F6">
        <w:rPr>
          <w:noProof/>
        </w:rPr>
        <w:t>5</w:t>
      </w:r>
      <w:r w:rsidR="0012202E">
        <w:rPr>
          <w:noProof/>
        </w:rPr>
        <w:fldChar w:fldCharType="end"/>
      </w:r>
      <w:bookmarkEnd w:id="15"/>
      <w:r>
        <w:tab/>
        <w:t>Proposed new MBS item</w:t>
      </w:r>
      <w:r w:rsidR="003A3FE1">
        <w:t>s</w:t>
      </w:r>
      <w:r>
        <w:t xml:space="preserve"> for digital breast tomosynthesi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305D43" w:rsidRPr="00A82986" w14:paraId="254F42B1" w14:textId="77777777" w:rsidTr="00A20467">
        <w:trPr>
          <w:cantSplit/>
          <w:tblHeader/>
        </w:trPr>
        <w:tc>
          <w:tcPr>
            <w:tcW w:w="9016" w:type="dxa"/>
          </w:tcPr>
          <w:p w14:paraId="19246BFB" w14:textId="77777777" w:rsidR="00305D43" w:rsidRPr="00A82986" w:rsidRDefault="00C651C5" w:rsidP="00FB7FAA">
            <w:pPr>
              <w:jc w:val="right"/>
            </w:pPr>
            <w:r w:rsidRPr="00C651C5">
              <w:t>Category 5 – Diagnostic Imaging services</w:t>
            </w:r>
          </w:p>
        </w:tc>
      </w:tr>
      <w:tr w:rsidR="00305D43" w:rsidRPr="00A82986" w14:paraId="0730C62A" w14:textId="77777777" w:rsidTr="00FF4966">
        <w:trPr>
          <w:cantSplit/>
        </w:trPr>
        <w:tc>
          <w:tcPr>
            <w:tcW w:w="9016" w:type="dxa"/>
          </w:tcPr>
          <w:p w14:paraId="6CBE5737" w14:textId="77777777" w:rsidR="00106769" w:rsidRPr="00106769" w:rsidRDefault="00106769" w:rsidP="00106769">
            <w:pPr>
              <w:tabs>
                <w:tab w:val="left" w:pos="3715"/>
                <w:tab w:val="left" w:pos="5132"/>
              </w:tabs>
              <w:jc w:val="both"/>
              <w:rPr>
                <w:u w:color="FF0000"/>
              </w:rPr>
            </w:pPr>
            <w:r>
              <w:rPr>
                <w:u w:color="FF0000"/>
              </w:rPr>
              <w:tab/>
            </w:r>
            <w:r w:rsidRPr="00106769">
              <w:rPr>
                <w:u w:color="FF0000"/>
              </w:rPr>
              <w:t>Group</w:t>
            </w:r>
            <w:r>
              <w:rPr>
                <w:u w:color="FF0000"/>
              </w:rPr>
              <w:tab/>
            </w:r>
            <w:r w:rsidRPr="00106769">
              <w:rPr>
                <w:u w:color="FF0000"/>
              </w:rPr>
              <w:t>I3 - Diagnostic Radiology</w:t>
            </w:r>
          </w:p>
          <w:p w14:paraId="5D24CDCB" w14:textId="77777777" w:rsidR="00106769" w:rsidRDefault="00106769" w:rsidP="00106769">
            <w:pPr>
              <w:tabs>
                <w:tab w:val="left" w:pos="3715"/>
                <w:tab w:val="left" w:pos="5132"/>
              </w:tabs>
              <w:jc w:val="both"/>
              <w:rPr>
                <w:u w:color="FF0000"/>
              </w:rPr>
            </w:pPr>
            <w:r>
              <w:rPr>
                <w:u w:color="FF0000"/>
              </w:rPr>
              <w:tab/>
            </w:r>
            <w:r w:rsidRPr="00106769">
              <w:rPr>
                <w:u w:color="FF0000"/>
              </w:rPr>
              <w:t>Subgroup</w:t>
            </w:r>
            <w:r>
              <w:rPr>
                <w:u w:color="FF0000"/>
              </w:rPr>
              <w:tab/>
            </w:r>
            <w:r w:rsidRPr="00106769">
              <w:rPr>
                <w:u w:color="FF0000"/>
              </w:rPr>
              <w:t>10 - Radiographic Examination Of Breasts</w:t>
            </w:r>
          </w:p>
          <w:p w14:paraId="275FC645" w14:textId="77777777" w:rsidR="00305D43" w:rsidRDefault="00DB4EBF" w:rsidP="00C817B7">
            <w:pPr>
              <w:jc w:val="both"/>
              <w:rPr>
                <w:u w:color="FF0000"/>
              </w:rPr>
            </w:pPr>
            <w:r>
              <w:rPr>
                <w:u w:color="FF0000"/>
              </w:rPr>
              <w:t xml:space="preserve">New </w:t>
            </w:r>
            <w:r w:rsidR="00305D43">
              <w:rPr>
                <w:u w:color="FF0000"/>
              </w:rPr>
              <w:t>MBS</w:t>
            </w:r>
            <w:r w:rsidR="00305D43" w:rsidRPr="00A82986">
              <w:rPr>
                <w:u w:color="FF0000"/>
              </w:rPr>
              <w:t xml:space="preserve"> item </w:t>
            </w:r>
            <w:r w:rsidR="00305D43">
              <w:rPr>
                <w:u w:color="FF0000"/>
              </w:rPr>
              <w:t>descriptor:</w:t>
            </w:r>
          </w:p>
          <w:p w14:paraId="2045FC97" w14:textId="77777777" w:rsidR="00106769" w:rsidRPr="00A82986" w:rsidRDefault="00106769" w:rsidP="00C817B7">
            <w:pPr>
              <w:jc w:val="both"/>
              <w:rPr>
                <w:u w:color="FF0000"/>
              </w:rPr>
            </w:pPr>
          </w:p>
          <w:p w14:paraId="37F7F72F" w14:textId="77777777" w:rsidR="00305D43" w:rsidRPr="009E1762" w:rsidRDefault="00305D43" w:rsidP="00C817B7">
            <w:pPr>
              <w:jc w:val="both"/>
              <w:rPr>
                <w:u w:color="FF0000"/>
              </w:rPr>
            </w:pPr>
            <w:r w:rsidRPr="009E1762">
              <w:rPr>
                <w:u w:color="FF0000"/>
              </w:rPr>
              <w:t xml:space="preserve">Three dimensional tomosynthesis of </w:t>
            </w:r>
            <w:r>
              <w:rPr>
                <w:u w:color="FF0000"/>
              </w:rPr>
              <w:t>both</w:t>
            </w:r>
            <w:r w:rsidRPr="009E1762">
              <w:rPr>
                <w:u w:color="FF0000"/>
              </w:rPr>
              <w:t xml:space="preserve"> breast</w:t>
            </w:r>
            <w:r>
              <w:rPr>
                <w:u w:color="FF0000"/>
              </w:rPr>
              <w:t>s</w:t>
            </w:r>
            <w:r w:rsidRPr="009E1762">
              <w:rPr>
                <w:u w:color="FF0000"/>
              </w:rPr>
              <w:t xml:space="preserve">, if there is reason to suspect the presence of </w:t>
            </w:r>
            <w:r w:rsidRPr="00305D43">
              <w:rPr>
                <w:color w:val="FF0000"/>
                <w:u w:color="FF0000"/>
              </w:rPr>
              <w:t xml:space="preserve">breast disease </w:t>
            </w:r>
            <w:r w:rsidRPr="009E1762">
              <w:rPr>
                <w:u w:color="FF0000"/>
              </w:rPr>
              <w:t>or malignancy because of:</w:t>
            </w:r>
          </w:p>
          <w:p w14:paraId="3ED2A71B" w14:textId="77777777" w:rsidR="00305D43" w:rsidRPr="009E1762" w:rsidRDefault="00305D43" w:rsidP="00C817B7">
            <w:pPr>
              <w:jc w:val="both"/>
              <w:rPr>
                <w:u w:color="FF0000"/>
              </w:rPr>
            </w:pPr>
            <w:r w:rsidRPr="009E1762">
              <w:rPr>
                <w:u w:color="FF0000"/>
              </w:rPr>
              <w:t>a) the past occurrence of breast malignancy in the patient or members of the patient’s family; or</w:t>
            </w:r>
          </w:p>
          <w:p w14:paraId="32619944" w14:textId="487CD81D" w:rsidR="00305D43" w:rsidRDefault="00305D43" w:rsidP="00C817B7">
            <w:pPr>
              <w:jc w:val="both"/>
              <w:rPr>
                <w:u w:color="FF0000"/>
              </w:rPr>
            </w:pPr>
            <w:r w:rsidRPr="009E1762">
              <w:rPr>
                <w:u w:color="FF0000"/>
              </w:rPr>
              <w:t xml:space="preserve">b) symptoms or indications of </w:t>
            </w:r>
            <w:r w:rsidRPr="00305D43">
              <w:rPr>
                <w:color w:val="FF0000"/>
                <w:u w:color="FF0000"/>
              </w:rPr>
              <w:t xml:space="preserve">breast disease or suspected malignancy </w:t>
            </w:r>
            <w:r w:rsidRPr="009E1762">
              <w:rPr>
                <w:u w:color="FF0000"/>
              </w:rPr>
              <w:t>found on examination of the patient by a medical practitioner</w:t>
            </w:r>
          </w:p>
          <w:p w14:paraId="787BBE1E" w14:textId="5A897C5E" w:rsidR="003876E3" w:rsidRDefault="003876E3" w:rsidP="00C817B7">
            <w:pPr>
              <w:jc w:val="both"/>
              <w:rPr>
                <w:u w:color="FF0000"/>
              </w:rPr>
            </w:pPr>
          </w:p>
          <w:p w14:paraId="6774FFE2" w14:textId="20D305A6" w:rsidR="003876E3" w:rsidRPr="00481E8B" w:rsidRDefault="003876E3" w:rsidP="00C817B7">
            <w:pPr>
              <w:jc w:val="both"/>
              <w:rPr>
                <w:color w:val="FF0000"/>
                <w:u w:color="FF0000"/>
              </w:rPr>
            </w:pPr>
            <w:r w:rsidRPr="00481E8B">
              <w:rPr>
                <w:color w:val="FF0000"/>
                <w:u w:color="FF0000"/>
              </w:rPr>
              <w:t xml:space="preserve">Note: Three dimensional tomosynthesis is to be used in conjunction with two-dimensional images either synthesized from the three-dimensional tomography or </w:t>
            </w:r>
            <w:r w:rsidR="009B356B" w:rsidRPr="00481E8B">
              <w:rPr>
                <w:color w:val="FF0000"/>
                <w:u w:color="FF0000"/>
              </w:rPr>
              <w:t>obtained by</w:t>
            </w:r>
            <w:r w:rsidRPr="00481E8B">
              <w:rPr>
                <w:color w:val="FF0000"/>
                <w:u w:color="FF0000"/>
              </w:rPr>
              <w:t xml:space="preserve"> digital mammography.</w:t>
            </w:r>
          </w:p>
          <w:p w14:paraId="6541931A" w14:textId="77777777" w:rsidR="00305D43" w:rsidRPr="00A82986" w:rsidRDefault="00305D43" w:rsidP="00C817B7">
            <w:pPr>
              <w:jc w:val="both"/>
              <w:rPr>
                <w:u w:color="FF0000"/>
              </w:rPr>
            </w:pPr>
          </w:p>
          <w:p w14:paraId="1FB53EA3" w14:textId="0E066CC2" w:rsidR="00305D43" w:rsidRPr="00A82986" w:rsidRDefault="00305D43" w:rsidP="00C817B7">
            <w:pPr>
              <w:jc w:val="both"/>
              <w:rPr>
                <w:u w:color="FF0000"/>
              </w:rPr>
            </w:pPr>
            <w:r w:rsidRPr="00A82986">
              <w:rPr>
                <w:u w:color="FF0000"/>
              </w:rPr>
              <w:t>Fee:  $</w:t>
            </w:r>
            <w:r>
              <w:rPr>
                <w:u w:color="FF0000"/>
              </w:rPr>
              <w:t>128</w:t>
            </w:r>
            <w:r w:rsidR="00F608CF">
              <w:rPr>
                <w:u w:color="FF0000"/>
              </w:rPr>
              <w:tab/>
            </w:r>
            <w:r w:rsidR="00DB4EBF" w:rsidRPr="00DB4EBF">
              <w:rPr>
                <w:u w:color="FF0000"/>
              </w:rPr>
              <w:t>Benefit: 75% = $</w:t>
            </w:r>
            <w:r w:rsidR="00DB4EBF">
              <w:rPr>
                <w:u w:color="FF0000"/>
              </w:rPr>
              <w:t>96</w:t>
            </w:r>
            <w:r w:rsidR="00DB4EBF" w:rsidRPr="00DB4EBF">
              <w:rPr>
                <w:u w:color="FF0000"/>
              </w:rPr>
              <w:t>.</w:t>
            </w:r>
            <w:r w:rsidR="00DB4EBF">
              <w:rPr>
                <w:u w:color="FF0000"/>
              </w:rPr>
              <w:t>0</w:t>
            </w:r>
            <w:r w:rsidR="00F608CF">
              <w:rPr>
                <w:u w:color="FF0000"/>
              </w:rPr>
              <w:t>0</w:t>
            </w:r>
            <w:r w:rsidR="00F608CF">
              <w:rPr>
                <w:u w:color="FF0000"/>
              </w:rPr>
              <w:tab/>
              <w:t xml:space="preserve">  </w:t>
            </w:r>
            <w:r w:rsidR="00DB4EBF" w:rsidRPr="00DB4EBF">
              <w:rPr>
                <w:u w:color="FF0000"/>
              </w:rPr>
              <w:t>85% = $</w:t>
            </w:r>
            <w:r w:rsidR="00DB4EBF">
              <w:rPr>
                <w:u w:color="FF0000"/>
              </w:rPr>
              <w:t>108</w:t>
            </w:r>
            <w:r w:rsidR="00DB4EBF" w:rsidRPr="00DB4EBF">
              <w:rPr>
                <w:u w:color="FF0000"/>
              </w:rPr>
              <w:t>.</w:t>
            </w:r>
            <w:r w:rsidR="00DB4EBF">
              <w:rPr>
                <w:u w:color="FF0000"/>
              </w:rPr>
              <w:t>8</w:t>
            </w:r>
            <w:r w:rsidR="00DB4EBF" w:rsidRPr="00DB4EBF">
              <w:rPr>
                <w:u w:color="FF0000"/>
              </w:rPr>
              <w:t>0</w:t>
            </w:r>
          </w:p>
        </w:tc>
      </w:tr>
      <w:tr w:rsidR="00305D43" w:rsidRPr="00A82986" w14:paraId="7FB49D42" w14:textId="77777777" w:rsidTr="00FF4966">
        <w:trPr>
          <w:tblHeader/>
        </w:trPr>
        <w:tc>
          <w:tcPr>
            <w:tcW w:w="9016" w:type="dxa"/>
          </w:tcPr>
          <w:p w14:paraId="752EEFA7" w14:textId="77777777" w:rsidR="00106769" w:rsidRPr="00106769" w:rsidRDefault="00106769" w:rsidP="00106769">
            <w:pPr>
              <w:tabs>
                <w:tab w:val="left" w:pos="3715"/>
                <w:tab w:val="left" w:pos="5132"/>
              </w:tabs>
              <w:jc w:val="both"/>
              <w:rPr>
                <w:u w:color="FF0000"/>
              </w:rPr>
            </w:pPr>
            <w:r>
              <w:rPr>
                <w:u w:color="FF0000"/>
              </w:rPr>
              <w:tab/>
            </w:r>
            <w:r w:rsidRPr="00106769">
              <w:rPr>
                <w:u w:color="FF0000"/>
              </w:rPr>
              <w:t>Group</w:t>
            </w:r>
            <w:r>
              <w:rPr>
                <w:u w:color="FF0000"/>
              </w:rPr>
              <w:tab/>
            </w:r>
            <w:r w:rsidRPr="00106769">
              <w:rPr>
                <w:u w:color="FF0000"/>
              </w:rPr>
              <w:t>I3 - Diagnostic Radiology</w:t>
            </w:r>
          </w:p>
          <w:p w14:paraId="24ACD4ED" w14:textId="77777777" w:rsidR="00106769" w:rsidRDefault="00106769" w:rsidP="00106769">
            <w:pPr>
              <w:tabs>
                <w:tab w:val="left" w:pos="3715"/>
                <w:tab w:val="left" w:pos="5132"/>
              </w:tabs>
              <w:jc w:val="both"/>
              <w:rPr>
                <w:u w:color="FF0000"/>
              </w:rPr>
            </w:pPr>
            <w:r>
              <w:rPr>
                <w:u w:color="FF0000"/>
              </w:rPr>
              <w:tab/>
            </w:r>
            <w:r w:rsidRPr="00106769">
              <w:rPr>
                <w:u w:color="FF0000"/>
              </w:rPr>
              <w:t>Subgroup</w:t>
            </w:r>
            <w:r>
              <w:rPr>
                <w:u w:color="FF0000"/>
              </w:rPr>
              <w:tab/>
            </w:r>
            <w:r w:rsidRPr="00106769">
              <w:rPr>
                <w:u w:color="FF0000"/>
              </w:rPr>
              <w:t>10 - Radiographic Examination Of Breasts</w:t>
            </w:r>
          </w:p>
          <w:p w14:paraId="38A1D30D" w14:textId="77777777" w:rsidR="00305D43" w:rsidRDefault="00DB4EBF" w:rsidP="00C817B7">
            <w:pPr>
              <w:jc w:val="both"/>
              <w:rPr>
                <w:u w:color="FF0000"/>
              </w:rPr>
            </w:pPr>
            <w:r>
              <w:rPr>
                <w:u w:color="FF0000"/>
              </w:rPr>
              <w:t xml:space="preserve">New </w:t>
            </w:r>
            <w:r w:rsidR="00305D43" w:rsidRPr="00305D43">
              <w:rPr>
                <w:u w:color="FF0000"/>
              </w:rPr>
              <w:t>MBS item descriptor</w:t>
            </w:r>
            <w:r w:rsidR="00305D43">
              <w:rPr>
                <w:u w:color="FF0000"/>
              </w:rPr>
              <w:t>:</w:t>
            </w:r>
          </w:p>
          <w:p w14:paraId="332A7177" w14:textId="77777777" w:rsidR="00106769" w:rsidRPr="00A82986" w:rsidRDefault="00106769" w:rsidP="00C817B7">
            <w:pPr>
              <w:jc w:val="both"/>
              <w:rPr>
                <w:u w:color="FF0000"/>
              </w:rPr>
            </w:pPr>
          </w:p>
          <w:p w14:paraId="7E4FB09A" w14:textId="77777777" w:rsidR="00305D43" w:rsidRPr="009E1762" w:rsidRDefault="00305D43" w:rsidP="00C817B7">
            <w:pPr>
              <w:jc w:val="both"/>
              <w:rPr>
                <w:u w:color="FF0000"/>
              </w:rPr>
            </w:pPr>
            <w:r w:rsidRPr="009E1762">
              <w:rPr>
                <w:u w:color="FF0000"/>
              </w:rPr>
              <w:t xml:space="preserve">Three dimensional tomosynthesis of </w:t>
            </w:r>
            <w:r>
              <w:rPr>
                <w:u w:color="FF0000"/>
              </w:rPr>
              <w:t>one</w:t>
            </w:r>
            <w:r w:rsidRPr="009E1762">
              <w:rPr>
                <w:u w:color="FF0000"/>
              </w:rPr>
              <w:t xml:space="preserve"> breast, if there is reason to suspect the presence of </w:t>
            </w:r>
            <w:r w:rsidRPr="00305D43">
              <w:rPr>
                <w:color w:val="FF0000"/>
                <w:u w:color="FF0000"/>
              </w:rPr>
              <w:t xml:space="preserve">breast disease </w:t>
            </w:r>
            <w:r w:rsidRPr="009E1762">
              <w:rPr>
                <w:u w:color="FF0000"/>
              </w:rPr>
              <w:t>or malignancy because of:</w:t>
            </w:r>
          </w:p>
          <w:p w14:paraId="523703FF" w14:textId="77777777" w:rsidR="00305D43" w:rsidRPr="009E1762" w:rsidRDefault="00305D43" w:rsidP="00C817B7">
            <w:pPr>
              <w:jc w:val="both"/>
              <w:rPr>
                <w:u w:color="FF0000"/>
              </w:rPr>
            </w:pPr>
            <w:r w:rsidRPr="009E1762">
              <w:rPr>
                <w:u w:color="FF0000"/>
              </w:rPr>
              <w:t>a) the past occurrence of breast malignancy in the patient or members of the patient’s family; or</w:t>
            </w:r>
          </w:p>
          <w:p w14:paraId="23A137D0" w14:textId="3E2BC49E" w:rsidR="00305D43" w:rsidRDefault="00305D43" w:rsidP="00C817B7">
            <w:pPr>
              <w:jc w:val="both"/>
              <w:rPr>
                <w:u w:color="FF0000"/>
              </w:rPr>
            </w:pPr>
            <w:r w:rsidRPr="009E1762">
              <w:rPr>
                <w:u w:color="FF0000"/>
              </w:rPr>
              <w:t xml:space="preserve">b) symptoms or indications of </w:t>
            </w:r>
            <w:r w:rsidRPr="00305D43">
              <w:rPr>
                <w:color w:val="FF0000"/>
                <w:u w:color="FF0000"/>
              </w:rPr>
              <w:t xml:space="preserve">breast disease or suspected malignancy </w:t>
            </w:r>
            <w:r w:rsidRPr="009E1762">
              <w:rPr>
                <w:u w:color="FF0000"/>
              </w:rPr>
              <w:t>found on examination of the patient by a medical practitioner</w:t>
            </w:r>
          </w:p>
          <w:p w14:paraId="528B80AA" w14:textId="77777777" w:rsidR="003876E3" w:rsidRDefault="003876E3" w:rsidP="003876E3">
            <w:pPr>
              <w:jc w:val="both"/>
              <w:rPr>
                <w:u w:color="FF0000"/>
              </w:rPr>
            </w:pPr>
          </w:p>
          <w:p w14:paraId="3022C774" w14:textId="45D255FA" w:rsidR="003876E3" w:rsidRPr="00481E8B" w:rsidRDefault="003876E3" w:rsidP="00C817B7">
            <w:pPr>
              <w:jc w:val="both"/>
              <w:rPr>
                <w:color w:val="FF0000"/>
                <w:u w:color="FF0000"/>
              </w:rPr>
            </w:pPr>
            <w:r w:rsidRPr="00481E8B">
              <w:rPr>
                <w:color w:val="FF0000"/>
                <w:u w:color="FF0000"/>
              </w:rPr>
              <w:t xml:space="preserve">Note: Three dimensional tomosynthesis is to be used in conjunction with two-dimensional images either synthesized from the three-dimensional tomography or </w:t>
            </w:r>
            <w:r w:rsidR="009B356B" w:rsidRPr="00481E8B">
              <w:rPr>
                <w:color w:val="FF0000"/>
                <w:u w:color="FF0000"/>
              </w:rPr>
              <w:t>obtained by</w:t>
            </w:r>
            <w:r w:rsidRPr="00481E8B">
              <w:rPr>
                <w:color w:val="FF0000"/>
                <w:u w:color="FF0000"/>
              </w:rPr>
              <w:t xml:space="preserve"> digital mammography.</w:t>
            </w:r>
          </w:p>
          <w:p w14:paraId="7AE6E8CC" w14:textId="77777777" w:rsidR="00305D43" w:rsidRPr="009E1762" w:rsidRDefault="00305D43" w:rsidP="00C817B7">
            <w:pPr>
              <w:jc w:val="both"/>
              <w:rPr>
                <w:u w:color="FF0000"/>
              </w:rPr>
            </w:pPr>
          </w:p>
          <w:p w14:paraId="077DC9D5" w14:textId="2EAEC019" w:rsidR="00305D43" w:rsidRPr="00A82986" w:rsidRDefault="00305D43" w:rsidP="00C817B7">
            <w:pPr>
              <w:jc w:val="both"/>
              <w:rPr>
                <w:u w:color="FF0000"/>
              </w:rPr>
            </w:pPr>
            <w:r w:rsidRPr="009E1762">
              <w:rPr>
                <w:u w:color="FF0000"/>
              </w:rPr>
              <w:t>Fee:  $2</w:t>
            </w:r>
            <w:r>
              <w:rPr>
                <w:u w:color="FF0000"/>
              </w:rPr>
              <w:t>25</w:t>
            </w:r>
            <w:r w:rsidR="00F608CF">
              <w:rPr>
                <w:u w:color="FF0000"/>
              </w:rPr>
              <w:tab/>
            </w:r>
            <w:r w:rsidR="00DB4EBF" w:rsidRPr="00DB4EBF">
              <w:rPr>
                <w:u w:color="FF0000"/>
              </w:rPr>
              <w:t>Benefit: 75% = $</w:t>
            </w:r>
            <w:r w:rsidR="00DB4EBF">
              <w:rPr>
                <w:u w:color="FF0000"/>
              </w:rPr>
              <w:t>16</w:t>
            </w:r>
            <w:r w:rsidR="00DB4EBF" w:rsidRPr="00DB4EBF">
              <w:rPr>
                <w:u w:color="FF0000"/>
              </w:rPr>
              <w:t>8.</w:t>
            </w:r>
            <w:r w:rsidR="00DB4EBF">
              <w:rPr>
                <w:u w:color="FF0000"/>
              </w:rPr>
              <w:t>7</w:t>
            </w:r>
            <w:r w:rsidR="00F608CF">
              <w:rPr>
                <w:u w:color="FF0000"/>
              </w:rPr>
              <w:t>5</w:t>
            </w:r>
            <w:r w:rsidR="00F608CF">
              <w:rPr>
                <w:u w:color="FF0000"/>
              </w:rPr>
              <w:tab/>
              <w:t xml:space="preserve">  </w:t>
            </w:r>
            <w:r w:rsidR="00DB4EBF" w:rsidRPr="00DB4EBF">
              <w:rPr>
                <w:u w:color="FF0000"/>
              </w:rPr>
              <w:t>85% = $</w:t>
            </w:r>
            <w:r w:rsidR="00DB4EBF">
              <w:rPr>
                <w:u w:color="FF0000"/>
              </w:rPr>
              <w:t>1</w:t>
            </w:r>
            <w:r w:rsidR="00DB4EBF" w:rsidRPr="00DB4EBF">
              <w:rPr>
                <w:u w:color="FF0000"/>
              </w:rPr>
              <w:t>9</w:t>
            </w:r>
            <w:r w:rsidR="00DB4EBF">
              <w:rPr>
                <w:u w:color="FF0000"/>
              </w:rPr>
              <w:t>1</w:t>
            </w:r>
            <w:r w:rsidR="00DB4EBF" w:rsidRPr="00DB4EBF">
              <w:rPr>
                <w:u w:color="FF0000"/>
              </w:rPr>
              <w:t>.</w:t>
            </w:r>
            <w:r w:rsidR="00DB4EBF">
              <w:rPr>
                <w:u w:color="FF0000"/>
              </w:rPr>
              <w:t>25</w:t>
            </w:r>
          </w:p>
        </w:tc>
      </w:tr>
    </w:tbl>
    <w:p w14:paraId="4F01E59C" w14:textId="42E719C9" w:rsidR="003A3FE1" w:rsidRDefault="003A3FE1" w:rsidP="00811C20">
      <w:pPr>
        <w:pStyle w:val="TableFootnote"/>
      </w:pPr>
    </w:p>
    <w:p w14:paraId="36D511AE" w14:textId="77777777" w:rsidR="003A3FE1" w:rsidRDefault="003A3FE1">
      <w:pPr>
        <w:rPr>
          <w:rFonts w:ascii="Arial Narrow" w:hAnsi="Arial Narrow"/>
          <w:sz w:val="20"/>
        </w:rPr>
      </w:pPr>
      <w:r>
        <w:br w:type="page"/>
      </w:r>
    </w:p>
    <w:p w14:paraId="16D27C99" w14:textId="77777777" w:rsidR="00F467E8" w:rsidRDefault="00F467E8" w:rsidP="00556426">
      <w:pPr>
        <w:pStyle w:val="Heading2"/>
      </w:pPr>
      <w:r>
        <w:lastRenderedPageBreak/>
        <w:t>References</w:t>
      </w:r>
    </w:p>
    <w:p w14:paraId="3BB49234" w14:textId="77777777" w:rsidR="001F2156" w:rsidRPr="001F2156" w:rsidRDefault="00F36585" w:rsidP="001F2156">
      <w:pPr>
        <w:pStyle w:val="EndNoteBibliography"/>
      </w:pPr>
      <w:r>
        <w:fldChar w:fldCharType="begin"/>
      </w:r>
      <w:r>
        <w:instrText xml:space="preserve"> ADDIN EN.REFLIST </w:instrText>
      </w:r>
      <w:r>
        <w:fldChar w:fldCharType="separate"/>
      </w:r>
      <w:r w:rsidR="001F2156" w:rsidRPr="001F2156">
        <w:t xml:space="preserve">Australian Institute of Health and Welfare 2012, 'Breast cancer in Australia: an overview ', </w:t>
      </w:r>
      <w:r w:rsidR="001F2156" w:rsidRPr="001F2156">
        <w:rPr>
          <w:i/>
        </w:rPr>
        <w:t>Cancer series no. 71. Cat. no. CAN 67</w:t>
      </w:r>
      <w:r w:rsidR="001F2156" w:rsidRPr="001F2156">
        <w:t>, Canberra: AIHW.</w:t>
      </w:r>
    </w:p>
    <w:p w14:paraId="38F3117D" w14:textId="77777777" w:rsidR="001F2156" w:rsidRPr="001F2156" w:rsidRDefault="001F2156" w:rsidP="001F2156">
      <w:pPr>
        <w:pStyle w:val="EndNoteBibliography"/>
      </w:pPr>
      <w:r w:rsidRPr="001F2156">
        <w:t xml:space="preserve">Bernardi, D, Petra Macaskill, P, Pellegrini, M, Valentini, M, Fantò, C, Ostillio, L, Tuttobene, P, Luparia, A &amp; Houssami, N 2016, 'Breast cancer screening with tomosynthesis (3D mammography) with acquired or synthetic 2D mammography compared with 2D mammography alone (STORM-2): A population-based prospective study', </w:t>
      </w:r>
      <w:r w:rsidRPr="001F2156">
        <w:rPr>
          <w:i/>
        </w:rPr>
        <w:t>The Lancet Oncology</w:t>
      </w:r>
      <w:r w:rsidRPr="001F2156">
        <w:t>, vol. 17, pp. 1105-1113.</w:t>
      </w:r>
    </w:p>
    <w:p w14:paraId="02F22F72" w14:textId="1612C4D3" w:rsidR="001F2156" w:rsidRPr="001F2156" w:rsidRDefault="001F2156" w:rsidP="001F2156">
      <w:pPr>
        <w:pStyle w:val="EndNoteBibliography"/>
      </w:pPr>
      <w:r w:rsidRPr="001F2156">
        <w:t xml:space="preserve">Breast Cancer Network Australia 2018, </w:t>
      </w:r>
      <w:r w:rsidRPr="001F2156">
        <w:rPr>
          <w:i/>
        </w:rPr>
        <w:t>Breast cancer statisitcs in Australia</w:t>
      </w:r>
      <w:r w:rsidRPr="001F2156">
        <w:t>, Canberra, &lt;</w:t>
      </w:r>
      <w:hyperlink r:id="rId17" w:tooltip="link to Breast Cancer Network Australia 2018" w:history="1">
        <w:r w:rsidRPr="001F2156">
          <w:rPr>
            <w:rStyle w:val="Hyperlink"/>
            <w:rFonts w:cs="Calibri"/>
          </w:rPr>
          <w:t>https://www.bcna.org.au/news/2018/08/the-latest-breast-cancer-stats-from-aihw/</w:t>
        </w:r>
      </w:hyperlink>
      <w:r w:rsidRPr="001F2156">
        <w:t>&gt;.</w:t>
      </w:r>
    </w:p>
    <w:p w14:paraId="67F1E185" w14:textId="382C7E72" w:rsidR="001F2156" w:rsidRPr="001F2156" w:rsidRDefault="001F2156" w:rsidP="001F2156">
      <w:pPr>
        <w:pStyle w:val="EndNoteBibliography"/>
      </w:pPr>
      <w:r w:rsidRPr="001F2156">
        <w:t>Cancer Australia 2017, 'Investigation of a new breast symptom - a guide for general practitioners', Australian Government, Canberra, ACT,&lt;</w:t>
      </w:r>
      <w:hyperlink r:id="rId18" w:tooltip="link to Cancer Australia 2017 reference" w:history="1">
        <w:r w:rsidRPr="001F2156">
          <w:rPr>
            <w:rStyle w:val="Hyperlink"/>
            <w:rFonts w:cs="Calibri"/>
          </w:rPr>
          <w:t>https://nbocc.org.au/publications-and-resources/cancer-australia-publications/investigation-new-breast-symptom-guide-general-practitioners</w:t>
        </w:r>
      </w:hyperlink>
      <w:r w:rsidRPr="001F2156">
        <w:t>&gt;.</w:t>
      </w:r>
    </w:p>
    <w:p w14:paraId="76AD0E06" w14:textId="77777777" w:rsidR="001F2156" w:rsidRPr="001F2156" w:rsidRDefault="001F2156" w:rsidP="001F2156">
      <w:pPr>
        <w:pStyle w:val="EndNoteBibliography"/>
      </w:pPr>
      <w:r w:rsidRPr="001F2156">
        <w:t xml:space="preserve">Caumo, F, Zorzi, M, Brunelli, S, Romanucci, G, Rella, R, Cugola, L, Bricolo, P, Fedato, C, Montemezzi, S &amp; Houssami, N 2018, 'Digital Breast Tomosynthesis with Synthesized Two-Dimensional Images versus Full-Field Digital Mammography for Population Screening: Outcomes from the Verona Screening Program', </w:t>
      </w:r>
      <w:r w:rsidRPr="001F2156">
        <w:rPr>
          <w:i/>
        </w:rPr>
        <w:t>Radiology</w:t>
      </w:r>
      <w:r w:rsidRPr="001F2156">
        <w:t>, vol. 287, no. 1, pp. 37-46.</w:t>
      </w:r>
    </w:p>
    <w:p w14:paraId="27DF007B" w14:textId="77777777" w:rsidR="001F2156" w:rsidRPr="001F2156" w:rsidRDefault="001F2156" w:rsidP="001F2156">
      <w:pPr>
        <w:pStyle w:val="EndNoteBibliography"/>
      </w:pPr>
      <w:r w:rsidRPr="001F2156">
        <w:t xml:space="preserve">Ciatto, S, Houssami, N, Bernardi, D, Caumo, F, Pellegrini, M, Brunelli, S, Tuttobene, P, Bricolo, P, Fanto, C, Valentini, M, Montemezzi, S &amp; Macaskill, P 2013, 'Integration of 3D digital mammography with tomosynthesis for population breast-cancer screening (STORM): a prospective comparison study', </w:t>
      </w:r>
      <w:r w:rsidRPr="001F2156">
        <w:rPr>
          <w:i/>
        </w:rPr>
        <w:t>Lancet Oncol</w:t>
      </w:r>
      <w:r w:rsidRPr="001F2156">
        <w:t>, vol. 14, no. 7, Jun, pp. 583-589.</w:t>
      </w:r>
    </w:p>
    <w:p w14:paraId="36D6756F" w14:textId="77777777" w:rsidR="001F2156" w:rsidRPr="001F2156" w:rsidRDefault="001F2156" w:rsidP="001F2156">
      <w:pPr>
        <w:pStyle w:val="EndNoteBibliography"/>
      </w:pPr>
      <w:r w:rsidRPr="001F2156">
        <w:t xml:space="preserve">Conant, EF, Beaber, EF, Sprague, BL, Herschorn, SD, Weaver, DL, Onega, T, Tosteson, ANA, McCarthy, AM, Poplack, SP, Haas, JS, Armstrong, K, Schnall, MD &amp; Barlow, WE 2016, 'Breast cancer screening using tomosynthesis in combination with digital mammography compared to digital mammography alone: a cohort study within the PROSPR consortium', </w:t>
      </w:r>
      <w:r w:rsidRPr="001F2156">
        <w:rPr>
          <w:i/>
        </w:rPr>
        <w:t>Breast Cancer Research and Treatment</w:t>
      </w:r>
      <w:r w:rsidRPr="001F2156">
        <w:t>, vol. 156, no. 1, February 01, pp. 109-116.</w:t>
      </w:r>
    </w:p>
    <w:p w14:paraId="4FBE1C35" w14:textId="77777777" w:rsidR="001F2156" w:rsidRPr="001F2156" w:rsidRDefault="001F2156" w:rsidP="001F2156">
      <w:pPr>
        <w:pStyle w:val="EndNoteBibliography"/>
      </w:pPr>
      <w:r w:rsidRPr="001F2156">
        <w:t xml:space="preserve">Coop, P, Cowling, C &amp; Lawson, C 2016, 'Tomosynthesis as a screening tool for breast cancer: A systematic review', </w:t>
      </w:r>
      <w:r w:rsidRPr="001F2156">
        <w:rPr>
          <w:i/>
        </w:rPr>
        <w:t>Radiography</w:t>
      </w:r>
      <w:r w:rsidRPr="001F2156">
        <w:t>, vol. 22, no. 3, 2016/08/01/, pp. e190-e195.</w:t>
      </w:r>
    </w:p>
    <w:p w14:paraId="60D74F55" w14:textId="77777777" w:rsidR="001F2156" w:rsidRPr="001F2156" w:rsidRDefault="001F2156" w:rsidP="001F2156">
      <w:pPr>
        <w:pStyle w:val="EndNoteBibliography"/>
      </w:pPr>
      <w:r w:rsidRPr="001F2156">
        <w:t xml:space="preserve">Destounis, S, Arieno, A &amp; Morgan, R 2014, 'Initial Experience with Combination Digital Brea st Tomosynthesis Plus Full Field Digital Mammography or Full Field Digital Mammography Alone in the Screening Environment', </w:t>
      </w:r>
      <w:r w:rsidRPr="001F2156">
        <w:rPr>
          <w:i/>
        </w:rPr>
        <w:t>Journal of Clinical Imaging Science</w:t>
      </w:r>
      <w:r w:rsidRPr="001F2156">
        <w:t>, vol. 4, no. 1, January 1, 2014, pp. 9-9.</w:t>
      </w:r>
    </w:p>
    <w:p w14:paraId="2CBCD413" w14:textId="77777777" w:rsidR="001F2156" w:rsidRPr="001F2156" w:rsidRDefault="001F2156" w:rsidP="001F2156">
      <w:pPr>
        <w:pStyle w:val="EndNoteBibliography"/>
      </w:pPr>
      <w:r w:rsidRPr="001F2156">
        <w:t xml:space="preserve">Freer, PE, Riegert, J, Eisenmenger, L, Ose, D, Winkler, N, Stein, MA, Stoddard, GJ &amp; Hess, R 2017, 'Clinical implementation of synthesized mammography with digital breast tomosynthesis in a routine clinical practice', </w:t>
      </w:r>
      <w:r w:rsidRPr="001F2156">
        <w:rPr>
          <w:i/>
        </w:rPr>
        <w:t>Breast Cancer Research and Treatment</w:t>
      </w:r>
      <w:r w:rsidRPr="001F2156">
        <w:t>, vol. 166, 5 August 2017, pp. 501-509.</w:t>
      </w:r>
    </w:p>
    <w:p w14:paraId="3B5E5706" w14:textId="77777777" w:rsidR="001F2156" w:rsidRPr="001F2156" w:rsidRDefault="001F2156" w:rsidP="001F2156">
      <w:pPr>
        <w:pStyle w:val="EndNoteBibliography"/>
      </w:pPr>
      <w:r w:rsidRPr="001F2156">
        <w:t xml:space="preserve">Friedewald, SM, Rafferty, EA, Rose, SL, Durand, MA, Plecha, DM, Greenberg, JS, Hayes, MK, Copit, DS, Carlson, KL, Cink, TM, Barke, LD, Greer, LN, Miller, DP &amp; Conant, EF 2014, 'Breast Cancer Screening Using Tomosynthesis in Combination With Digital MammographyTomosynthesis and Mammography for Breast ScreeningTomosynthesis and Mammography for Breast Screening', </w:t>
      </w:r>
      <w:r w:rsidRPr="001F2156">
        <w:rPr>
          <w:i/>
        </w:rPr>
        <w:t>JAMA</w:t>
      </w:r>
      <w:r w:rsidRPr="001F2156">
        <w:t>, vol. 311, no. 24, pp. 2499-2507.</w:t>
      </w:r>
    </w:p>
    <w:p w14:paraId="21F9E57D" w14:textId="77777777" w:rsidR="001F2156" w:rsidRPr="001F2156" w:rsidRDefault="001F2156" w:rsidP="001F2156">
      <w:pPr>
        <w:pStyle w:val="EndNoteBibliography"/>
      </w:pPr>
      <w:r w:rsidRPr="001F2156">
        <w:t xml:space="preserve">Giess, CS, Pourjabbar, S, Ip, IK, Lacson, R, Alper, E &amp; Khorasani, R 2017, 'Comparing Diagnostic Performance of Digital Breast Tomosynthesis and Full-Field Digital Mammography in a Hybrid Screening Environment', </w:t>
      </w:r>
      <w:r w:rsidRPr="001F2156">
        <w:rPr>
          <w:i/>
        </w:rPr>
        <w:t>American Journal of Roentgenology</w:t>
      </w:r>
      <w:r w:rsidRPr="001F2156">
        <w:t>, vol. 209, no. 4, 2017/10/01, pp. 929-934.</w:t>
      </w:r>
    </w:p>
    <w:p w14:paraId="37744860" w14:textId="77777777" w:rsidR="001F2156" w:rsidRPr="001F2156" w:rsidRDefault="001F2156" w:rsidP="001F2156">
      <w:pPr>
        <w:pStyle w:val="EndNoteBibliography"/>
      </w:pPr>
      <w:r w:rsidRPr="001F2156">
        <w:lastRenderedPageBreak/>
        <w:t xml:space="preserve">Greenberg, JS, Javitt, MC, Katzen, J, Michael, S &amp; Holland, AE 2014, 'Clinical Performance Metrics of 3D Digital Breast Tomosynthesis Compared With 2D Digital Mammography for Breast Cancer Screening in Community Practice', </w:t>
      </w:r>
      <w:r w:rsidRPr="001F2156">
        <w:rPr>
          <w:i/>
        </w:rPr>
        <w:t>American Journal of Roentgenology</w:t>
      </w:r>
      <w:r w:rsidRPr="001F2156">
        <w:t>, vol. 203, no. 3, 2014/09/01, pp. 687-693.</w:t>
      </w:r>
    </w:p>
    <w:p w14:paraId="5903E356" w14:textId="77777777" w:rsidR="001F2156" w:rsidRPr="001F2156" w:rsidRDefault="001F2156" w:rsidP="001F2156">
      <w:pPr>
        <w:pStyle w:val="EndNoteBibliography"/>
      </w:pPr>
      <w:r w:rsidRPr="001F2156">
        <w:t xml:space="preserve">Haas, BM, Kalra, V, Geisel, J, Raghu, M, Durand, M &amp; Philpotts, LE 2013, 'Comparison of Tomosynthesis Plus Digital Mammography and Digital Mammography Alone for Breast Cancer Screening', </w:t>
      </w:r>
      <w:r w:rsidRPr="001F2156">
        <w:rPr>
          <w:i/>
        </w:rPr>
        <w:t>Radiology</w:t>
      </w:r>
      <w:r w:rsidRPr="001F2156">
        <w:t>, vol. 269, no. 3, pp. 694-700.</w:t>
      </w:r>
    </w:p>
    <w:p w14:paraId="475B647E" w14:textId="77777777" w:rsidR="001F2156" w:rsidRPr="001F2156" w:rsidRDefault="001F2156" w:rsidP="001F2156">
      <w:pPr>
        <w:pStyle w:val="EndNoteBibliography"/>
      </w:pPr>
      <w:r w:rsidRPr="001F2156">
        <w:t xml:space="preserve">Hodgson, R, Heywang-Köbrunner, SH, Harvey, SC, Edwards, M, Shaikh, J, Arber, M &amp; Glanville, J 2016, 'Systematic review of 3D mammography for breast cancer screening', </w:t>
      </w:r>
      <w:r w:rsidRPr="001F2156">
        <w:rPr>
          <w:i/>
        </w:rPr>
        <w:t>The Breast</w:t>
      </w:r>
      <w:r w:rsidRPr="001F2156">
        <w:t>, vol. 27, 2016/06/01/, pp. 52-61.</w:t>
      </w:r>
    </w:p>
    <w:p w14:paraId="6E1E3D5B" w14:textId="753C9DA5" w:rsidR="001F2156" w:rsidRPr="001F2156" w:rsidRDefault="001F2156" w:rsidP="001F2156">
      <w:pPr>
        <w:pStyle w:val="EndNoteBibliography"/>
      </w:pPr>
      <w:r w:rsidRPr="001F2156">
        <w:t>Houssami, N 2017, 'BreastScreen Victoria pilot trial of the feasibility and outcomes of tomosynthesis (3D-mammography) screening at Eastern Health', Australian New Zealand Clinical Trials Registry, Camperdown, NSW,&lt;</w:t>
      </w:r>
      <w:hyperlink r:id="rId19" w:tooltip="link to study by Houssami 2017" w:history="1">
        <w:r w:rsidRPr="001F2156">
          <w:rPr>
            <w:rStyle w:val="Hyperlink"/>
            <w:rFonts w:cs="Calibri"/>
          </w:rPr>
          <w:t>https://www.anzctr.org.au/Trial/Registration/TrialReview.aspx?id=373203</w:t>
        </w:r>
      </w:hyperlink>
      <w:r w:rsidRPr="001F2156">
        <w:t>&gt;.</w:t>
      </w:r>
    </w:p>
    <w:p w14:paraId="6313F37B" w14:textId="77777777" w:rsidR="001F2156" w:rsidRPr="001F2156" w:rsidRDefault="001F2156" w:rsidP="001F2156">
      <w:pPr>
        <w:pStyle w:val="EndNoteBibliography"/>
      </w:pPr>
      <w:r w:rsidRPr="001F2156">
        <w:t>Houssami, N 2018, 'A population-based trial of digital breast tomosynthesis (DBT) screening embedded in the BreastScreenProgram: Interim results', paper presented at Innovations in Cancer Treatment &amp; Care Conference 2018, Sydney, Australia, 13 September 2018.</w:t>
      </w:r>
    </w:p>
    <w:p w14:paraId="2AE51B55" w14:textId="77777777" w:rsidR="001F2156" w:rsidRPr="001F2156" w:rsidRDefault="001F2156" w:rsidP="001F2156">
      <w:pPr>
        <w:pStyle w:val="EndNoteBibliography"/>
      </w:pPr>
      <w:r w:rsidRPr="001F2156">
        <w:t xml:space="preserve">Houssami, N, Macaskill, P, Bernardi, D, Caumo, F, Pellegrini, M, Brunelli, S, Tuttobene, P, Bricolo, P, Fantò, C, Valentini, M &amp; Ciatto, S 2014, 'Breast screening using 2D-mammography or integrating digital breast tomosynthesis (3D-mammography) for single-reading or double-reading – Evidence to guide future screening strategies', </w:t>
      </w:r>
      <w:r w:rsidRPr="001F2156">
        <w:rPr>
          <w:i/>
        </w:rPr>
        <w:t>European Journal of Cancer</w:t>
      </w:r>
      <w:r w:rsidRPr="001F2156">
        <w:t>, vol. 50, no. 10, 2014/07/01/, pp. 1799-1807.</w:t>
      </w:r>
    </w:p>
    <w:p w14:paraId="27C2F77D" w14:textId="77777777" w:rsidR="001F2156" w:rsidRPr="001F2156" w:rsidRDefault="001F2156" w:rsidP="001F2156">
      <w:pPr>
        <w:pStyle w:val="EndNoteBibliography"/>
      </w:pPr>
      <w:r w:rsidRPr="001F2156">
        <w:t xml:space="preserve">Kharkwal, S, Sameer &amp; Mukherjee, A 2014, 'Triple test in carcinoma breast', </w:t>
      </w:r>
      <w:r w:rsidRPr="001F2156">
        <w:rPr>
          <w:i/>
        </w:rPr>
        <w:t>Journal of clinical and diagnostic research : JCDR</w:t>
      </w:r>
      <w:r w:rsidRPr="001F2156">
        <w:t>, vol. 8, no. 10, pp. NC09-NC11.</w:t>
      </w:r>
    </w:p>
    <w:p w14:paraId="2C4C20B2" w14:textId="77777777" w:rsidR="001F2156" w:rsidRPr="001F2156" w:rsidRDefault="001F2156" w:rsidP="001F2156">
      <w:pPr>
        <w:pStyle w:val="EndNoteBibliography"/>
      </w:pPr>
      <w:r w:rsidRPr="001F2156">
        <w:t xml:space="preserve">Lång, K, Andersson, I, Rosso, A, Tingberg, A, Timberg, P &amp; Zackrisson, S 2016, 'Performance of one-view breast tomosynthesis as a stand-alone breast cancer screening modality: results from the Malmö Breast Tomosynthesis Screening Trial, a population-based study', </w:t>
      </w:r>
      <w:r w:rsidRPr="001F2156">
        <w:rPr>
          <w:i/>
        </w:rPr>
        <w:t>European Radiology</w:t>
      </w:r>
      <w:r w:rsidRPr="001F2156">
        <w:t>, vol. 26, no. 1, January 01, pp. 184-190.</w:t>
      </w:r>
    </w:p>
    <w:p w14:paraId="253B63AA" w14:textId="77777777" w:rsidR="001F2156" w:rsidRPr="001F2156" w:rsidRDefault="001F2156" w:rsidP="001F2156">
      <w:pPr>
        <w:pStyle w:val="EndNoteBibliography"/>
      </w:pPr>
      <w:r w:rsidRPr="001F2156">
        <w:t>Lockie, D, Clemson, M, Evans, J, Pridmore, V, Marr, G &amp; Houssami, N 2018, 'BreastScreen Victoria tomosynthesis screening trial, Maroondah pilot: Preliminary Outcomes', paper presented at BreastScreen Australia Conference 2018, Adelaide, Australia, 19-21 April 2018.</w:t>
      </w:r>
    </w:p>
    <w:p w14:paraId="594B6697" w14:textId="77777777" w:rsidR="001F2156" w:rsidRPr="001F2156" w:rsidRDefault="001F2156" w:rsidP="001F2156">
      <w:pPr>
        <w:pStyle w:val="EndNoteBibliography"/>
      </w:pPr>
      <w:r w:rsidRPr="001F2156">
        <w:t xml:space="preserve">Lourenco, AP, Barry-Brooks, M, Baird, GL, Tuttle, A &amp; Mainiero, MB 2015, 'Changes in Recall Type and Patient Treatment Following Implementation of Screening Digital Breast Tomosynthesis', </w:t>
      </w:r>
      <w:r w:rsidRPr="001F2156">
        <w:rPr>
          <w:i/>
        </w:rPr>
        <w:t>Radiology</w:t>
      </w:r>
      <w:r w:rsidRPr="001F2156">
        <w:t>, vol. 274, no. 2, pp. 337-342.</w:t>
      </w:r>
    </w:p>
    <w:p w14:paraId="1757B30D" w14:textId="77777777" w:rsidR="001F2156" w:rsidRPr="001F2156" w:rsidRDefault="001F2156" w:rsidP="001F2156">
      <w:pPr>
        <w:pStyle w:val="EndNoteBibliography"/>
      </w:pPr>
      <w:r w:rsidRPr="001F2156">
        <w:t xml:space="preserve">Mall, S, Noakes, J, Kossoff, M, Lee, W, McKessar, M, Goy, A, Duncombe, J, Roberts, M, Giuffre, B, Miller, A, Bhola, N, Kapoor, C, Shearman, C, DaCosta, G, Choi, S, Sterba, J, Kay, M, Bruderlin, K, Winarta, N, Donohue, K, Macdonell-Scott, B, Klijnsma, F, Suzuki, K, Brennan, P &amp; Mello-Thoms, C 2018, 'Can digital breast tomosynthesis perform better than standard digital mammography work-up in breast cancer assessment clinic?', </w:t>
      </w:r>
      <w:r w:rsidRPr="001F2156">
        <w:rPr>
          <w:i/>
        </w:rPr>
        <w:t>Eur Radiol</w:t>
      </w:r>
      <w:r w:rsidRPr="001F2156">
        <w:t>, vol. 28, no. 12, Dec, pp. 5182-5194.</w:t>
      </w:r>
    </w:p>
    <w:p w14:paraId="11A301FF" w14:textId="77777777" w:rsidR="001F2156" w:rsidRPr="001F2156" w:rsidRDefault="001F2156" w:rsidP="001F2156">
      <w:pPr>
        <w:pStyle w:val="EndNoteBibliography"/>
      </w:pPr>
      <w:r w:rsidRPr="001F2156">
        <w:t xml:space="preserve">McDonald, ES, Oustimov, A, Weinstein, SP, Synnestvedt, MB, Schnall, M &amp; Conant, EF 2016, 'Effectiveness of Digital Breast Tomosynthesis Compared With Digital Mammography: Outcomes Analysis From 3 Years of Breast Cancer ScreeningEffectiveness of Digital Breast Tomosynthesis vs Digital MammographyEffectiveness of Digital Breast Tomosynthesis vs Digital Mammography', </w:t>
      </w:r>
      <w:r w:rsidRPr="001F2156">
        <w:rPr>
          <w:i/>
        </w:rPr>
        <w:t>JAMA Oncology</w:t>
      </w:r>
      <w:r w:rsidRPr="001F2156">
        <w:t>, vol. 2, no. 6, pp. 737-743.</w:t>
      </w:r>
    </w:p>
    <w:p w14:paraId="727A0122" w14:textId="0FC0D528" w:rsidR="001F2156" w:rsidRPr="001F2156" w:rsidRDefault="001F2156" w:rsidP="001F2156">
      <w:pPr>
        <w:pStyle w:val="EndNoteBibliography"/>
      </w:pPr>
      <w:r w:rsidRPr="001F2156">
        <w:lastRenderedPageBreak/>
        <w:t>NBCC 2002, 'Breast imaging: a guide for practice', National Breast Cancer Centre, Camperdown, NSW, pp. 1-114,&lt;</w:t>
      </w:r>
      <w:hyperlink r:id="rId20" w:tooltip="link to Cancer Australia's Publications &amp; Resources webpage" w:history="1">
        <w:r w:rsidRPr="001F2156">
          <w:rPr>
            <w:rStyle w:val="Hyperlink"/>
            <w:rFonts w:cs="Calibri"/>
          </w:rPr>
          <w:t>https://canceraustralia.gov.au/resources</w:t>
        </w:r>
      </w:hyperlink>
      <w:r w:rsidRPr="001F2156">
        <w:t>&gt;.</w:t>
      </w:r>
    </w:p>
    <w:p w14:paraId="353D94B2" w14:textId="77777777" w:rsidR="001F2156" w:rsidRPr="001F2156" w:rsidRDefault="001F2156" w:rsidP="001F2156">
      <w:pPr>
        <w:pStyle w:val="EndNoteBibliography"/>
      </w:pPr>
      <w:r w:rsidRPr="001F2156">
        <w:t xml:space="preserve">Pattacini, P, Nitrosi, A, Giorgi Rossi, P, Iotti, V, Ginocchi, V, Ravaioli, S, Vacondio, R, Braglia, L, Cavuto, S &amp; Campari, C 2018, 'Digital Mammography versus Digital Mammography Plus Tomosynthesis for Breast Cancer Screening: The Reggio Emilia Tomosynthesis Randomized Trial', </w:t>
      </w:r>
      <w:r w:rsidRPr="001F2156">
        <w:rPr>
          <w:i/>
        </w:rPr>
        <w:t>Radiology</w:t>
      </w:r>
      <w:r w:rsidRPr="001F2156">
        <w:t>, vol. 288, no. 2, Aug, pp. 375-385.</w:t>
      </w:r>
    </w:p>
    <w:p w14:paraId="7D4D07AB" w14:textId="292CBF99" w:rsidR="001F2156" w:rsidRPr="001F2156" w:rsidRDefault="001F2156" w:rsidP="001F2156">
      <w:pPr>
        <w:pStyle w:val="EndNoteBibliography"/>
      </w:pPr>
      <w:r w:rsidRPr="001F2156">
        <w:t xml:space="preserve">RACGP 2018, </w:t>
      </w:r>
      <w:r w:rsidRPr="001F2156">
        <w:rPr>
          <w:i/>
        </w:rPr>
        <w:t>Guidelines for preventive activities in general practice. 9th edition, updated.</w:t>
      </w:r>
      <w:r w:rsidRPr="001F2156">
        <w:t>, The Royal Australian College of General Practitioners, East Melbourne, Victoria, &lt;</w:t>
      </w:r>
      <w:hyperlink r:id="rId21" w:tooltip="link to the RACGP Guidelines for preventive activities in general practice" w:history="1">
        <w:r w:rsidRPr="001F2156">
          <w:rPr>
            <w:rStyle w:val="Hyperlink"/>
            <w:rFonts w:cs="Calibri"/>
          </w:rPr>
          <w:t>https://www.racgp.org.au/clinical-resources/clinical-guidelines/key-racgp-guidelines/view-all-racgp-guidelines/red-book/early-detection-of-cancers/breast-cancer</w:t>
        </w:r>
      </w:hyperlink>
      <w:r w:rsidRPr="001F2156">
        <w:t>&gt;.</w:t>
      </w:r>
    </w:p>
    <w:p w14:paraId="4C0902A7" w14:textId="77777777" w:rsidR="001F2156" w:rsidRPr="001F2156" w:rsidRDefault="001F2156" w:rsidP="001F2156">
      <w:pPr>
        <w:pStyle w:val="EndNoteBibliography"/>
      </w:pPr>
      <w:r w:rsidRPr="001F2156">
        <w:t xml:space="preserve">Rose, SL, Tidwell, AL, Bujnoch, LJ, Kushwaha, AC, Nordmann, AS &amp; Sexton, R, Jr. 2013, 'Implementation of breast tomosynthesis in a routine screening practice: an observational study', </w:t>
      </w:r>
      <w:r w:rsidRPr="001F2156">
        <w:rPr>
          <w:i/>
        </w:rPr>
        <w:t>AJR Am J Roentgenol</w:t>
      </w:r>
      <w:r w:rsidRPr="001F2156">
        <w:t>, vol. 200, no. 6, Jun, pp. 1401-1408.</w:t>
      </w:r>
    </w:p>
    <w:p w14:paraId="5D84F9F1" w14:textId="77777777" w:rsidR="001F2156" w:rsidRPr="001F2156" w:rsidRDefault="001F2156" w:rsidP="001F2156">
      <w:pPr>
        <w:pStyle w:val="EndNoteBibliography"/>
      </w:pPr>
      <w:r w:rsidRPr="001F2156">
        <w:t xml:space="preserve">Skaane, P, Bandos, AI, Eben, EB, Jebsen, IN, Krager, M, Haakenaasen, U, Ekseth, U, Izadi, M, Hofvind, S &amp; Gullien, R 2014, 'Two-View Digital Breast Tomosynthesis Screening with Synthetically Reconstructed Projection Images: Comparison with Digital Breast Tomosynthesis with Full-Field Digital Mammographic Images', </w:t>
      </w:r>
      <w:r w:rsidRPr="001F2156">
        <w:rPr>
          <w:i/>
        </w:rPr>
        <w:t>Radiology</w:t>
      </w:r>
      <w:r w:rsidRPr="001F2156">
        <w:t>, vol. 271, no. 3, pp. 655-663.</w:t>
      </w:r>
    </w:p>
    <w:p w14:paraId="3354C34B" w14:textId="77777777" w:rsidR="001F2156" w:rsidRPr="001F2156" w:rsidRDefault="001F2156" w:rsidP="001F2156">
      <w:pPr>
        <w:pStyle w:val="EndNoteBibliography"/>
      </w:pPr>
      <w:r w:rsidRPr="001F2156">
        <w:t xml:space="preserve">Skaane, P, Bandos, AI, Gullien, R, Eben, EB, Ekseth, U, Haakenaasen, U, Izadi, M, Jebsen, IN, Jahr, G, Krager, M &amp; Hofvind, S 2013b, 'Prospective trial comparing full-field digital mammography (FFDM) versus combined FFDM and tomosynthesis in a population-based screening programme using independent double reading with arbitration', </w:t>
      </w:r>
      <w:r w:rsidRPr="001F2156">
        <w:rPr>
          <w:i/>
        </w:rPr>
        <w:t>European Radiology</w:t>
      </w:r>
      <w:r w:rsidRPr="001F2156">
        <w:t>, vol. 23, no. 8, August 01, pp. 2061-2071.</w:t>
      </w:r>
    </w:p>
    <w:p w14:paraId="4CAA73E7" w14:textId="77777777" w:rsidR="001F2156" w:rsidRPr="001F2156" w:rsidRDefault="001F2156" w:rsidP="001F2156">
      <w:pPr>
        <w:pStyle w:val="EndNoteBibliography"/>
      </w:pPr>
      <w:r w:rsidRPr="001F2156">
        <w:t xml:space="preserve">Skaane, P, Bandos, AI, Gullien, R, Eben, EB, Ekseth, U, Haakenaasen, U, Izadi, M, Jebsen, IN, Jahr, G, Krager, M, Niklason, LT, Hofvind, S &amp; Gur, D 2013a, 'Comparison of digital mammography alone and digital mammography plus tomosynthesis in a population-based screening program', </w:t>
      </w:r>
      <w:r w:rsidRPr="001F2156">
        <w:rPr>
          <w:i/>
        </w:rPr>
        <w:t>Radiology</w:t>
      </w:r>
      <w:r w:rsidRPr="001F2156">
        <w:t>, vol. 267, no. 1, Apr, pp. 47-56.</w:t>
      </w:r>
    </w:p>
    <w:p w14:paraId="1FF3D70B" w14:textId="77777777" w:rsidR="001F2156" w:rsidRPr="001F2156" w:rsidRDefault="001F2156" w:rsidP="001F2156">
      <w:pPr>
        <w:pStyle w:val="EndNoteBibliography"/>
      </w:pPr>
      <w:r w:rsidRPr="001F2156">
        <w:t xml:space="preserve">Skaane, P, Bandos, AI, Niklason, LT, Sebuødegård, S, Østerås, BH, Gullien, R, Gur, D &amp; Hofvind, S 2019, 'Digital Mammography versus Digital Mammography Plus Tomosynthesis in Breast Cancer Screening: The Oslo Tomosynthesis Screening Trial', </w:t>
      </w:r>
      <w:r w:rsidRPr="001F2156">
        <w:rPr>
          <w:i/>
        </w:rPr>
        <w:t>Radiology</w:t>
      </w:r>
      <w:r w:rsidRPr="001F2156">
        <w:t>, vol. 0, no. 0, p. 182394.</w:t>
      </w:r>
    </w:p>
    <w:p w14:paraId="1663B000" w14:textId="77777777" w:rsidR="001F2156" w:rsidRPr="001F2156" w:rsidRDefault="001F2156" w:rsidP="001F2156">
      <w:pPr>
        <w:pStyle w:val="EndNoteBibliography"/>
      </w:pPr>
    </w:p>
    <w:p w14:paraId="086D292F" w14:textId="0963C6A7" w:rsidR="004642B9" w:rsidRDefault="00F36585" w:rsidP="00E364F7">
      <w:r>
        <w:fldChar w:fldCharType="end"/>
      </w:r>
    </w:p>
    <w:sectPr w:rsidR="004642B9">
      <w:headerReference w:type="even"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ADB53D" w14:textId="77777777" w:rsidR="00F52F09" w:rsidRDefault="00F52F09" w:rsidP="003D699E">
      <w:pPr>
        <w:spacing w:after="0" w:line="240" w:lineRule="auto"/>
      </w:pPr>
      <w:r>
        <w:separator/>
      </w:r>
    </w:p>
  </w:endnote>
  <w:endnote w:type="continuationSeparator" w:id="0">
    <w:p w14:paraId="7CA62400" w14:textId="77777777" w:rsidR="00F52F09" w:rsidRDefault="00F52F09" w:rsidP="003D699E">
      <w:pPr>
        <w:spacing w:after="0" w:line="240" w:lineRule="auto"/>
      </w:pPr>
      <w:r>
        <w:continuationSeparator/>
      </w:r>
    </w:p>
  </w:endnote>
  <w:endnote w:type="continuationNotice" w:id="1">
    <w:p w14:paraId="41944C76" w14:textId="77777777" w:rsidR="00F52F09" w:rsidRDefault="00F52F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245E5D5C" w14:textId="22D7BBA7" w:rsidR="00F91163" w:rsidRDefault="00F91163"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608CF" w:rsidRPr="00F608CF">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594A2B">
          <w:rPr>
            <w:color w:val="808080" w:themeColor="background1" w:themeShade="80"/>
            <w:spacing w:val="60"/>
            <w:sz w:val="18"/>
            <w:szCs w:val="18"/>
          </w:rPr>
          <w:t xml:space="preserve">Ratified </w:t>
        </w:r>
        <w:r>
          <w:rPr>
            <w:color w:val="808080" w:themeColor="background1" w:themeShade="80"/>
            <w:spacing w:val="60"/>
            <w:sz w:val="18"/>
            <w:szCs w:val="18"/>
          </w:rPr>
          <w:t>PICO Confirmation</w:t>
        </w:r>
      </w:p>
      <w:p w14:paraId="5330593A" w14:textId="5C73AF27" w:rsidR="00F91163" w:rsidRDefault="00F91163" w:rsidP="003D699E">
        <w:pPr>
          <w:pStyle w:val="Footer"/>
          <w:pBdr>
            <w:top w:val="single" w:sz="4" w:space="1" w:color="D9D9D9" w:themeColor="background1" w:themeShade="D9"/>
          </w:pBdr>
          <w:rPr>
            <w:color w:val="808080" w:themeColor="background1" w:themeShade="80"/>
            <w:spacing w:val="60"/>
            <w:sz w:val="18"/>
            <w:szCs w:val="18"/>
          </w:rPr>
        </w:pPr>
        <w:r>
          <w:rPr>
            <w:color w:val="808080" w:themeColor="background1" w:themeShade="80"/>
            <w:spacing w:val="60"/>
            <w:sz w:val="18"/>
            <w:szCs w:val="18"/>
          </w:rPr>
          <w:tab/>
          <w:t xml:space="preserve">Application 1567: </w:t>
        </w:r>
        <w:r w:rsidRPr="0084347D">
          <w:rPr>
            <w:color w:val="808080" w:themeColor="background1" w:themeShade="80"/>
            <w:spacing w:val="60"/>
            <w:sz w:val="18"/>
            <w:szCs w:val="18"/>
          </w:rPr>
          <w:t>Digital breast tomosynthesis</w:t>
        </w:r>
      </w:p>
    </w:sdtContent>
  </w:sdt>
  <w:p w14:paraId="00DBF8DD" w14:textId="77777777" w:rsidR="00F91163" w:rsidRPr="00CF2DFA" w:rsidRDefault="00F91163" w:rsidP="003D699E">
    <w:pPr>
      <w:pStyle w:val="Footer"/>
      <w:pBdr>
        <w:top w:val="single" w:sz="4" w:space="1" w:color="D9D9D9" w:themeColor="background1" w:themeShade="D9"/>
      </w:pBdr>
      <w:rPr>
        <w:b/>
        <w:bC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B27BA7" w14:textId="77777777" w:rsidR="00F52F09" w:rsidRDefault="00F52F09" w:rsidP="003D699E">
      <w:pPr>
        <w:spacing w:after="0" w:line="240" w:lineRule="auto"/>
      </w:pPr>
      <w:r>
        <w:separator/>
      </w:r>
    </w:p>
  </w:footnote>
  <w:footnote w:type="continuationSeparator" w:id="0">
    <w:p w14:paraId="35D01C8E" w14:textId="77777777" w:rsidR="00F52F09" w:rsidRDefault="00F52F09" w:rsidP="003D699E">
      <w:pPr>
        <w:spacing w:after="0" w:line="240" w:lineRule="auto"/>
      </w:pPr>
      <w:r>
        <w:continuationSeparator/>
      </w:r>
    </w:p>
  </w:footnote>
  <w:footnote w:type="continuationNotice" w:id="1">
    <w:p w14:paraId="4CDAAA0B" w14:textId="77777777" w:rsidR="00F52F09" w:rsidRDefault="00F52F09">
      <w:pPr>
        <w:spacing w:after="0" w:line="240" w:lineRule="auto"/>
      </w:pPr>
    </w:p>
  </w:footnote>
  <w:footnote w:id="2">
    <w:p w14:paraId="01FBDFE9" w14:textId="5DC690DC" w:rsidR="00F91163" w:rsidRDefault="00F91163">
      <w:pPr>
        <w:pStyle w:val="FootnoteText"/>
      </w:pPr>
      <w:r>
        <w:rPr>
          <w:rStyle w:val="FootnoteReference"/>
        </w:rPr>
        <w:footnoteRef/>
      </w:r>
      <w:r>
        <w:t xml:space="preserve"> healthdirect </w:t>
      </w:r>
      <w:r w:rsidRPr="00EB62EC">
        <w:rPr>
          <w:i/>
        </w:rPr>
        <w:t>B</w:t>
      </w:r>
      <w:r w:rsidRPr="00665C7C">
        <w:rPr>
          <w:i/>
        </w:rPr>
        <w:t>reast cancer</w:t>
      </w:r>
      <w:r>
        <w:rPr>
          <w:i/>
        </w:rPr>
        <w:t xml:space="preserve"> symptoms</w:t>
      </w:r>
      <w:r>
        <w:t xml:space="preserve"> [Last updated July 2018] accessed 20 March 2019, URL: </w:t>
      </w:r>
      <w:hyperlink r:id="rId1" w:tooltip="healthdirect webpage - Breast cancer symptoms" w:history="1">
        <w:r w:rsidRPr="009220AE">
          <w:rPr>
            <w:rStyle w:val="Hyperlink"/>
          </w:rPr>
          <w:t>https://www.healthdirect.gov.au/breast-cancer-symptoms</w:t>
        </w:r>
      </w:hyperlink>
    </w:p>
  </w:footnote>
  <w:footnote w:id="3">
    <w:p w14:paraId="2B4034CB" w14:textId="3AFDC4B5" w:rsidR="00F91163" w:rsidRDefault="00F91163" w:rsidP="00365D99">
      <w:pPr>
        <w:pStyle w:val="FootnoteText"/>
      </w:pPr>
      <w:r>
        <w:rPr>
          <w:rStyle w:val="FootnoteReference"/>
        </w:rPr>
        <w:footnoteRef/>
      </w:r>
      <w:r>
        <w:t xml:space="preserve"> Cancer data in Australia Web report [Last updated 18 December 2018] accessed 7 February 2019, URL: </w:t>
      </w:r>
      <w:hyperlink r:id="rId2" w:tooltip="AIHW webpage - Cancer data in Australia" w:history="1">
        <w:r w:rsidRPr="007B2D2E">
          <w:rPr>
            <w:rStyle w:val="Hyperlink"/>
          </w:rPr>
          <w:t>https://www.aihw.gov.au/reports/cancer/cancer-data-in-australia/contents/summary</w:t>
        </w:r>
      </w:hyperlink>
    </w:p>
  </w:footnote>
  <w:footnote w:id="4">
    <w:p w14:paraId="59360D1C" w14:textId="77777777" w:rsidR="00F91163" w:rsidRDefault="00F91163" w:rsidP="00AF72F9">
      <w:pPr>
        <w:pStyle w:val="FootnoteText"/>
      </w:pPr>
      <w:r>
        <w:rPr>
          <w:rStyle w:val="FootnoteReference"/>
        </w:rPr>
        <w:footnoteRef/>
      </w:r>
      <w:r>
        <w:t xml:space="preserve"> </w:t>
      </w:r>
      <w:r w:rsidRPr="00AF72F9">
        <w:t xml:space="preserve">The </w:t>
      </w:r>
      <w:r>
        <w:t xml:space="preserve">two systematic reviews were identified by </w:t>
      </w:r>
      <w:r w:rsidRPr="00AF72F9">
        <w:t xml:space="preserve">a horizon scan literature review </w:t>
      </w:r>
      <w:r w:rsidRPr="00C91228">
        <w:t>undertake</w:t>
      </w:r>
      <w:r>
        <w:t>n</w:t>
      </w:r>
      <w:r w:rsidRPr="00C91228">
        <w:t xml:space="preserve"> </w:t>
      </w:r>
      <w:r>
        <w:t xml:space="preserve">by </w:t>
      </w:r>
      <w:r w:rsidRPr="00C91228">
        <w:t xml:space="preserve">Allen + Clarke </w:t>
      </w:r>
      <w:r>
        <w:t xml:space="preserve">for the </w:t>
      </w:r>
      <w:r w:rsidRPr="00C91228">
        <w:t xml:space="preserve">Department of Health </w:t>
      </w:r>
      <w:r w:rsidRPr="00AF72F9">
        <w:t xml:space="preserve">to </w:t>
      </w:r>
      <w:r w:rsidRPr="00C91228">
        <w:t xml:space="preserve">inform BreastScreen Australia’s position statement on the use of </w:t>
      </w:r>
      <w:r>
        <w:t>DBT</w:t>
      </w:r>
      <w:r w:rsidRPr="00C91228">
        <w:t xml:space="preserve"> in screening </w:t>
      </w:r>
      <w:r w:rsidRPr="00AF72F9">
        <w:t>of asymptomatic women and the BreastScreen Australia (BSA) program.</w:t>
      </w:r>
      <w:r>
        <w:t xml:space="preserve"> </w:t>
      </w:r>
    </w:p>
    <w:p w14:paraId="09A1E250" w14:textId="7AF8043A" w:rsidR="00F91163" w:rsidRDefault="00F91163" w:rsidP="00AF72F9">
      <w:pPr>
        <w:pStyle w:val="FootnoteText"/>
      </w:pPr>
      <w:r w:rsidRPr="00C91228">
        <w:t>Gribble, A &amp; James, S 2018, 'Digital breast tomosynthesis: A literature review to inform BreastScreen Australia’s position statement on the use of tomosynthesis in screening', BreastScreen Australia, Department of Health</w:t>
      </w:r>
      <w:r>
        <w:t>,</w:t>
      </w:r>
      <w:r w:rsidRPr="00C91228">
        <w:t xml:space="preserve"> Canberra</w:t>
      </w:r>
      <w:r>
        <w:t xml:space="preserve">. </w:t>
      </w:r>
      <w:r w:rsidRPr="00C91228">
        <w:t>&lt;</w:t>
      </w:r>
      <w:hyperlink r:id="rId3" w:tooltip="Link to the PDF of the Digital breast tomography literature review" w:history="1">
        <w:r w:rsidRPr="007B2D2E">
          <w:rPr>
            <w:rStyle w:val="Hyperlink"/>
          </w:rPr>
          <w:t>www.cancerscreening.gov.au/internet/screening/publishing.nsf/Content/80DD22C5B2C00AA9CA257D85001A04A4/$File/Digital%20breast%20tomosynthesis%20A%20literatur%20-tScreen%20Australia%E2%80%99s%20position%20st.pdf</w:t>
        </w:r>
      </w:hyperlink>
      <w:r w:rsidRPr="00C91228">
        <w:t>&gt;.</w:t>
      </w:r>
    </w:p>
  </w:footnote>
  <w:footnote w:id="5">
    <w:p w14:paraId="7E76B653" w14:textId="23A5CC8D" w:rsidR="00F91163" w:rsidRDefault="00F91163" w:rsidP="00566631">
      <w:pPr>
        <w:pStyle w:val="FootnoteText"/>
        <w:jc w:val="both"/>
      </w:pPr>
      <w:r>
        <w:rPr>
          <w:rStyle w:val="FootnoteReference"/>
        </w:rPr>
        <w:footnoteRef/>
      </w:r>
      <w:r>
        <w:t xml:space="preserve"> </w:t>
      </w:r>
      <w:r w:rsidRPr="00566631">
        <w:t>From now on, this will be referred to as DBT plus 2D imaging, unless either acquired or synthesised 2D images are specifically indicated.</w:t>
      </w:r>
    </w:p>
  </w:footnote>
  <w:footnote w:id="6">
    <w:p w14:paraId="68627A3C" w14:textId="622DB7F5" w:rsidR="00F91163" w:rsidRDefault="00F91163">
      <w:pPr>
        <w:pStyle w:val="FootnoteText"/>
      </w:pPr>
      <w:r>
        <w:rPr>
          <w:rStyle w:val="FootnoteReference"/>
        </w:rPr>
        <w:footnoteRef/>
      </w:r>
      <w:r>
        <w:t xml:space="preserve"> </w:t>
      </w:r>
      <w:r w:rsidRPr="004A2B7F">
        <w:t>Regulation of Software as a Medical Device</w:t>
      </w:r>
      <w:r>
        <w:t>, TGA website</w:t>
      </w:r>
      <w:r w:rsidRPr="004A2B7F">
        <w:t xml:space="preserve"> </w:t>
      </w:r>
      <w:r>
        <w:t xml:space="preserve">[Last updated 11 December 2018] accessed 12 April 2019, URL: </w:t>
      </w:r>
      <w:hyperlink r:id="rId4" w:tooltip="Link to website" w:history="1">
        <w:r w:rsidRPr="00117927">
          <w:rPr>
            <w:rStyle w:val="Hyperlink"/>
          </w:rPr>
          <w:t>https://www.tga.gov.au/regulation-software-medical-device</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85B47" w14:textId="2136C860" w:rsidR="00F91163" w:rsidRDefault="00F608CF">
    <w:pPr>
      <w:pStyle w:val="Header"/>
    </w:pPr>
    <w:r>
      <w:rPr>
        <w:noProof/>
      </w:rPr>
      <w:pict w14:anchorId="16A06D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397.65pt;height:238.6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F91163">
      <w:rPr>
        <w:noProof/>
        <w:lang w:eastAsia="en-AU"/>
      </w:rPr>
      <mc:AlternateContent>
        <mc:Choice Requires="wps">
          <w:drawing>
            <wp:anchor distT="0" distB="0" distL="114300" distR="114300" simplePos="0" relativeHeight="251657216" behindDoc="1" locked="0" layoutInCell="0" allowOverlap="1" wp14:anchorId="6A0DAD27" wp14:editId="29B8A289">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E142E7A" w14:textId="77777777" w:rsidR="00F91163" w:rsidRDefault="00F91163"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A0DAD27"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4E142E7A" w14:textId="77777777" w:rsidR="00F91163" w:rsidRDefault="00F91163"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E6429"/>
    <w:multiLevelType w:val="hybridMultilevel"/>
    <w:tmpl w:val="256E47E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3007E2"/>
    <w:multiLevelType w:val="hybridMultilevel"/>
    <w:tmpl w:val="2940F0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4F50D4"/>
    <w:multiLevelType w:val="hybridMultilevel"/>
    <w:tmpl w:val="CC6A916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5886A10"/>
    <w:multiLevelType w:val="hybridMultilevel"/>
    <w:tmpl w:val="4B30DD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F504D7"/>
    <w:multiLevelType w:val="hybridMultilevel"/>
    <w:tmpl w:val="E41C8D6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C41420E"/>
    <w:multiLevelType w:val="hybridMultilevel"/>
    <w:tmpl w:val="96FA83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D5C3DC0"/>
    <w:multiLevelType w:val="hybridMultilevel"/>
    <w:tmpl w:val="D4E03A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15:restartNumberingAfterBreak="0">
    <w:nsid w:val="1A2A6ED2"/>
    <w:multiLevelType w:val="hybridMultilevel"/>
    <w:tmpl w:val="95E2951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DBB5836"/>
    <w:multiLevelType w:val="hybridMultilevel"/>
    <w:tmpl w:val="256E47E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C553F4"/>
    <w:multiLevelType w:val="hybridMultilevel"/>
    <w:tmpl w:val="18D2A6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587778C"/>
    <w:multiLevelType w:val="hybridMultilevel"/>
    <w:tmpl w:val="29306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097F8D"/>
    <w:multiLevelType w:val="hybridMultilevel"/>
    <w:tmpl w:val="908CF1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A400EC0"/>
    <w:multiLevelType w:val="hybridMultilevel"/>
    <w:tmpl w:val="C8EC8B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C15AAC"/>
    <w:multiLevelType w:val="hybridMultilevel"/>
    <w:tmpl w:val="D08C436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EE72210"/>
    <w:multiLevelType w:val="hybridMultilevel"/>
    <w:tmpl w:val="FF446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6A22C3"/>
    <w:multiLevelType w:val="hybridMultilevel"/>
    <w:tmpl w:val="430A355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1055896"/>
    <w:multiLevelType w:val="hybridMultilevel"/>
    <w:tmpl w:val="809C60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76974A4"/>
    <w:multiLevelType w:val="hybridMultilevel"/>
    <w:tmpl w:val="00F654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7A7379A"/>
    <w:multiLevelType w:val="hybridMultilevel"/>
    <w:tmpl w:val="90268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ADA6F49"/>
    <w:multiLevelType w:val="hybridMultilevel"/>
    <w:tmpl w:val="0AB8AA0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BBC6D59"/>
    <w:multiLevelType w:val="hybridMultilevel"/>
    <w:tmpl w:val="989E60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BEE4E39"/>
    <w:multiLevelType w:val="hybridMultilevel"/>
    <w:tmpl w:val="4A62E4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4BD5C04"/>
    <w:multiLevelType w:val="hybridMultilevel"/>
    <w:tmpl w:val="B39E3D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15:restartNumberingAfterBreak="0">
    <w:nsid w:val="49CD025E"/>
    <w:multiLevelType w:val="hybridMultilevel"/>
    <w:tmpl w:val="231AF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6067E00"/>
    <w:multiLevelType w:val="hybridMultilevel"/>
    <w:tmpl w:val="39446B7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8ED5270"/>
    <w:multiLevelType w:val="hybridMultilevel"/>
    <w:tmpl w:val="A46091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D2219AF"/>
    <w:multiLevelType w:val="hybridMultilevel"/>
    <w:tmpl w:val="0C903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93E2F5C"/>
    <w:multiLevelType w:val="hybridMultilevel"/>
    <w:tmpl w:val="E842E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F990348"/>
    <w:multiLevelType w:val="hybridMultilevel"/>
    <w:tmpl w:val="C8086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7" w15:restartNumberingAfterBreak="0">
    <w:nsid w:val="79C13BCE"/>
    <w:multiLevelType w:val="hybridMultilevel"/>
    <w:tmpl w:val="140EDC8E"/>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8" w15:restartNumberingAfterBreak="0">
    <w:nsid w:val="7AE9034F"/>
    <w:multiLevelType w:val="hybridMultilevel"/>
    <w:tmpl w:val="EEFE43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E037B17"/>
    <w:multiLevelType w:val="hybridMultilevel"/>
    <w:tmpl w:val="1F6CFD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4"/>
  </w:num>
  <w:num w:numId="3">
    <w:abstractNumId w:val="11"/>
  </w:num>
  <w:num w:numId="4">
    <w:abstractNumId w:val="34"/>
  </w:num>
  <w:num w:numId="5">
    <w:abstractNumId w:val="36"/>
  </w:num>
  <w:num w:numId="6">
    <w:abstractNumId w:val="26"/>
  </w:num>
  <w:num w:numId="7">
    <w:abstractNumId w:val="8"/>
  </w:num>
  <w:num w:numId="8">
    <w:abstractNumId w:val="6"/>
  </w:num>
  <w:num w:numId="9">
    <w:abstractNumId w:val="28"/>
  </w:num>
  <w:num w:numId="10">
    <w:abstractNumId w:val="2"/>
  </w:num>
  <w:num w:numId="11">
    <w:abstractNumId w:val="18"/>
  </w:num>
  <w:num w:numId="12">
    <w:abstractNumId w:val="13"/>
  </w:num>
  <w:num w:numId="13">
    <w:abstractNumId w:val="25"/>
  </w:num>
  <w:num w:numId="14">
    <w:abstractNumId w:val="35"/>
  </w:num>
  <w:num w:numId="15">
    <w:abstractNumId w:val="12"/>
  </w:num>
  <w:num w:numId="16">
    <w:abstractNumId w:val="38"/>
  </w:num>
  <w:num w:numId="17">
    <w:abstractNumId w:val="27"/>
  </w:num>
  <w:num w:numId="18">
    <w:abstractNumId w:val="14"/>
  </w:num>
  <w:num w:numId="19">
    <w:abstractNumId w:val="32"/>
  </w:num>
  <w:num w:numId="20">
    <w:abstractNumId w:val="15"/>
  </w:num>
  <w:num w:numId="21">
    <w:abstractNumId w:val="33"/>
  </w:num>
  <w:num w:numId="22">
    <w:abstractNumId w:val="5"/>
  </w:num>
  <w:num w:numId="23">
    <w:abstractNumId w:val="7"/>
  </w:num>
  <w:num w:numId="24">
    <w:abstractNumId w:val="19"/>
  </w:num>
  <w:num w:numId="25">
    <w:abstractNumId w:val="39"/>
  </w:num>
  <w:num w:numId="26">
    <w:abstractNumId w:val="23"/>
  </w:num>
  <w:num w:numId="27">
    <w:abstractNumId w:val="31"/>
  </w:num>
  <w:num w:numId="28">
    <w:abstractNumId w:val="30"/>
  </w:num>
  <w:num w:numId="29">
    <w:abstractNumId w:val="9"/>
  </w:num>
  <w:num w:numId="30">
    <w:abstractNumId w:val="1"/>
  </w:num>
  <w:num w:numId="31">
    <w:abstractNumId w:val="21"/>
  </w:num>
  <w:num w:numId="32">
    <w:abstractNumId w:val="37"/>
  </w:num>
  <w:num w:numId="33">
    <w:abstractNumId w:val="0"/>
  </w:num>
  <w:num w:numId="34">
    <w:abstractNumId w:val="17"/>
  </w:num>
  <w:num w:numId="35">
    <w:abstractNumId w:val="10"/>
  </w:num>
  <w:num w:numId="36">
    <w:abstractNumId w:val="24"/>
  </w:num>
  <w:num w:numId="37">
    <w:abstractNumId w:val="22"/>
  </w:num>
  <w:num w:numId="38">
    <w:abstractNumId w:val="20"/>
  </w:num>
  <w:num w:numId="39">
    <w:abstractNumId w:val="3"/>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daf0td1x22xgepa2f5tp9fpffxfszvdww0&quot;&gt;DBT-PIC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0&lt;/item&gt;&lt;item&gt;21&lt;/item&gt;&lt;item&gt;22&lt;/item&gt;&lt;item&gt;26&lt;/item&gt;&lt;item&gt;27&lt;/item&gt;&lt;item&gt;28&lt;/item&gt;&lt;item&gt;29&lt;/item&gt;&lt;item&gt;30&lt;/item&gt;&lt;item&gt;31&lt;/item&gt;&lt;item&gt;32&lt;/item&gt;&lt;item&gt;35&lt;/item&gt;&lt;item&gt;37&lt;/item&gt;&lt;item&gt;38&lt;/item&gt;&lt;item&gt;39&lt;/item&gt;&lt;item&gt;40&lt;/item&gt;&lt;/record-ids&gt;&lt;/item&gt;&lt;/Libraries&gt;"/>
  </w:docVars>
  <w:rsids>
    <w:rsidRoot w:val="0044715D"/>
    <w:rsid w:val="00002118"/>
    <w:rsid w:val="0000434B"/>
    <w:rsid w:val="00004548"/>
    <w:rsid w:val="00014375"/>
    <w:rsid w:val="00020F6F"/>
    <w:rsid w:val="00023C7C"/>
    <w:rsid w:val="0003068E"/>
    <w:rsid w:val="00032F32"/>
    <w:rsid w:val="0004583D"/>
    <w:rsid w:val="00052DC5"/>
    <w:rsid w:val="000566C6"/>
    <w:rsid w:val="00057693"/>
    <w:rsid w:val="00061FAD"/>
    <w:rsid w:val="000624A8"/>
    <w:rsid w:val="000627CC"/>
    <w:rsid w:val="00063AC8"/>
    <w:rsid w:val="00063B4C"/>
    <w:rsid w:val="00063DBF"/>
    <w:rsid w:val="00074190"/>
    <w:rsid w:val="00074507"/>
    <w:rsid w:val="00081698"/>
    <w:rsid w:val="00083BD1"/>
    <w:rsid w:val="000A0FBA"/>
    <w:rsid w:val="000A26D7"/>
    <w:rsid w:val="000B1E04"/>
    <w:rsid w:val="000B519A"/>
    <w:rsid w:val="000C2FB1"/>
    <w:rsid w:val="000D2A74"/>
    <w:rsid w:val="000E23C5"/>
    <w:rsid w:val="000E3DA7"/>
    <w:rsid w:val="000E7E5C"/>
    <w:rsid w:val="000F2E93"/>
    <w:rsid w:val="00100D32"/>
    <w:rsid w:val="00103BBC"/>
    <w:rsid w:val="001052E6"/>
    <w:rsid w:val="00106511"/>
    <w:rsid w:val="00106769"/>
    <w:rsid w:val="00106F1F"/>
    <w:rsid w:val="0010755F"/>
    <w:rsid w:val="00110DDC"/>
    <w:rsid w:val="00116B4C"/>
    <w:rsid w:val="00120210"/>
    <w:rsid w:val="0012202E"/>
    <w:rsid w:val="0012319B"/>
    <w:rsid w:val="00125C6F"/>
    <w:rsid w:val="0013731A"/>
    <w:rsid w:val="00137937"/>
    <w:rsid w:val="00143595"/>
    <w:rsid w:val="00145084"/>
    <w:rsid w:val="001455EC"/>
    <w:rsid w:val="00156613"/>
    <w:rsid w:val="0016475E"/>
    <w:rsid w:val="00165003"/>
    <w:rsid w:val="001678F6"/>
    <w:rsid w:val="00181BE2"/>
    <w:rsid w:val="00185107"/>
    <w:rsid w:val="00185A78"/>
    <w:rsid w:val="00187D12"/>
    <w:rsid w:val="00190AD8"/>
    <w:rsid w:val="00191E53"/>
    <w:rsid w:val="00195DE6"/>
    <w:rsid w:val="00196709"/>
    <w:rsid w:val="00197879"/>
    <w:rsid w:val="001A2E6B"/>
    <w:rsid w:val="001A38E4"/>
    <w:rsid w:val="001A5012"/>
    <w:rsid w:val="001A5620"/>
    <w:rsid w:val="001A5CBA"/>
    <w:rsid w:val="001A6332"/>
    <w:rsid w:val="001A66F3"/>
    <w:rsid w:val="001B04B7"/>
    <w:rsid w:val="001C378C"/>
    <w:rsid w:val="001C5D34"/>
    <w:rsid w:val="001D00BA"/>
    <w:rsid w:val="001D0B87"/>
    <w:rsid w:val="001D1F62"/>
    <w:rsid w:val="001D6D21"/>
    <w:rsid w:val="001F063F"/>
    <w:rsid w:val="001F210E"/>
    <w:rsid w:val="001F2156"/>
    <w:rsid w:val="001F2A5C"/>
    <w:rsid w:val="002019A8"/>
    <w:rsid w:val="00207BA8"/>
    <w:rsid w:val="00211F41"/>
    <w:rsid w:val="00217326"/>
    <w:rsid w:val="00217CE7"/>
    <w:rsid w:val="00221402"/>
    <w:rsid w:val="00224B8D"/>
    <w:rsid w:val="00226B40"/>
    <w:rsid w:val="00245FFA"/>
    <w:rsid w:val="00246A53"/>
    <w:rsid w:val="00256802"/>
    <w:rsid w:val="002610DF"/>
    <w:rsid w:val="002627F5"/>
    <w:rsid w:val="0027152C"/>
    <w:rsid w:val="00276CAC"/>
    <w:rsid w:val="002777DE"/>
    <w:rsid w:val="00280862"/>
    <w:rsid w:val="00281B2A"/>
    <w:rsid w:val="00282B7B"/>
    <w:rsid w:val="002863C8"/>
    <w:rsid w:val="00292DE9"/>
    <w:rsid w:val="00293872"/>
    <w:rsid w:val="0029654A"/>
    <w:rsid w:val="002A03CE"/>
    <w:rsid w:val="002A0564"/>
    <w:rsid w:val="002A343B"/>
    <w:rsid w:val="002A4909"/>
    <w:rsid w:val="002A66BD"/>
    <w:rsid w:val="002B1C61"/>
    <w:rsid w:val="002B1F0D"/>
    <w:rsid w:val="002B226C"/>
    <w:rsid w:val="002B3338"/>
    <w:rsid w:val="002C5673"/>
    <w:rsid w:val="002C59EF"/>
    <w:rsid w:val="002D07F7"/>
    <w:rsid w:val="002D518C"/>
    <w:rsid w:val="002D5200"/>
    <w:rsid w:val="002D6387"/>
    <w:rsid w:val="002E2849"/>
    <w:rsid w:val="002E53B7"/>
    <w:rsid w:val="00301DAD"/>
    <w:rsid w:val="00303C94"/>
    <w:rsid w:val="003057B0"/>
    <w:rsid w:val="00305D43"/>
    <w:rsid w:val="00306808"/>
    <w:rsid w:val="00307366"/>
    <w:rsid w:val="003167DE"/>
    <w:rsid w:val="00331CBF"/>
    <w:rsid w:val="003341F5"/>
    <w:rsid w:val="00336043"/>
    <w:rsid w:val="003400CD"/>
    <w:rsid w:val="0034623C"/>
    <w:rsid w:val="00350CE2"/>
    <w:rsid w:val="00362776"/>
    <w:rsid w:val="00365A3F"/>
    <w:rsid w:val="00365D99"/>
    <w:rsid w:val="00371825"/>
    <w:rsid w:val="00375E88"/>
    <w:rsid w:val="003815F3"/>
    <w:rsid w:val="00382875"/>
    <w:rsid w:val="003876E3"/>
    <w:rsid w:val="0039019D"/>
    <w:rsid w:val="003924FF"/>
    <w:rsid w:val="00392DD5"/>
    <w:rsid w:val="00393810"/>
    <w:rsid w:val="00396A27"/>
    <w:rsid w:val="003A3FE1"/>
    <w:rsid w:val="003A4EC8"/>
    <w:rsid w:val="003A5DD2"/>
    <w:rsid w:val="003A6E4E"/>
    <w:rsid w:val="003A7AA4"/>
    <w:rsid w:val="003B32AF"/>
    <w:rsid w:val="003B546F"/>
    <w:rsid w:val="003C55BA"/>
    <w:rsid w:val="003C6C82"/>
    <w:rsid w:val="003D2E68"/>
    <w:rsid w:val="003D699E"/>
    <w:rsid w:val="003E0382"/>
    <w:rsid w:val="003E38B5"/>
    <w:rsid w:val="003E69C9"/>
    <w:rsid w:val="003F35CA"/>
    <w:rsid w:val="0040216A"/>
    <w:rsid w:val="00411511"/>
    <w:rsid w:val="004179C6"/>
    <w:rsid w:val="00417A0D"/>
    <w:rsid w:val="00422FB9"/>
    <w:rsid w:val="0042483F"/>
    <w:rsid w:val="00440228"/>
    <w:rsid w:val="00446767"/>
    <w:rsid w:val="0044715D"/>
    <w:rsid w:val="0045092E"/>
    <w:rsid w:val="00452CBB"/>
    <w:rsid w:val="004546B5"/>
    <w:rsid w:val="004642B9"/>
    <w:rsid w:val="00481E8B"/>
    <w:rsid w:val="00490560"/>
    <w:rsid w:val="00494399"/>
    <w:rsid w:val="004A0057"/>
    <w:rsid w:val="004A187C"/>
    <w:rsid w:val="004A1A5F"/>
    <w:rsid w:val="004A2B7F"/>
    <w:rsid w:val="004A2F76"/>
    <w:rsid w:val="004A60D0"/>
    <w:rsid w:val="004B469F"/>
    <w:rsid w:val="004B5E46"/>
    <w:rsid w:val="004B7A0F"/>
    <w:rsid w:val="004C1FA9"/>
    <w:rsid w:val="004C613B"/>
    <w:rsid w:val="004D1D41"/>
    <w:rsid w:val="004D3572"/>
    <w:rsid w:val="004F1894"/>
    <w:rsid w:val="004F4BF3"/>
    <w:rsid w:val="00500E5F"/>
    <w:rsid w:val="00513163"/>
    <w:rsid w:val="00515857"/>
    <w:rsid w:val="005226BC"/>
    <w:rsid w:val="00537448"/>
    <w:rsid w:val="00540779"/>
    <w:rsid w:val="00542D85"/>
    <w:rsid w:val="00543A25"/>
    <w:rsid w:val="0055066E"/>
    <w:rsid w:val="00551F1C"/>
    <w:rsid w:val="00556373"/>
    <w:rsid w:val="00556426"/>
    <w:rsid w:val="00557071"/>
    <w:rsid w:val="00560EDF"/>
    <w:rsid w:val="00561F8C"/>
    <w:rsid w:val="005640CC"/>
    <w:rsid w:val="005664A9"/>
    <w:rsid w:val="00566631"/>
    <w:rsid w:val="0057331B"/>
    <w:rsid w:val="005814C1"/>
    <w:rsid w:val="00583C09"/>
    <w:rsid w:val="00590C10"/>
    <w:rsid w:val="00592973"/>
    <w:rsid w:val="00594A2B"/>
    <w:rsid w:val="005A3E64"/>
    <w:rsid w:val="005A3EE5"/>
    <w:rsid w:val="005A42C9"/>
    <w:rsid w:val="005A4D62"/>
    <w:rsid w:val="005A5DB0"/>
    <w:rsid w:val="005B3E25"/>
    <w:rsid w:val="005C0F36"/>
    <w:rsid w:val="005C3495"/>
    <w:rsid w:val="005C6835"/>
    <w:rsid w:val="005C7B58"/>
    <w:rsid w:val="005D6BC9"/>
    <w:rsid w:val="005D7A2C"/>
    <w:rsid w:val="005E5FFE"/>
    <w:rsid w:val="005F4D2F"/>
    <w:rsid w:val="005F5AFB"/>
    <w:rsid w:val="005F60B8"/>
    <w:rsid w:val="006075DE"/>
    <w:rsid w:val="00610C84"/>
    <w:rsid w:val="00613316"/>
    <w:rsid w:val="00613DF9"/>
    <w:rsid w:val="006170D1"/>
    <w:rsid w:val="006248D2"/>
    <w:rsid w:val="00627B5C"/>
    <w:rsid w:val="0063245E"/>
    <w:rsid w:val="00632858"/>
    <w:rsid w:val="00642677"/>
    <w:rsid w:val="00642E5D"/>
    <w:rsid w:val="00644920"/>
    <w:rsid w:val="00655327"/>
    <w:rsid w:val="00660904"/>
    <w:rsid w:val="00662FFB"/>
    <w:rsid w:val="006637AE"/>
    <w:rsid w:val="006647B8"/>
    <w:rsid w:val="00665C7C"/>
    <w:rsid w:val="006732D7"/>
    <w:rsid w:val="00686536"/>
    <w:rsid w:val="00687F05"/>
    <w:rsid w:val="006917EF"/>
    <w:rsid w:val="00692252"/>
    <w:rsid w:val="0069527B"/>
    <w:rsid w:val="006A6225"/>
    <w:rsid w:val="006B282D"/>
    <w:rsid w:val="006B2C61"/>
    <w:rsid w:val="006B6204"/>
    <w:rsid w:val="006C33BB"/>
    <w:rsid w:val="006D1643"/>
    <w:rsid w:val="006D28A8"/>
    <w:rsid w:val="006D5434"/>
    <w:rsid w:val="006D578E"/>
    <w:rsid w:val="006E365F"/>
    <w:rsid w:val="006E56C6"/>
    <w:rsid w:val="006F4E53"/>
    <w:rsid w:val="00701B16"/>
    <w:rsid w:val="00702C7C"/>
    <w:rsid w:val="007207FC"/>
    <w:rsid w:val="00721647"/>
    <w:rsid w:val="00722266"/>
    <w:rsid w:val="00734F81"/>
    <w:rsid w:val="0073757B"/>
    <w:rsid w:val="00751006"/>
    <w:rsid w:val="00751525"/>
    <w:rsid w:val="00752491"/>
    <w:rsid w:val="00756721"/>
    <w:rsid w:val="0077066C"/>
    <w:rsid w:val="00786F0D"/>
    <w:rsid w:val="007A2C2A"/>
    <w:rsid w:val="007A58D3"/>
    <w:rsid w:val="007A6E20"/>
    <w:rsid w:val="007A77E8"/>
    <w:rsid w:val="007B3089"/>
    <w:rsid w:val="007B4850"/>
    <w:rsid w:val="007C2F12"/>
    <w:rsid w:val="007C530B"/>
    <w:rsid w:val="007D10AC"/>
    <w:rsid w:val="007E1853"/>
    <w:rsid w:val="007E34EE"/>
    <w:rsid w:val="007E3885"/>
    <w:rsid w:val="007E767B"/>
    <w:rsid w:val="007E76F7"/>
    <w:rsid w:val="007E7E23"/>
    <w:rsid w:val="007F44E1"/>
    <w:rsid w:val="007F4E20"/>
    <w:rsid w:val="007F5C80"/>
    <w:rsid w:val="00805AA9"/>
    <w:rsid w:val="008077E3"/>
    <w:rsid w:val="00811449"/>
    <w:rsid w:val="00811C20"/>
    <w:rsid w:val="00813452"/>
    <w:rsid w:val="00814DFD"/>
    <w:rsid w:val="00815C6E"/>
    <w:rsid w:val="00820384"/>
    <w:rsid w:val="0082131F"/>
    <w:rsid w:val="008254A4"/>
    <w:rsid w:val="0082757A"/>
    <w:rsid w:val="008301AE"/>
    <w:rsid w:val="00831CA9"/>
    <w:rsid w:val="00835301"/>
    <w:rsid w:val="0084095D"/>
    <w:rsid w:val="008425D2"/>
    <w:rsid w:val="0084342C"/>
    <w:rsid w:val="0084347D"/>
    <w:rsid w:val="00853BD1"/>
    <w:rsid w:val="00870120"/>
    <w:rsid w:val="00870245"/>
    <w:rsid w:val="008706D6"/>
    <w:rsid w:val="00874BA7"/>
    <w:rsid w:val="008757BF"/>
    <w:rsid w:val="00877FAF"/>
    <w:rsid w:val="008857DB"/>
    <w:rsid w:val="00885C10"/>
    <w:rsid w:val="008903AE"/>
    <w:rsid w:val="00895BCC"/>
    <w:rsid w:val="00896845"/>
    <w:rsid w:val="008A1266"/>
    <w:rsid w:val="008A4B48"/>
    <w:rsid w:val="008A4FF9"/>
    <w:rsid w:val="008A51E4"/>
    <w:rsid w:val="008A65D2"/>
    <w:rsid w:val="008A6E4C"/>
    <w:rsid w:val="008A70D8"/>
    <w:rsid w:val="008A7C6A"/>
    <w:rsid w:val="008B02AB"/>
    <w:rsid w:val="008B5B7D"/>
    <w:rsid w:val="008C3E5E"/>
    <w:rsid w:val="008C4487"/>
    <w:rsid w:val="008C460A"/>
    <w:rsid w:val="008D2F56"/>
    <w:rsid w:val="008D4AEC"/>
    <w:rsid w:val="008D4C9A"/>
    <w:rsid w:val="008E2A1F"/>
    <w:rsid w:val="008E2EDC"/>
    <w:rsid w:val="008F4EE3"/>
    <w:rsid w:val="008F66EF"/>
    <w:rsid w:val="009049DF"/>
    <w:rsid w:val="00904C13"/>
    <w:rsid w:val="00915AAE"/>
    <w:rsid w:val="009161B8"/>
    <w:rsid w:val="009253FF"/>
    <w:rsid w:val="00930D4B"/>
    <w:rsid w:val="009318A7"/>
    <w:rsid w:val="00934AAB"/>
    <w:rsid w:val="0093501F"/>
    <w:rsid w:val="009360F5"/>
    <w:rsid w:val="00937807"/>
    <w:rsid w:val="009402F3"/>
    <w:rsid w:val="00943897"/>
    <w:rsid w:val="0094780F"/>
    <w:rsid w:val="00953ED7"/>
    <w:rsid w:val="009673DC"/>
    <w:rsid w:val="00980263"/>
    <w:rsid w:val="009805A2"/>
    <w:rsid w:val="00984AAF"/>
    <w:rsid w:val="009910F2"/>
    <w:rsid w:val="009943EF"/>
    <w:rsid w:val="0099722D"/>
    <w:rsid w:val="009A330B"/>
    <w:rsid w:val="009B356B"/>
    <w:rsid w:val="009B6098"/>
    <w:rsid w:val="009D0723"/>
    <w:rsid w:val="009D4514"/>
    <w:rsid w:val="009D5DEF"/>
    <w:rsid w:val="009D6757"/>
    <w:rsid w:val="009D7769"/>
    <w:rsid w:val="009E0A7A"/>
    <w:rsid w:val="009E1762"/>
    <w:rsid w:val="009E5295"/>
    <w:rsid w:val="009E5BE6"/>
    <w:rsid w:val="009E5C76"/>
    <w:rsid w:val="009E68D7"/>
    <w:rsid w:val="009E6D72"/>
    <w:rsid w:val="009F41F6"/>
    <w:rsid w:val="009F420D"/>
    <w:rsid w:val="00A02DFD"/>
    <w:rsid w:val="00A06379"/>
    <w:rsid w:val="00A11373"/>
    <w:rsid w:val="00A125A6"/>
    <w:rsid w:val="00A20467"/>
    <w:rsid w:val="00A32DBF"/>
    <w:rsid w:val="00A371CC"/>
    <w:rsid w:val="00A42401"/>
    <w:rsid w:val="00A43940"/>
    <w:rsid w:val="00A45E90"/>
    <w:rsid w:val="00A47EB3"/>
    <w:rsid w:val="00A5201A"/>
    <w:rsid w:val="00A539C6"/>
    <w:rsid w:val="00A5712E"/>
    <w:rsid w:val="00A601AC"/>
    <w:rsid w:val="00A7387C"/>
    <w:rsid w:val="00A81EE8"/>
    <w:rsid w:val="00A82986"/>
    <w:rsid w:val="00A82CF8"/>
    <w:rsid w:val="00A84A56"/>
    <w:rsid w:val="00AA3769"/>
    <w:rsid w:val="00AB182D"/>
    <w:rsid w:val="00AB1F47"/>
    <w:rsid w:val="00AB2C2E"/>
    <w:rsid w:val="00AB4A53"/>
    <w:rsid w:val="00AB52D5"/>
    <w:rsid w:val="00AC1C52"/>
    <w:rsid w:val="00AC3AC0"/>
    <w:rsid w:val="00AD1780"/>
    <w:rsid w:val="00AD2122"/>
    <w:rsid w:val="00AD62BE"/>
    <w:rsid w:val="00AE01CA"/>
    <w:rsid w:val="00AE1338"/>
    <w:rsid w:val="00AE1CE2"/>
    <w:rsid w:val="00AE38A1"/>
    <w:rsid w:val="00AF6FCF"/>
    <w:rsid w:val="00AF72F9"/>
    <w:rsid w:val="00B04555"/>
    <w:rsid w:val="00B13BEA"/>
    <w:rsid w:val="00B22AFE"/>
    <w:rsid w:val="00B267D5"/>
    <w:rsid w:val="00B31795"/>
    <w:rsid w:val="00B32843"/>
    <w:rsid w:val="00B32C2F"/>
    <w:rsid w:val="00B33103"/>
    <w:rsid w:val="00B33B2C"/>
    <w:rsid w:val="00B35083"/>
    <w:rsid w:val="00B35E76"/>
    <w:rsid w:val="00B36760"/>
    <w:rsid w:val="00B430C2"/>
    <w:rsid w:val="00B45971"/>
    <w:rsid w:val="00B46A0A"/>
    <w:rsid w:val="00B52EDA"/>
    <w:rsid w:val="00B537C1"/>
    <w:rsid w:val="00B55504"/>
    <w:rsid w:val="00B657E9"/>
    <w:rsid w:val="00B73873"/>
    <w:rsid w:val="00B73EDD"/>
    <w:rsid w:val="00B74A0E"/>
    <w:rsid w:val="00B74B4D"/>
    <w:rsid w:val="00B822AE"/>
    <w:rsid w:val="00B83C0D"/>
    <w:rsid w:val="00B84E33"/>
    <w:rsid w:val="00B85D39"/>
    <w:rsid w:val="00B9501C"/>
    <w:rsid w:val="00BA24C5"/>
    <w:rsid w:val="00BA63AA"/>
    <w:rsid w:val="00BC22CC"/>
    <w:rsid w:val="00BD0BF2"/>
    <w:rsid w:val="00BD3233"/>
    <w:rsid w:val="00BD40E4"/>
    <w:rsid w:val="00BD4209"/>
    <w:rsid w:val="00BD7E43"/>
    <w:rsid w:val="00BE157D"/>
    <w:rsid w:val="00BF071B"/>
    <w:rsid w:val="00BF111F"/>
    <w:rsid w:val="00BF361D"/>
    <w:rsid w:val="00BF761F"/>
    <w:rsid w:val="00C00548"/>
    <w:rsid w:val="00C00BDA"/>
    <w:rsid w:val="00C075E4"/>
    <w:rsid w:val="00C07F47"/>
    <w:rsid w:val="00C119E0"/>
    <w:rsid w:val="00C1329F"/>
    <w:rsid w:val="00C24372"/>
    <w:rsid w:val="00C3146D"/>
    <w:rsid w:val="00C35746"/>
    <w:rsid w:val="00C415FE"/>
    <w:rsid w:val="00C46B22"/>
    <w:rsid w:val="00C504CD"/>
    <w:rsid w:val="00C52687"/>
    <w:rsid w:val="00C54A32"/>
    <w:rsid w:val="00C61965"/>
    <w:rsid w:val="00C63A94"/>
    <w:rsid w:val="00C64BCA"/>
    <w:rsid w:val="00C651C5"/>
    <w:rsid w:val="00C67D22"/>
    <w:rsid w:val="00C728A3"/>
    <w:rsid w:val="00C817B7"/>
    <w:rsid w:val="00C852E8"/>
    <w:rsid w:val="00C91228"/>
    <w:rsid w:val="00C92A78"/>
    <w:rsid w:val="00C9630A"/>
    <w:rsid w:val="00C9664D"/>
    <w:rsid w:val="00CB3D82"/>
    <w:rsid w:val="00CB6210"/>
    <w:rsid w:val="00CB7302"/>
    <w:rsid w:val="00CC60B0"/>
    <w:rsid w:val="00CE1F5A"/>
    <w:rsid w:val="00CE2DBF"/>
    <w:rsid w:val="00CE3738"/>
    <w:rsid w:val="00CF6BA4"/>
    <w:rsid w:val="00D0465D"/>
    <w:rsid w:val="00D10662"/>
    <w:rsid w:val="00D129E3"/>
    <w:rsid w:val="00D14B14"/>
    <w:rsid w:val="00D15E03"/>
    <w:rsid w:val="00D1700E"/>
    <w:rsid w:val="00D24D98"/>
    <w:rsid w:val="00D25667"/>
    <w:rsid w:val="00D26848"/>
    <w:rsid w:val="00D31859"/>
    <w:rsid w:val="00D34042"/>
    <w:rsid w:val="00D4271C"/>
    <w:rsid w:val="00D4389C"/>
    <w:rsid w:val="00D46C89"/>
    <w:rsid w:val="00D47BCF"/>
    <w:rsid w:val="00D51641"/>
    <w:rsid w:val="00D551A3"/>
    <w:rsid w:val="00D64A29"/>
    <w:rsid w:val="00D671BA"/>
    <w:rsid w:val="00D709FE"/>
    <w:rsid w:val="00DA5936"/>
    <w:rsid w:val="00DB0968"/>
    <w:rsid w:val="00DB26CE"/>
    <w:rsid w:val="00DB3CD9"/>
    <w:rsid w:val="00DB4EBF"/>
    <w:rsid w:val="00DB53C9"/>
    <w:rsid w:val="00DC47E7"/>
    <w:rsid w:val="00DC5012"/>
    <w:rsid w:val="00DC5674"/>
    <w:rsid w:val="00DD456A"/>
    <w:rsid w:val="00DE2996"/>
    <w:rsid w:val="00DE3D6C"/>
    <w:rsid w:val="00DE4BAC"/>
    <w:rsid w:val="00DE681B"/>
    <w:rsid w:val="00DE7839"/>
    <w:rsid w:val="00DF0DEE"/>
    <w:rsid w:val="00DF702F"/>
    <w:rsid w:val="00DF7182"/>
    <w:rsid w:val="00E0706F"/>
    <w:rsid w:val="00E14523"/>
    <w:rsid w:val="00E23907"/>
    <w:rsid w:val="00E2605A"/>
    <w:rsid w:val="00E315FE"/>
    <w:rsid w:val="00E364F7"/>
    <w:rsid w:val="00E37281"/>
    <w:rsid w:val="00E378F2"/>
    <w:rsid w:val="00E46B27"/>
    <w:rsid w:val="00E46C0B"/>
    <w:rsid w:val="00E47B4E"/>
    <w:rsid w:val="00E501B6"/>
    <w:rsid w:val="00E50540"/>
    <w:rsid w:val="00E535E4"/>
    <w:rsid w:val="00E56B67"/>
    <w:rsid w:val="00E61ACA"/>
    <w:rsid w:val="00E679C2"/>
    <w:rsid w:val="00E7436C"/>
    <w:rsid w:val="00E77F5A"/>
    <w:rsid w:val="00E819E9"/>
    <w:rsid w:val="00E83D88"/>
    <w:rsid w:val="00E83EA4"/>
    <w:rsid w:val="00E87393"/>
    <w:rsid w:val="00E87EE6"/>
    <w:rsid w:val="00E951BB"/>
    <w:rsid w:val="00E968F6"/>
    <w:rsid w:val="00E97716"/>
    <w:rsid w:val="00EA0711"/>
    <w:rsid w:val="00EB2946"/>
    <w:rsid w:val="00EB62EC"/>
    <w:rsid w:val="00ED6612"/>
    <w:rsid w:val="00ED6A24"/>
    <w:rsid w:val="00EE7A1F"/>
    <w:rsid w:val="00EE7CA6"/>
    <w:rsid w:val="00EF6479"/>
    <w:rsid w:val="00F012AA"/>
    <w:rsid w:val="00F0186F"/>
    <w:rsid w:val="00F03951"/>
    <w:rsid w:val="00F12E59"/>
    <w:rsid w:val="00F161C9"/>
    <w:rsid w:val="00F30945"/>
    <w:rsid w:val="00F32713"/>
    <w:rsid w:val="00F32FEA"/>
    <w:rsid w:val="00F36585"/>
    <w:rsid w:val="00F410CC"/>
    <w:rsid w:val="00F4622B"/>
    <w:rsid w:val="00F467E8"/>
    <w:rsid w:val="00F52F09"/>
    <w:rsid w:val="00F54314"/>
    <w:rsid w:val="00F608CF"/>
    <w:rsid w:val="00F64E40"/>
    <w:rsid w:val="00F66C65"/>
    <w:rsid w:val="00F71BC6"/>
    <w:rsid w:val="00F8229E"/>
    <w:rsid w:val="00F824C4"/>
    <w:rsid w:val="00F91163"/>
    <w:rsid w:val="00F93294"/>
    <w:rsid w:val="00FA018F"/>
    <w:rsid w:val="00FA2625"/>
    <w:rsid w:val="00FA36B8"/>
    <w:rsid w:val="00FA4F25"/>
    <w:rsid w:val="00FA522E"/>
    <w:rsid w:val="00FB1874"/>
    <w:rsid w:val="00FB19DB"/>
    <w:rsid w:val="00FB7FAA"/>
    <w:rsid w:val="00FC3F20"/>
    <w:rsid w:val="00FC752E"/>
    <w:rsid w:val="00FD2E09"/>
    <w:rsid w:val="00FD7D4F"/>
    <w:rsid w:val="00FE7113"/>
    <w:rsid w:val="00FE7184"/>
    <w:rsid w:val="00FF36FB"/>
    <w:rsid w:val="00FF3D56"/>
    <w:rsid w:val="00FF4966"/>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7F7F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426"/>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556426"/>
    <w:pPr>
      <w:keepNext/>
      <w:keepLines/>
      <w:spacing w:before="120" w:after="120" w:line="240" w:lineRule="auto"/>
      <w:jc w:val="both"/>
      <w:outlineLvl w:val="1"/>
    </w:pPr>
    <w:rPr>
      <w:rFonts w:eastAsia="MS Gothic"/>
      <w:b/>
      <w:bCs/>
      <w:i/>
      <w:color w:val="548DD4"/>
      <w:szCs w:val="26"/>
    </w:rPr>
  </w:style>
  <w:style w:type="paragraph" w:styleId="Heading3">
    <w:name w:val="heading 3"/>
    <w:basedOn w:val="Normal"/>
    <w:next w:val="Normal"/>
    <w:link w:val="Heading3Char"/>
    <w:uiPriority w:val="9"/>
    <w:unhideWhenUsed/>
    <w:qFormat/>
    <w:rsid w:val="00FE7113"/>
    <w:pPr>
      <w:keepNext/>
      <w:outlineLvl w:val="2"/>
    </w:pPr>
    <w:rPr>
      <w:b/>
    </w:rPr>
  </w:style>
  <w:style w:type="paragraph" w:styleId="Heading4">
    <w:name w:val="heading 4"/>
    <w:basedOn w:val="Normal"/>
    <w:next w:val="Normal"/>
    <w:link w:val="Heading4Char"/>
    <w:uiPriority w:val="9"/>
    <w:unhideWhenUsed/>
    <w:qFormat/>
    <w:rsid w:val="00AC3AC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56426"/>
    <w:rPr>
      <w:rFonts w:ascii="Calibri" w:eastAsia="MS Gothic" w:hAnsi="Calibri" w:cs="Times New Roman"/>
      <w:b/>
      <w:bCs/>
      <w:i/>
      <w:color w:val="548DD4"/>
      <w:sz w:val="22"/>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TableHeading">
    <w:name w:val="Table Heading"/>
    <w:basedOn w:val="Caption"/>
    <w:qFormat/>
    <w:rsid w:val="00687F05"/>
    <w:pPr>
      <w:jc w:val="both"/>
    </w:pPr>
  </w:style>
  <w:style w:type="paragraph" w:customStyle="1" w:styleId="TableFootnote">
    <w:name w:val="Table Footnote"/>
    <w:basedOn w:val="Normal"/>
    <w:qFormat/>
    <w:rsid w:val="00811C20"/>
    <w:pPr>
      <w:spacing w:before="40" w:after="240" w:line="240" w:lineRule="auto"/>
      <w:jc w:val="both"/>
    </w:pPr>
    <w:rPr>
      <w:rFonts w:ascii="Arial Narrow" w:hAnsi="Arial Narrow"/>
      <w:sz w:val="20"/>
    </w:rPr>
  </w:style>
  <w:style w:type="paragraph" w:customStyle="1" w:styleId="EndNoteBibliographyTitle">
    <w:name w:val="EndNote Bibliography Title"/>
    <w:basedOn w:val="Normal"/>
    <w:link w:val="EndNoteBibliographyTitleChar"/>
    <w:rsid w:val="004642B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4642B9"/>
    <w:rPr>
      <w:rFonts w:ascii="Calibri" w:eastAsia="Calibri" w:hAnsi="Calibri" w:cs="Calibri"/>
      <w:noProof/>
      <w:sz w:val="22"/>
      <w:lang w:val="en-US"/>
    </w:rPr>
  </w:style>
  <w:style w:type="paragraph" w:customStyle="1" w:styleId="EndNoteBibliography">
    <w:name w:val="EndNote Bibliography"/>
    <w:basedOn w:val="Normal"/>
    <w:link w:val="EndNoteBibliographyChar"/>
    <w:rsid w:val="004642B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4642B9"/>
    <w:rPr>
      <w:rFonts w:ascii="Calibri" w:eastAsia="Calibri" w:hAnsi="Calibri" w:cs="Calibri"/>
      <w:noProof/>
      <w:sz w:val="22"/>
      <w:lang w:val="en-US"/>
    </w:rPr>
  </w:style>
  <w:style w:type="character" w:customStyle="1" w:styleId="Heading3Char">
    <w:name w:val="Heading 3 Char"/>
    <w:basedOn w:val="DefaultParagraphFont"/>
    <w:link w:val="Heading3"/>
    <w:uiPriority w:val="9"/>
    <w:rsid w:val="00FE7113"/>
    <w:rPr>
      <w:rFonts w:ascii="Calibri" w:eastAsia="Calibri" w:hAnsi="Calibri" w:cs="Times New Roman"/>
      <w:b/>
      <w:sz w:val="22"/>
    </w:rPr>
  </w:style>
  <w:style w:type="paragraph" w:styleId="FootnoteText">
    <w:name w:val="footnote text"/>
    <w:basedOn w:val="Normal"/>
    <w:link w:val="FootnoteTextChar"/>
    <w:uiPriority w:val="99"/>
    <w:unhideWhenUsed/>
    <w:rsid w:val="00B35083"/>
    <w:pPr>
      <w:spacing w:after="0" w:line="240" w:lineRule="auto"/>
    </w:pPr>
    <w:rPr>
      <w:sz w:val="20"/>
      <w:szCs w:val="20"/>
    </w:rPr>
  </w:style>
  <w:style w:type="character" w:customStyle="1" w:styleId="FootnoteTextChar">
    <w:name w:val="Footnote Text Char"/>
    <w:basedOn w:val="DefaultParagraphFont"/>
    <w:link w:val="FootnoteText"/>
    <w:uiPriority w:val="99"/>
    <w:rsid w:val="00B35083"/>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35083"/>
    <w:rPr>
      <w:vertAlign w:val="superscript"/>
    </w:rPr>
  </w:style>
  <w:style w:type="character" w:customStyle="1" w:styleId="Heading4Char">
    <w:name w:val="Heading 4 Char"/>
    <w:basedOn w:val="DefaultParagraphFont"/>
    <w:link w:val="Heading4"/>
    <w:uiPriority w:val="9"/>
    <w:rsid w:val="00AC3AC0"/>
    <w:rPr>
      <w:rFonts w:asciiTheme="majorHAnsi" w:eastAsiaTheme="majorEastAsia" w:hAnsiTheme="majorHAnsi" w:cstheme="majorBidi"/>
      <w:i/>
      <w:iCs/>
      <w:color w:val="365F91" w:themeColor="accent1" w:themeShade="BF"/>
      <w:sz w:val="22"/>
    </w:rPr>
  </w:style>
  <w:style w:type="paragraph" w:styleId="Revision">
    <w:name w:val="Revision"/>
    <w:hidden/>
    <w:uiPriority w:val="99"/>
    <w:semiHidden/>
    <w:rsid w:val="00120210"/>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25635696">
      <w:bodyDiv w:val="1"/>
      <w:marLeft w:val="0"/>
      <w:marRight w:val="0"/>
      <w:marTop w:val="0"/>
      <w:marBottom w:val="0"/>
      <w:divBdr>
        <w:top w:val="none" w:sz="0" w:space="0" w:color="auto"/>
        <w:left w:val="none" w:sz="0" w:space="0" w:color="auto"/>
        <w:bottom w:val="none" w:sz="0" w:space="0" w:color="auto"/>
        <w:right w:val="none" w:sz="0" w:space="0" w:color="auto"/>
      </w:divBdr>
    </w:div>
    <w:div w:id="204316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nbocc.org.au/publications-and-resources/cancer-australia-publications/investigation-new-breast-symptom-guide-general-practitioners" TargetMode="External"/><Relationship Id="rId3" Type="http://schemas.openxmlformats.org/officeDocument/2006/relationships/styles" Target="styles.xml"/><Relationship Id="rId21" Type="http://schemas.openxmlformats.org/officeDocument/2006/relationships/hyperlink" Target="https://www.racgp.org.au/clinical-resources/clinical-guidelines/key-racgp-guidelines/view-all-racgp-guidelines/red-book/early-detection-of-cancers/breast-cancer"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bcna.org.au/news/2018/08/the-latest-breast-cancer-stats-from-aihw/"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canceraustralia.gov.au/resourc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www.anzctr.org.au/Trial/Registration/TrialReview.aspx?id=37320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cancerscreening.gov.au/internet/screening/publishing.nsf/Content/80DD22C5B2C00AA9CA257D85001A04A4/$File/Digital%20breast%20tomosynthesis%20A%20literatur%20-tScreen%20Australia%E2%80%99s%20position%20st.pdf" TargetMode="External"/><Relationship Id="rId2" Type="http://schemas.openxmlformats.org/officeDocument/2006/relationships/hyperlink" Target="https://www.aihw.gov.au/reports/cancer/cancer-data-in-australia/contents/summary" TargetMode="External"/><Relationship Id="rId1" Type="http://schemas.openxmlformats.org/officeDocument/2006/relationships/hyperlink" Target="https://www.healthdirect.gov.au/breast-cancer-symptoms" TargetMode="External"/><Relationship Id="rId4" Type="http://schemas.openxmlformats.org/officeDocument/2006/relationships/hyperlink" Target="https://www.tga.gov.au/regulation-software-medical-dev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E8132-114C-4CB4-AAF2-4BFEF91FA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3328</Words>
  <Characters>75971</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6-18T22:31:00Z</dcterms:created>
  <dcterms:modified xsi:type="dcterms:W3CDTF">2019-09-09T06:10:00Z</dcterms:modified>
</cp:coreProperties>
</file>